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999F" w14:textId="77777777" w:rsidR="004614ED" w:rsidRPr="00E85869" w:rsidRDefault="67CC0282" w:rsidP="00255DB3">
      <w:pPr>
        <w:pStyle w:val="Body"/>
        <w:jc w:val="center"/>
        <w:rPr>
          <w:rFonts w:ascii="Times New Roman" w:hAnsi="Times New Roman" w:cs="Times New Roman"/>
          <w:sz w:val="28"/>
          <w:szCs w:val="28"/>
          <w:lang w:val="en-GB"/>
        </w:rPr>
      </w:pPr>
      <w:r w:rsidRPr="67CC0282">
        <w:rPr>
          <w:rFonts w:ascii="Times New Roman" w:eastAsia="Times New Roman" w:hAnsi="Times New Roman" w:cs="Times New Roman"/>
          <w:sz w:val="28"/>
          <w:szCs w:val="28"/>
          <w:lang w:val="en-GB"/>
        </w:rPr>
        <w:t>Combining advanced text-mining algorithms with mass spectrometry fragmentation data for substructure exploration in untargeted metabolomics data</w:t>
      </w:r>
    </w:p>
    <w:p w14:paraId="44CB2E25" w14:textId="77777777" w:rsidR="004614ED" w:rsidRPr="00E85869" w:rsidRDefault="004614ED">
      <w:pPr>
        <w:pStyle w:val="Body"/>
        <w:rPr>
          <w:lang w:val="en-GB"/>
        </w:rPr>
      </w:pPr>
    </w:p>
    <w:p w14:paraId="41B622EC" w14:textId="590EE0C6" w:rsidR="004614ED" w:rsidRPr="00E85869" w:rsidRDefault="67CC0282">
      <w:pPr>
        <w:pStyle w:val="Body"/>
        <w:spacing w:before="240" w:after="0" w:line="240" w:lineRule="auto"/>
        <w:rPr>
          <w:b/>
          <w:bCs/>
          <w:vertAlign w:val="superscript"/>
          <w:lang w:val="en-GB"/>
        </w:rPr>
      </w:pPr>
      <w:r w:rsidRPr="67CC0282">
        <w:rPr>
          <w:b/>
          <w:bCs/>
          <w:lang w:val="en-GB"/>
        </w:rPr>
        <w:t>Justin J.J. van der Hooft</w:t>
      </w:r>
      <w:r w:rsidRPr="67CC0282">
        <w:rPr>
          <w:b/>
          <w:bCs/>
          <w:vertAlign w:val="superscript"/>
          <w:lang w:val="en-GB"/>
        </w:rPr>
        <w:t>1</w:t>
      </w:r>
      <w:r w:rsidRPr="67CC0282">
        <w:rPr>
          <w:b/>
          <w:bCs/>
          <w:lang w:val="en-GB"/>
        </w:rPr>
        <w:t>*, Joe Wandy</w:t>
      </w:r>
      <w:r w:rsidRPr="67CC0282">
        <w:rPr>
          <w:b/>
          <w:bCs/>
          <w:vertAlign w:val="superscript"/>
          <w:lang w:val="en-GB"/>
        </w:rPr>
        <w:t>2</w:t>
      </w:r>
      <w:r w:rsidRPr="67CC0282">
        <w:rPr>
          <w:b/>
          <w:bCs/>
          <w:lang w:val="en-GB"/>
        </w:rPr>
        <w:t>, Michael P. Barrett</w:t>
      </w:r>
      <w:r w:rsidRPr="67CC0282">
        <w:rPr>
          <w:b/>
          <w:bCs/>
          <w:vertAlign w:val="superscript"/>
          <w:lang w:val="en-GB"/>
        </w:rPr>
        <w:t>1</w:t>
      </w:r>
      <w:r w:rsidRPr="67CC0282">
        <w:rPr>
          <w:b/>
          <w:bCs/>
          <w:lang w:val="en-GB"/>
        </w:rPr>
        <w:t>, Karl E.V. Burgess</w:t>
      </w:r>
      <w:r w:rsidRPr="67CC0282">
        <w:rPr>
          <w:b/>
          <w:bCs/>
          <w:vertAlign w:val="superscript"/>
          <w:lang w:val="en-GB"/>
        </w:rPr>
        <w:t>1</w:t>
      </w:r>
      <w:r w:rsidRPr="67CC0282">
        <w:rPr>
          <w:b/>
          <w:bCs/>
          <w:lang w:val="en-GB"/>
        </w:rPr>
        <w:t>, Simon Rogers</w:t>
      </w:r>
      <w:r w:rsidRPr="67CC0282">
        <w:rPr>
          <w:b/>
          <w:bCs/>
          <w:vertAlign w:val="superscript"/>
          <w:lang w:val="en-GB"/>
        </w:rPr>
        <w:t>1,2</w:t>
      </w:r>
      <w:r w:rsidRPr="67CC0282">
        <w:rPr>
          <w:b/>
          <w:bCs/>
          <w:lang w:val="en-GB"/>
        </w:rPr>
        <w:t>*</w:t>
      </w:r>
    </w:p>
    <w:p w14:paraId="03669DA4" w14:textId="77777777" w:rsidR="004614ED" w:rsidRPr="00E85869" w:rsidRDefault="67CC0282">
      <w:pPr>
        <w:pStyle w:val="Body"/>
        <w:spacing w:before="240" w:after="0" w:line="240" w:lineRule="auto"/>
        <w:rPr>
          <w:sz w:val="20"/>
          <w:szCs w:val="20"/>
          <w:lang w:val="en-GB"/>
        </w:rPr>
      </w:pPr>
      <w:r w:rsidRPr="67CC0282">
        <w:rPr>
          <w:sz w:val="20"/>
          <w:szCs w:val="20"/>
          <w:vertAlign w:val="superscript"/>
          <w:lang w:val="en-GB"/>
        </w:rPr>
        <w:t xml:space="preserve">1 </w:t>
      </w:r>
      <w:r w:rsidRPr="67CC0282">
        <w:rPr>
          <w:sz w:val="20"/>
          <w:szCs w:val="20"/>
          <w:lang w:val="en-GB"/>
        </w:rPr>
        <w:t xml:space="preserve">Glasgow </w:t>
      </w:r>
      <w:proofErr w:type="spellStart"/>
      <w:r w:rsidRPr="67CC0282">
        <w:rPr>
          <w:sz w:val="20"/>
          <w:szCs w:val="20"/>
          <w:lang w:val="en-GB"/>
        </w:rPr>
        <w:t>Polyomics</w:t>
      </w:r>
      <w:proofErr w:type="spellEnd"/>
      <w:r w:rsidRPr="67CC0282">
        <w:rPr>
          <w:sz w:val="20"/>
          <w:szCs w:val="20"/>
          <w:lang w:val="en-GB"/>
        </w:rPr>
        <w:t>, University of Glasgow, Glasgow, United Kingdom</w:t>
      </w:r>
    </w:p>
    <w:p w14:paraId="12BA5141" w14:textId="77777777" w:rsidR="004614ED" w:rsidRPr="00E85869" w:rsidRDefault="67CC0282">
      <w:pPr>
        <w:pStyle w:val="Body"/>
        <w:spacing w:before="240" w:after="0" w:line="240" w:lineRule="auto"/>
        <w:rPr>
          <w:sz w:val="20"/>
          <w:szCs w:val="20"/>
          <w:lang w:val="en-GB"/>
        </w:rPr>
      </w:pPr>
      <w:r w:rsidRPr="67CC0282">
        <w:rPr>
          <w:sz w:val="20"/>
          <w:szCs w:val="20"/>
          <w:vertAlign w:val="superscript"/>
          <w:lang w:val="en-GB"/>
        </w:rPr>
        <w:t xml:space="preserve">2 </w:t>
      </w:r>
      <w:r w:rsidRPr="67CC0282">
        <w:rPr>
          <w:sz w:val="20"/>
          <w:szCs w:val="20"/>
          <w:lang w:val="en-GB"/>
        </w:rPr>
        <w:t>School of Computing Science, University of Glasgow, Glasgow, United Kingdom</w:t>
      </w:r>
    </w:p>
    <w:p w14:paraId="10CBF8B1" w14:textId="77777777" w:rsidR="004614ED" w:rsidRPr="00E85869" w:rsidRDefault="67CC0282">
      <w:pPr>
        <w:pStyle w:val="Body"/>
        <w:spacing w:before="240" w:after="0" w:line="240" w:lineRule="auto"/>
        <w:rPr>
          <w:sz w:val="20"/>
          <w:szCs w:val="20"/>
          <w:lang w:val="en-GB"/>
        </w:rPr>
      </w:pPr>
      <w:r w:rsidRPr="67CC0282">
        <w:rPr>
          <w:b/>
          <w:bCs/>
          <w:sz w:val="20"/>
          <w:szCs w:val="20"/>
          <w:lang w:val="en-GB"/>
        </w:rPr>
        <w:t xml:space="preserve">*Correspondence: </w:t>
      </w:r>
      <w:r w:rsidRPr="67CC0282">
        <w:rPr>
          <w:sz w:val="20"/>
          <w:szCs w:val="20"/>
          <w:lang w:val="en-GB"/>
        </w:rPr>
        <w:t xml:space="preserve">Justin J.J. van der </w:t>
      </w:r>
      <w:proofErr w:type="spellStart"/>
      <w:r w:rsidRPr="67CC0282">
        <w:rPr>
          <w:sz w:val="20"/>
          <w:szCs w:val="20"/>
          <w:lang w:val="en-GB"/>
        </w:rPr>
        <w:t>Hooft</w:t>
      </w:r>
      <w:proofErr w:type="spellEnd"/>
      <w:r w:rsidRPr="67CC0282">
        <w:rPr>
          <w:sz w:val="20"/>
          <w:szCs w:val="20"/>
          <w:lang w:val="en-GB"/>
        </w:rPr>
        <w:t xml:space="preserve">, Glasgow </w:t>
      </w:r>
      <w:proofErr w:type="spellStart"/>
      <w:r w:rsidRPr="67CC0282">
        <w:rPr>
          <w:sz w:val="20"/>
          <w:szCs w:val="20"/>
          <w:lang w:val="en-GB"/>
        </w:rPr>
        <w:t>Polyomics</w:t>
      </w:r>
      <w:proofErr w:type="spellEnd"/>
      <w:r w:rsidRPr="67CC0282">
        <w:rPr>
          <w:sz w:val="20"/>
          <w:szCs w:val="20"/>
          <w:lang w:val="en-GB"/>
        </w:rPr>
        <w:t xml:space="preserve">, Level 2, Room 235, </w:t>
      </w:r>
      <w:proofErr w:type="spellStart"/>
      <w:r w:rsidRPr="67CC0282">
        <w:rPr>
          <w:sz w:val="20"/>
          <w:szCs w:val="20"/>
          <w:lang w:val="en-GB"/>
        </w:rPr>
        <w:t>Wolfson</w:t>
      </w:r>
      <w:proofErr w:type="spellEnd"/>
      <w:r w:rsidRPr="67CC0282">
        <w:rPr>
          <w:sz w:val="20"/>
          <w:szCs w:val="20"/>
          <w:lang w:val="en-GB"/>
        </w:rPr>
        <w:t xml:space="preserve"> </w:t>
      </w:r>
      <w:proofErr w:type="spellStart"/>
      <w:r w:rsidRPr="67CC0282">
        <w:rPr>
          <w:sz w:val="20"/>
          <w:szCs w:val="20"/>
          <w:lang w:val="en-GB"/>
        </w:rPr>
        <w:t>Wohl</w:t>
      </w:r>
      <w:proofErr w:type="spellEnd"/>
      <w:r w:rsidRPr="67CC0282">
        <w:rPr>
          <w:sz w:val="20"/>
          <w:szCs w:val="20"/>
          <w:lang w:val="en-GB"/>
        </w:rPr>
        <w:t xml:space="preserve"> Cancer Research Centre, </w:t>
      </w:r>
      <w:proofErr w:type="spellStart"/>
      <w:r w:rsidRPr="67CC0282">
        <w:rPr>
          <w:sz w:val="20"/>
          <w:szCs w:val="20"/>
          <w:lang w:val="en-GB"/>
        </w:rPr>
        <w:t>Garscube</w:t>
      </w:r>
      <w:proofErr w:type="spellEnd"/>
      <w:r w:rsidRPr="67CC0282">
        <w:rPr>
          <w:sz w:val="20"/>
          <w:szCs w:val="20"/>
          <w:lang w:val="en-GB"/>
        </w:rPr>
        <w:t xml:space="preserve"> Estate, Glasgow, G61 1HQ, United Kingdom.</w:t>
      </w:r>
    </w:p>
    <w:p w14:paraId="7C105C1D" w14:textId="77777777" w:rsidR="00C17BFE" w:rsidRPr="00E85869" w:rsidRDefault="67CC0282" w:rsidP="00C17BFE">
      <w:pPr>
        <w:pStyle w:val="Body"/>
        <w:spacing w:after="0" w:line="240" w:lineRule="auto"/>
        <w:rPr>
          <w:sz w:val="20"/>
          <w:szCs w:val="20"/>
          <w:lang w:val="en-GB"/>
        </w:rPr>
      </w:pPr>
      <w:r w:rsidRPr="67CC0282">
        <w:rPr>
          <w:sz w:val="20"/>
          <w:szCs w:val="20"/>
          <w:lang w:val="en-GB"/>
        </w:rPr>
        <w:t>justin.vanderhooft@glasgow.ac.uk</w:t>
      </w:r>
    </w:p>
    <w:p w14:paraId="1AAABF1F" w14:textId="77777777" w:rsidR="00C17BFE" w:rsidRPr="00E85869" w:rsidRDefault="00C17BFE" w:rsidP="00C17BFE">
      <w:pPr>
        <w:pStyle w:val="Body"/>
        <w:spacing w:after="0" w:line="240" w:lineRule="auto"/>
        <w:rPr>
          <w:rFonts w:ascii="Times New Roman" w:hAnsi="Times New Roman" w:cs="Times New Roman"/>
          <w:bCs/>
          <w:sz w:val="20"/>
          <w:szCs w:val="20"/>
          <w:lang w:val="en-GB"/>
        </w:rPr>
      </w:pPr>
    </w:p>
    <w:p w14:paraId="2372C209" w14:textId="77777777" w:rsidR="0087339A" w:rsidRPr="00E85869" w:rsidRDefault="67CC0282" w:rsidP="0087339A">
      <w:pPr>
        <w:pStyle w:val="Body"/>
        <w:spacing w:after="0" w:line="240" w:lineRule="auto"/>
        <w:rPr>
          <w:bCs/>
          <w:sz w:val="20"/>
          <w:szCs w:val="20"/>
          <w:lang w:val="en-GB"/>
        </w:rPr>
      </w:pPr>
      <w:r w:rsidRPr="67CC0282">
        <w:rPr>
          <w:b/>
          <w:bCs/>
          <w:sz w:val="20"/>
          <w:szCs w:val="20"/>
          <w:lang w:val="en-GB"/>
        </w:rPr>
        <w:t xml:space="preserve">*Correspondence: </w:t>
      </w:r>
      <w:r w:rsidRPr="67CC0282">
        <w:rPr>
          <w:sz w:val="20"/>
          <w:szCs w:val="20"/>
          <w:lang w:val="en-GB"/>
        </w:rPr>
        <w:t xml:space="preserve">Simon Rogers, Room S123, School of Computing Science, Sir </w:t>
      </w:r>
      <w:proofErr w:type="spellStart"/>
      <w:r w:rsidRPr="67CC0282">
        <w:rPr>
          <w:sz w:val="20"/>
          <w:szCs w:val="20"/>
          <w:lang w:val="en-GB"/>
        </w:rPr>
        <w:t>Alwyn</w:t>
      </w:r>
      <w:proofErr w:type="spellEnd"/>
      <w:r w:rsidRPr="67CC0282">
        <w:rPr>
          <w:sz w:val="20"/>
          <w:szCs w:val="20"/>
          <w:lang w:val="en-GB"/>
        </w:rPr>
        <w:t xml:space="preserve"> Williams Building, Glasgow, G12 8QQ, United Kingdom.</w:t>
      </w:r>
    </w:p>
    <w:p w14:paraId="048A8879" w14:textId="77777777" w:rsidR="00C17BFE" w:rsidRPr="00E85869" w:rsidRDefault="67CC0282" w:rsidP="0087339A">
      <w:pPr>
        <w:pStyle w:val="Body"/>
        <w:spacing w:after="0" w:line="240" w:lineRule="auto"/>
        <w:rPr>
          <w:bCs/>
          <w:sz w:val="20"/>
          <w:szCs w:val="20"/>
          <w:lang w:val="en-GB"/>
        </w:rPr>
      </w:pPr>
      <w:r w:rsidRPr="67CC0282">
        <w:rPr>
          <w:sz w:val="20"/>
          <w:szCs w:val="20"/>
          <w:lang w:val="en-GB"/>
        </w:rPr>
        <w:t>Simon.Rogers@glasgow.ac.uk</w:t>
      </w:r>
    </w:p>
    <w:p w14:paraId="51A23C15" w14:textId="77777777" w:rsidR="00C17BFE" w:rsidRPr="00E85869" w:rsidRDefault="00C17BFE" w:rsidP="00C17BFE">
      <w:pPr>
        <w:pStyle w:val="Body"/>
        <w:spacing w:after="0" w:line="240" w:lineRule="auto"/>
        <w:rPr>
          <w:rFonts w:ascii="Times New Roman" w:hAnsi="Times New Roman" w:cs="Times New Roman"/>
          <w:bCs/>
          <w:sz w:val="20"/>
          <w:szCs w:val="20"/>
          <w:lang w:val="en-GB"/>
        </w:rPr>
      </w:pPr>
    </w:p>
    <w:p w14:paraId="57E7DF53" w14:textId="71675693" w:rsidR="004614ED" w:rsidRPr="00E85869" w:rsidRDefault="67CC0282" w:rsidP="00C17BFE">
      <w:pPr>
        <w:pStyle w:val="Body"/>
        <w:spacing w:after="0" w:line="240" w:lineRule="auto"/>
        <w:rPr>
          <w:rFonts w:ascii="Times New Roman" w:hAnsi="Times New Roman" w:cs="Times New Roman"/>
          <w:bCs/>
          <w:sz w:val="20"/>
          <w:szCs w:val="20"/>
          <w:lang w:val="en-GB"/>
        </w:rPr>
      </w:pPr>
      <w:r w:rsidRPr="67CC0282">
        <w:rPr>
          <w:rFonts w:ascii="Times New Roman" w:eastAsia="Times New Roman" w:hAnsi="Times New Roman" w:cs="Times New Roman"/>
          <w:sz w:val="20"/>
          <w:szCs w:val="20"/>
          <w:lang w:val="en-GB"/>
        </w:rPr>
        <w:t xml:space="preserve">Keywords: </w:t>
      </w:r>
      <w:r w:rsidR="00E3513B">
        <w:rPr>
          <w:rFonts w:ascii="Times New Roman" w:eastAsia="Times New Roman" w:hAnsi="Times New Roman" w:cs="Times New Roman"/>
          <w:sz w:val="20"/>
          <w:szCs w:val="20"/>
          <w:lang w:val="en-GB"/>
        </w:rPr>
        <w:t>data mining, metabolomics, mass s</w:t>
      </w:r>
      <w:r w:rsidRPr="67CC0282">
        <w:rPr>
          <w:rFonts w:ascii="Times New Roman" w:eastAsia="Times New Roman" w:hAnsi="Times New Roman" w:cs="Times New Roman"/>
          <w:sz w:val="20"/>
          <w:szCs w:val="20"/>
          <w:lang w:val="en-GB"/>
        </w:rPr>
        <w:t xml:space="preserve">pectrometry, high-resolution, fragmentation, Latent </w:t>
      </w:r>
      <w:proofErr w:type="spellStart"/>
      <w:r w:rsidRPr="67CC0282">
        <w:rPr>
          <w:rFonts w:ascii="Times New Roman" w:eastAsia="Times New Roman" w:hAnsi="Times New Roman" w:cs="Times New Roman"/>
          <w:sz w:val="20"/>
          <w:szCs w:val="20"/>
          <w:lang w:val="en-GB"/>
        </w:rPr>
        <w:t>Dirichlet</w:t>
      </w:r>
      <w:proofErr w:type="spellEnd"/>
      <w:r w:rsidRPr="67CC0282">
        <w:rPr>
          <w:rFonts w:ascii="Times New Roman" w:eastAsia="Times New Roman" w:hAnsi="Times New Roman" w:cs="Times New Roman"/>
          <w:sz w:val="20"/>
          <w:szCs w:val="20"/>
          <w:lang w:val="en-GB"/>
        </w:rPr>
        <w:t xml:space="preserve"> Allocation</w:t>
      </w:r>
      <w:r w:rsidR="00E3513B">
        <w:rPr>
          <w:rFonts w:ascii="Times New Roman" w:eastAsia="Times New Roman" w:hAnsi="Times New Roman" w:cs="Times New Roman"/>
          <w:sz w:val="20"/>
          <w:szCs w:val="20"/>
          <w:lang w:val="en-GB"/>
        </w:rPr>
        <w:t xml:space="preserve"> (LDA)</w:t>
      </w:r>
      <w:r w:rsidRPr="67CC0282">
        <w:rPr>
          <w:rFonts w:ascii="Times New Roman" w:eastAsia="Times New Roman" w:hAnsi="Times New Roman" w:cs="Times New Roman"/>
          <w:sz w:val="20"/>
          <w:szCs w:val="20"/>
          <w:lang w:val="en-GB"/>
        </w:rPr>
        <w:t xml:space="preserve">, visualization, software, </w:t>
      </w:r>
      <w:r w:rsidR="00E3513B">
        <w:rPr>
          <w:rFonts w:ascii="Times New Roman" w:eastAsia="Times New Roman" w:hAnsi="Times New Roman" w:cs="Times New Roman"/>
          <w:sz w:val="20"/>
          <w:szCs w:val="20"/>
          <w:lang w:val="en-GB"/>
        </w:rPr>
        <w:t xml:space="preserve">substructures, </w:t>
      </w:r>
      <w:r w:rsidRPr="67CC0282">
        <w:rPr>
          <w:rFonts w:ascii="Times New Roman" w:eastAsia="Times New Roman" w:hAnsi="Times New Roman" w:cs="Times New Roman"/>
          <w:sz w:val="20"/>
          <w:szCs w:val="20"/>
          <w:lang w:val="en-GB"/>
        </w:rPr>
        <w:t>text-mining, pattern recognition.</w:t>
      </w:r>
    </w:p>
    <w:p w14:paraId="756F49FE" w14:textId="77777777" w:rsidR="0087339A" w:rsidRPr="00E85869" w:rsidRDefault="0087339A">
      <w:pPr>
        <w:pStyle w:val="Body"/>
        <w:rPr>
          <w:rFonts w:ascii="Times New Roman" w:hAnsi="Times New Roman" w:cs="Times New Roman"/>
          <w:b/>
          <w:sz w:val="24"/>
          <w:lang w:val="en-GB"/>
        </w:rPr>
      </w:pPr>
    </w:p>
    <w:p w14:paraId="4976831E" w14:textId="77777777" w:rsidR="0087339A" w:rsidRPr="00E85869" w:rsidRDefault="0087339A">
      <w:pPr>
        <w:pStyle w:val="Body"/>
        <w:rPr>
          <w:rFonts w:ascii="Times New Roman" w:hAnsi="Times New Roman" w:cs="Times New Roman"/>
          <w:b/>
          <w:sz w:val="24"/>
          <w:lang w:val="en-GB"/>
        </w:rPr>
      </w:pPr>
    </w:p>
    <w:p w14:paraId="6290FAD3" w14:textId="77777777" w:rsidR="0087339A" w:rsidRPr="00E85869" w:rsidRDefault="0087339A">
      <w:pPr>
        <w:pStyle w:val="Body"/>
        <w:rPr>
          <w:rFonts w:ascii="Times New Roman" w:hAnsi="Times New Roman" w:cs="Times New Roman"/>
          <w:b/>
          <w:sz w:val="24"/>
          <w:lang w:val="en-GB"/>
        </w:rPr>
      </w:pPr>
    </w:p>
    <w:p w14:paraId="6EF36430" w14:textId="77777777" w:rsidR="0087339A" w:rsidRPr="00E85869" w:rsidRDefault="0087339A">
      <w:pPr>
        <w:pStyle w:val="Body"/>
        <w:rPr>
          <w:rFonts w:ascii="Times New Roman" w:hAnsi="Times New Roman" w:cs="Times New Roman"/>
          <w:b/>
          <w:sz w:val="24"/>
          <w:lang w:val="en-GB"/>
        </w:rPr>
      </w:pPr>
    </w:p>
    <w:p w14:paraId="0A578917" w14:textId="77777777" w:rsidR="0087339A" w:rsidRPr="00E85869" w:rsidRDefault="0087339A">
      <w:pPr>
        <w:pStyle w:val="Body"/>
        <w:rPr>
          <w:rFonts w:ascii="Times New Roman" w:hAnsi="Times New Roman" w:cs="Times New Roman"/>
          <w:b/>
          <w:sz w:val="24"/>
          <w:lang w:val="en-GB"/>
        </w:rPr>
      </w:pPr>
    </w:p>
    <w:p w14:paraId="5B32F060" w14:textId="77777777" w:rsidR="0087339A" w:rsidRPr="00E85869" w:rsidRDefault="0087339A">
      <w:pPr>
        <w:pStyle w:val="Body"/>
        <w:rPr>
          <w:rFonts w:ascii="Times New Roman" w:hAnsi="Times New Roman" w:cs="Times New Roman"/>
          <w:b/>
          <w:sz w:val="24"/>
          <w:lang w:val="en-GB"/>
        </w:rPr>
      </w:pPr>
    </w:p>
    <w:p w14:paraId="4C3C757B" w14:textId="77777777" w:rsidR="0087339A" w:rsidRPr="00E85869" w:rsidRDefault="0087339A">
      <w:pPr>
        <w:pStyle w:val="Body"/>
        <w:rPr>
          <w:rFonts w:ascii="Times New Roman" w:hAnsi="Times New Roman" w:cs="Times New Roman"/>
          <w:b/>
          <w:sz w:val="24"/>
          <w:lang w:val="en-GB"/>
        </w:rPr>
      </w:pPr>
    </w:p>
    <w:p w14:paraId="4673CB05" w14:textId="77777777" w:rsidR="0087339A" w:rsidRPr="00E85869" w:rsidRDefault="0087339A">
      <w:pPr>
        <w:pStyle w:val="Body"/>
        <w:rPr>
          <w:rFonts w:ascii="Times New Roman" w:hAnsi="Times New Roman" w:cs="Times New Roman"/>
          <w:b/>
          <w:sz w:val="24"/>
          <w:lang w:val="en-GB"/>
        </w:rPr>
      </w:pPr>
    </w:p>
    <w:p w14:paraId="634068C3" w14:textId="77777777" w:rsidR="0087339A" w:rsidRPr="00E85869" w:rsidRDefault="0087339A">
      <w:pPr>
        <w:pStyle w:val="Body"/>
        <w:rPr>
          <w:rFonts w:ascii="Times New Roman" w:hAnsi="Times New Roman" w:cs="Times New Roman"/>
          <w:b/>
          <w:sz w:val="24"/>
          <w:lang w:val="en-GB"/>
        </w:rPr>
      </w:pPr>
    </w:p>
    <w:p w14:paraId="38FFFAE6" w14:textId="77777777" w:rsidR="0087339A" w:rsidRPr="00E85869" w:rsidRDefault="0087339A">
      <w:pPr>
        <w:pStyle w:val="Body"/>
        <w:rPr>
          <w:rFonts w:ascii="Times New Roman" w:hAnsi="Times New Roman" w:cs="Times New Roman"/>
          <w:b/>
          <w:sz w:val="24"/>
          <w:lang w:val="en-GB"/>
        </w:rPr>
      </w:pPr>
    </w:p>
    <w:p w14:paraId="4F491F46" w14:textId="77777777" w:rsidR="0087339A" w:rsidRPr="00E85869" w:rsidRDefault="0087339A">
      <w:pPr>
        <w:pStyle w:val="Body"/>
        <w:rPr>
          <w:rFonts w:ascii="Times New Roman" w:hAnsi="Times New Roman" w:cs="Times New Roman"/>
          <w:b/>
          <w:sz w:val="24"/>
          <w:lang w:val="en-GB"/>
        </w:rPr>
      </w:pPr>
    </w:p>
    <w:p w14:paraId="4341927A" w14:textId="77777777" w:rsidR="0087339A" w:rsidRPr="00E85869" w:rsidRDefault="0087339A">
      <w:pPr>
        <w:pStyle w:val="Body"/>
        <w:rPr>
          <w:rFonts w:ascii="Times New Roman" w:hAnsi="Times New Roman" w:cs="Times New Roman"/>
          <w:b/>
          <w:sz w:val="24"/>
          <w:lang w:val="en-GB"/>
        </w:rPr>
      </w:pPr>
    </w:p>
    <w:p w14:paraId="459D2830" w14:textId="77777777" w:rsidR="0087339A" w:rsidRPr="00E85869" w:rsidRDefault="0087339A">
      <w:pPr>
        <w:pStyle w:val="Body"/>
        <w:rPr>
          <w:rFonts w:ascii="Times New Roman" w:hAnsi="Times New Roman" w:cs="Times New Roman"/>
          <w:b/>
          <w:sz w:val="24"/>
          <w:lang w:val="en-GB"/>
        </w:rPr>
      </w:pPr>
    </w:p>
    <w:p w14:paraId="391B996C" w14:textId="77777777" w:rsidR="0087339A" w:rsidRPr="00E85869" w:rsidRDefault="0087339A">
      <w:pPr>
        <w:pStyle w:val="Body"/>
        <w:rPr>
          <w:rFonts w:ascii="Times New Roman" w:hAnsi="Times New Roman" w:cs="Times New Roman"/>
          <w:b/>
          <w:sz w:val="24"/>
          <w:lang w:val="en-GB"/>
        </w:rPr>
      </w:pPr>
    </w:p>
    <w:p w14:paraId="72D991DB" w14:textId="77777777" w:rsidR="0087339A" w:rsidRPr="00E85869" w:rsidRDefault="0087339A">
      <w:pPr>
        <w:pStyle w:val="Body"/>
        <w:rPr>
          <w:rFonts w:ascii="Times New Roman" w:hAnsi="Times New Roman" w:cs="Times New Roman"/>
          <w:b/>
          <w:sz w:val="24"/>
          <w:lang w:val="en-GB"/>
        </w:rPr>
      </w:pPr>
    </w:p>
    <w:p w14:paraId="1FBD85A8" w14:textId="77777777" w:rsidR="0087339A" w:rsidRPr="00E85869" w:rsidRDefault="0087339A">
      <w:pPr>
        <w:pStyle w:val="Body"/>
        <w:rPr>
          <w:rFonts w:ascii="Times New Roman" w:hAnsi="Times New Roman" w:cs="Times New Roman"/>
          <w:b/>
          <w:sz w:val="24"/>
          <w:lang w:val="en-GB"/>
        </w:rPr>
      </w:pPr>
    </w:p>
    <w:p w14:paraId="44BD44B0" w14:textId="77777777" w:rsidR="0087339A" w:rsidRPr="00E85869" w:rsidRDefault="0087339A">
      <w:pPr>
        <w:pStyle w:val="Body"/>
        <w:rPr>
          <w:rFonts w:ascii="Times New Roman" w:hAnsi="Times New Roman" w:cs="Times New Roman"/>
          <w:b/>
          <w:sz w:val="24"/>
          <w:lang w:val="en-GB"/>
        </w:rPr>
      </w:pPr>
    </w:p>
    <w:p w14:paraId="2C00F8CB" w14:textId="77777777" w:rsidR="004614ED" w:rsidRPr="00E85869" w:rsidRDefault="67CC0282">
      <w:pPr>
        <w:pStyle w:val="Body"/>
        <w:rPr>
          <w:rFonts w:ascii="Times New Roman" w:hAnsi="Times New Roman" w:cs="Times New Roman"/>
          <w:b/>
          <w:lang w:val="en-GB"/>
        </w:rPr>
      </w:pPr>
      <w:r w:rsidRPr="67CC0282">
        <w:rPr>
          <w:rFonts w:ascii="Times New Roman" w:eastAsia="Times New Roman" w:hAnsi="Times New Roman" w:cs="Times New Roman"/>
          <w:b/>
          <w:bCs/>
          <w:sz w:val="24"/>
          <w:szCs w:val="24"/>
          <w:lang w:val="en-GB"/>
        </w:rPr>
        <w:lastRenderedPageBreak/>
        <w:t>Abstract</w:t>
      </w:r>
    </w:p>
    <w:p w14:paraId="7B52E751" w14:textId="4D8AF736" w:rsidR="00F464CB" w:rsidRDefault="003266FF" w:rsidP="00F464CB">
      <w:pPr>
        <w:pStyle w:val="Body"/>
        <w:jc w:val="both"/>
        <w:rPr>
          <w:rFonts w:ascii="Times New Roman" w:hAnsi="Times New Roman" w:cs="Times New Roman"/>
          <w:sz w:val="20"/>
        </w:rPr>
      </w:pPr>
      <w:ins w:id="0" w:author="Mike" w:date="2016-03-31T20:50:00Z">
        <w:r>
          <w:rPr>
            <w:rFonts w:ascii="Times New Roman" w:eastAsia="Times New Roman" w:hAnsi="Times New Roman" w:cs="Times New Roman"/>
            <w:sz w:val="20"/>
            <w:szCs w:val="20"/>
          </w:rPr>
          <w:t>The potential of u</w:t>
        </w:r>
      </w:ins>
      <w:del w:id="1" w:author="Mike" w:date="2016-03-31T20:50:00Z">
        <w:r w:rsidDel="003266FF">
          <w:rPr>
            <w:rFonts w:ascii="Times New Roman" w:eastAsia="Times New Roman" w:hAnsi="Times New Roman" w:cs="Times New Roman"/>
            <w:sz w:val="20"/>
            <w:szCs w:val="20"/>
          </w:rPr>
          <w:delText>U</w:delText>
        </w:r>
      </w:del>
      <w:r w:rsidR="67CC0282" w:rsidRPr="67CC0282">
        <w:rPr>
          <w:rFonts w:ascii="Times New Roman" w:eastAsia="Times New Roman" w:hAnsi="Times New Roman" w:cs="Times New Roman"/>
          <w:sz w:val="20"/>
          <w:szCs w:val="20"/>
        </w:rPr>
        <w:t xml:space="preserve">ntargeted metabolomics studies </w:t>
      </w:r>
      <w:del w:id="2" w:author="Mike" w:date="2016-03-31T20:50:00Z">
        <w:r w:rsidR="67CC0282" w:rsidRPr="67CC0282" w:rsidDel="003266FF">
          <w:rPr>
            <w:rFonts w:ascii="Times New Roman" w:eastAsia="Times New Roman" w:hAnsi="Times New Roman" w:cs="Times New Roman"/>
            <w:sz w:val="20"/>
            <w:szCs w:val="20"/>
          </w:rPr>
          <w:delText xml:space="preserve">have the potential </w:delText>
        </w:r>
      </w:del>
      <w:r w:rsidR="67CC0282" w:rsidRPr="67CC0282">
        <w:rPr>
          <w:rFonts w:ascii="Times New Roman" w:eastAsia="Times New Roman" w:hAnsi="Times New Roman" w:cs="Times New Roman"/>
          <w:sz w:val="20"/>
          <w:szCs w:val="20"/>
        </w:rPr>
        <w:t xml:space="preserve">to answer important questions </w:t>
      </w:r>
      <w:del w:id="3" w:author="Mike" w:date="2016-03-31T20:50:00Z">
        <w:r w:rsidR="67CC0282" w:rsidRPr="67CC0282" w:rsidDel="003266FF">
          <w:rPr>
            <w:rFonts w:ascii="Times New Roman" w:eastAsia="Times New Roman" w:hAnsi="Times New Roman" w:cs="Times New Roman"/>
            <w:sz w:val="20"/>
            <w:szCs w:val="20"/>
          </w:rPr>
          <w:delText>in many</w:delText>
        </w:r>
      </w:del>
      <w:ins w:id="4" w:author="Mike" w:date="2016-03-31T20:50:00Z">
        <w:r>
          <w:rPr>
            <w:rFonts w:ascii="Times New Roman" w:eastAsia="Times New Roman" w:hAnsi="Times New Roman" w:cs="Times New Roman"/>
            <w:sz w:val="20"/>
            <w:szCs w:val="20"/>
          </w:rPr>
          <w:t>across the</w:t>
        </w:r>
      </w:ins>
      <w:r w:rsidR="67CC0282" w:rsidRPr="67CC0282">
        <w:rPr>
          <w:rFonts w:ascii="Times New Roman" w:eastAsia="Times New Roman" w:hAnsi="Times New Roman" w:cs="Times New Roman"/>
          <w:sz w:val="20"/>
          <w:szCs w:val="20"/>
        </w:rPr>
        <w:t xml:space="preserve"> life science</w:t>
      </w:r>
      <w:ins w:id="5" w:author="Mike" w:date="2016-03-31T20:51:00Z">
        <w:r>
          <w:rPr>
            <w:rFonts w:ascii="Times New Roman" w:eastAsia="Times New Roman" w:hAnsi="Times New Roman" w:cs="Times New Roman"/>
            <w:sz w:val="20"/>
            <w:szCs w:val="20"/>
          </w:rPr>
          <w:t>s</w:t>
        </w:r>
      </w:ins>
      <w:r w:rsidR="67CC0282" w:rsidRPr="67CC0282">
        <w:rPr>
          <w:rFonts w:ascii="Times New Roman" w:eastAsia="Times New Roman" w:hAnsi="Times New Roman" w:cs="Times New Roman"/>
          <w:sz w:val="20"/>
          <w:szCs w:val="20"/>
        </w:rPr>
        <w:t xml:space="preserve"> </w:t>
      </w:r>
      <w:del w:id="6" w:author="Mike" w:date="2016-03-31T20:51:00Z">
        <w:r w:rsidR="67CC0282" w:rsidRPr="67CC0282" w:rsidDel="003266FF">
          <w:rPr>
            <w:rFonts w:ascii="Times New Roman" w:eastAsia="Times New Roman" w:hAnsi="Times New Roman" w:cs="Times New Roman"/>
            <w:sz w:val="20"/>
            <w:szCs w:val="20"/>
          </w:rPr>
          <w:delText>areas. Unfortunately, this potential is not fully realized</w:delText>
        </w:r>
      </w:del>
      <w:ins w:id="7" w:author="Mike" w:date="2016-03-31T20:51:00Z">
        <w:r>
          <w:rPr>
            <w:rFonts w:ascii="Times New Roman" w:eastAsia="Times New Roman" w:hAnsi="Times New Roman" w:cs="Times New Roman"/>
            <w:sz w:val="20"/>
            <w:szCs w:val="20"/>
          </w:rPr>
          <w:t>is hindered</w:t>
        </w:r>
      </w:ins>
      <w:r w:rsidR="67CC0282" w:rsidRPr="67CC0282">
        <w:rPr>
          <w:rFonts w:ascii="Times New Roman" w:eastAsia="Times New Roman" w:hAnsi="Times New Roman" w:cs="Times New Roman"/>
          <w:sz w:val="20"/>
          <w:szCs w:val="20"/>
        </w:rPr>
        <w:t xml:space="preserve"> due to the lack of computational tools that </w:t>
      </w:r>
      <w:del w:id="8" w:author="Mike" w:date="2016-03-31T20:51:00Z">
        <w:r w:rsidR="67CC0282" w:rsidRPr="67CC0282" w:rsidDel="003266FF">
          <w:rPr>
            <w:rFonts w:ascii="Times New Roman" w:eastAsia="Times New Roman" w:hAnsi="Times New Roman" w:cs="Times New Roman"/>
            <w:sz w:val="20"/>
            <w:szCs w:val="20"/>
          </w:rPr>
          <w:delText xml:space="preserve">are </w:delText>
        </w:r>
      </w:del>
      <w:ins w:id="9" w:author="Mike" w:date="2016-03-31T20:51:00Z">
        <w:r>
          <w:rPr>
            <w:rFonts w:ascii="Times New Roman" w:eastAsia="Times New Roman" w:hAnsi="Times New Roman" w:cs="Times New Roman"/>
            <w:sz w:val="20"/>
            <w:szCs w:val="20"/>
          </w:rPr>
          <w:t>en</w:t>
        </w:r>
      </w:ins>
      <w:r w:rsidR="67CC0282" w:rsidRPr="67CC0282">
        <w:rPr>
          <w:rFonts w:ascii="Times New Roman" w:eastAsia="Times New Roman" w:hAnsi="Times New Roman" w:cs="Times New Roman"/>
          <w:sz w:val="20"/>
          <w:szCs w:val="20"/>
        </w:rPr>
        <w:t xml:space="preserve">able </w:t>
      </w:r>
      <w:del w:id="10" w:author="Mike" w:date="2016-03-31T20:51:00Z">
        <w:r w:rsidR="67CC0282" w:rsidRPr="67CC0282" w:rsidDel="003266FF">
          <w:rPr>
            <w:rFonts w:ascii="Times New Roman" w:eastAsia="Times New Roman" w:hAnsi="Times New Roman" w:cs="Times New Roman"/>
            <w:sz w:val="20"/>
            <w:szCs w:val="20"/>
          </w:rPr>
          <w:delText xml:space="preserve">to </w:delText>
        </w:r>
      </w:del>
      <w:r w:rsidR="67CC0282" w:rsidRPr="67CC0282">
        <w:rPr>
          <w:rFonts w:ascii="Times New Roman" w:eastAsia="Times New Roman" w:hAnsi="Times New Roman" w:cs="Times New Roman"/>
          <w:sz w:val="20"/>
          <w:szCs w:val="20"/>
        </w:rPr>
        <w:t>extract</w:t>
      </w:r>
      <w:ins w:id="11" w:author="Mike" w:date="2016-03-31T20:51:00Z">
        <w:r>
          <w:rPr>
            <w:rFonts w:ascii="Times New Roman" w:eastAsia="Times New Roman" w:hAnsi="Times New Roman" w:cs="Times New Roman"/>
            <w:sz w:val="20"/>
            <w:szCs w:val="20"/>
          </w:rPr>
          <w:t>ion of</w:t>
        </w:r>
      </w:ins>
      <w:r w:rsidR="67CC0282" w:rsidRPr="67CC0282">
        <w:rPr>
          <w:rFonts w:ascii="Times New Roman" w:eastAsia="Times New Roman" w:hAnsi="Times New Roman" w:cs="Times New Roman"/>
          <w:sz w:val="20"/>
          <w:szCs w:val="20"/>
        </w:rPr>
        <w:t xml:space="preserve"> </w:t>
      </w:r>
      <w:del w:id="12" w:author="Mike" w:date="2016-03-31T20:51:00Z">
        <w:r w:rsidR="67CC0282" w:rsidRPr="67CC0282" w:rsidDel="003266FF">
          <w:rPr>
            <w:rFonts w:ascii="Times New Roman" w:eastAsia="Times New Roman" w:hAnsi="Times New Roman" w:cs="Times New Roman"/>
            <w:sz w:val="20"/>
            <w:szCs w:val="20"/>
          </w:rPr>
          <w:delText xml:space="preserve">the </w:delText>
        </w:r>
      </w:del>
      <w:r w:rsidR="67CC0282" w:rsidRPr="67CC0282">
        <w:rPr>
          <w:rFonts w:ascii="Times New Roman" w:eastAsia="Times New Roman" w:hAnsi="Times New Roman" w:cs="Times New Roman"/>
          <w:sz w:val="20"/>
          <w:szCs w:val="20"/>
        </w:rPr>
        <w:t>key biochemically relevant information</w:t>
      </w:r>
      <w:del w:id="13" w:author="Simon Rogers" w:date="2016-04-08T15:46:00Z">
        <w:r w:rsidR="67CC0282" w:rsidRPr="67CC0282" w:rsidDel="003E64D0">
          <w:rPr>
            <w:rFonts w:ascii="Times New Roman" w:eastAsia="Times New Roman" w:hAnsi="Times New Roman" w:cs="Times New Roman"/>
            <w:sz w:val="20"/>
            <w:szCs w:val="20"/>
          </w:rPr>
          <w:delText xml:space="preserve"> from a particular assay, or set of assays</w:delText>
        </w:r>
      </w:del>
      <w:r w:rsidR="67CC0282" w:rsidRPr="67CC0282">
        <w:rPr>
          <w:rFonts w:ascii="Times New Roman" w:eastAsia="Times New Roman" w:hAnsi="Times New Roman" w:cs="Times New Roman"/>
          <w:sz w:val="20"/>
          <w:szCs w:val="20"/>
        </w:rPr>
        <w:t xml:space="preserve">. Available computational tools focus on </w:t>
      </w:r>
      <w:ins w:id="14" w:author="Simon Rogers" w:date="2016-04-08T15:47:00Z">
        <w:r w:rsidR="003E64D0">
          <w:rPr>
            <w:rFonts w:ascii="Times New Roman" w:eastAsia="Times New Roman" w:hAnsi="Times New Roman" w:cs="Times New Roman"/>
            <w:sz w:val="20"/>
            <w:szCs w:val="20"/>
          </w:rPr>
          <w:t xml:space="preserve">using </w:t>
        </w:r>
      </w:ins>
      <w:del w:id="15" w:author="Mike" w:date="2016-03-31T20:52:00Z">
        <w:r w:rsidR="67CC0282" w:rsidRPr="67CC0282" w:rsidDel="003266FF">
          <w:rPr>
            <w:rFonts w:ascii="Times New Roman" w:eastAsia="Times New Roman" w:hAnsi="Times New Roman" w:cs="Times New Roman"/>
            <w:sz w:val="20"/>
            <w:szCs w:val="20"/>
          </w:rPr>
          <w:delText xml:space="preserve">identifying/annotating molecules from </w:delText>
        </w:r>
      </w:del>
      <w:r w:rsidR="67CC0282" w:rsidRPr="67CC0282">
        <w:rPr>
          <w:rFonts w:ascii="Times New Roman" w:eastAsia="Times New Roman" w:hAnsi="Times New Roman" w:cs="Times New Roman"/>
          <w:sz w:val="20"/>
          <w:szCs w:val="20"/>
        </w:rPr>
        <w:t>fragmentation spectra</w:t>
      </w:r>
      <w:del w:id="16" w:author="Mike" w:date="2016-03-31T20:52:00Z">
        <w:r w:rsidR="67CC0282" w:rsidRPr="67CC0282" w:rsidDel="003266FF">
          <w:rPr>
            <w:rFonts w:ascii="Times New Roman" w:eastAsia="Times New Roman" w:hAnsi="Times New Roman" w:cs="Times New Roman"/>
            <w:sz w:val="20"/>
            <w:szCs w:val="20"/>
          </w:rPr>
          <w:delText xml:space="preserve">, </w:delText>
        </w:r>
      </w:del>
      <w:ins w:id="17" w:author="Mike" w:date="2016-03-31T20:52:00Z">
        <w:r>
          <w:rPr>
            <w:rFonts w:ascii="Times New Roman" w:eastAsia="Times New Roman" w:hAnsi="Times New Roman" w:cs="Times New Roman"/>
            <w:sz w:val="20"/>
            <w:szCs w:val="20"/>
          </w:rPr>
          <w:t xml:space="preserve"> to identify molecules </w:t>
        </w:r>
      </w:ins>
      <w:ins w:id="18" w:author="Mike" w:date="2016-03-31T20:53:00Z">
        <w:r>
          <w:rPr>
            <w:rFonts w:ascii="Times New Roman" w:eastAsia="Times New Roman" w:hAnsi="Times New Roman" w:cs="Times New Roman"/>
            <w:sz w:val="20"/>
            <w:szCs w:val="20"/>
          </w:rPr>
          <w:t xml:space="preserve">whose behavior </w:t>
        </w:r>
        <w:del w:id="19" w:author="Simon Rogers" w:date="2016-04-08T15:48:00Z">
          <w:r w:rsidDel="003E64D0">
            <w:rPr>
              <w:rFonts w:ascii="Times New Roman" w:eastAsia="Times New Roman" w:hAnsi="Times New Roman" w:cs="Times New Roman"/>
              <w:sz w:val="20"/>
              <w:szCs w:val="20"/>
            </w:rPr>
            <w:delText>points</w:delText>
          </w:r>
        </w:del>
      </w:ins>
      <w:ins w:id="20" w:author="Simon Rogers" w:date="2016-04-08T15:48:00Z">
        <w:r w:rsidR="003E64D0">
          <w:rPr>
            <w:rFonts w:ascii="Times New Roman" w:eastAsia="Times New Roman" w:hAnsi="Times New Roman" w:cs="Times New Roman"/>
            <w:sz w:val="20"/>
            <w:szCs w:val="20"/>
          </w:rPr>
          <w:t xml:space="preserve">suggests they are relevant to </w:t>
        </w:r>
      </w:ins>
      <w:ins w:id="21" w:author="Mike" w:date="2016-03-31T20:53:00Z">
        <w:del w:id="22" w:author="Simon Rogers" w:date="2016-04-08T15:48:00Z">
          <w:r w:rsidDel="003E64D0">
            <w:rPr>
              <w:rFonts w:ascii="Times New Roman" w:eastAsia="Times New Roman" w:hAnsi="Times New Roman" w:cs="Times New Roman"/>
              <w:sz w:val="20"/>
              <w:szCs w:val="20"/>
            </w:rPr>
            <w:delText xml:space="preserve"> to pertinence within a given </w:delText>
          </w:r>
        </w:del>
      </w:ins>
      <w:ins w:id="23" w:author="Simon Rogers" w:date="2016-04-08T15:48:00Z">
        <w:r w:rsidR="003E64D0">
          <w:rPr>
            <w:rFonts w:ascii="Times New Roman" w:eastAsia="Times New Roman" w:hAnsi="Times New Roman" w:cs="Times New Roman"/>
            <w:sz w:val="20"/>
            <w:szCs w:val="20"/>
          </w:rPr>
          <w:t xml:space="preserve">the </w:t>
        </w:r>
      </w:ins>
      <w:ins w:id="24" w:author="Mike" w:date="2016-03-31T20:53:00Z">
        <w:r>
          <w:rPr>
            <w:rFonts w:ascii="Times New Roman" w:eastAsia="Times New Roman" w:hAnsi="Times New Roman" w:cs="Times New Roman"/>
            <w:sz w:val="20"/>
            <w:szCs w:val="20"/>
          </w:rPr>
          <w:t>system</w:t>
        </w:r>
      </w:ins>
      <w:ins w:id="25" w:author="Simon Rogers" w:date="2016-04-08T15:48:00Z">
        <w:r w:rsidR="003E64D0">
          <w:rPr>
            <w:rFonts w:ascii="Times New Roman" w:eastAsia="Times New Roman" w:hAnsi="Times New Roman" w:cs="Times New Roman"/>
            <w:sz w:val="20"/>
            <w:szCs w:val="20"/>
          </w:rPr>
          <w:t xml:space="preserve"> under study</w:t>
        </w:r>
      </w:ins>
      <w:ins w:id="26" w:author="Mike" w:date="2016-03-31T20:52:00Z">
        <w:del w:id="27" w:author="Simon Rogers" w:date="2016-04-08T15:46:00Z">
          <w:r w:rsidRPr="67CC0282" w:rsidDel="003E64D0">
            <w:rPr>
              <w:rFonts w:ascii="Times New Roman" w:eastAsia="Times New Roman" w:hAnsi="Times New Roman" w:cs="Times New Roman"/>
              <w:sz w:val="20"/>
              <w:szCs w:val="20"/>
            </w:rPr>
            <w:delText xml:space="preserve"> </w:delText>
          </w:r>
        </w:del>
      </w:ins>
      <w:del w:id="28" w:author="Mike" w:date="2016-03-31T20:53:00Z">
        <w:r w:rsidR="67CC0282" w:rsidRPr="67CC0282" w:rsidDel="003266FF">
          <w:rPr>
            <w:rFonts w:ascii="Times New Roman" w:eastAsia="Times New Roman" w:hAnsi="Times New Roman" w:cs="Times New Roman"/>
            <w:sz w:val="20"/>
            <w:szCs w:val="20"/>
          </w:rPr>
          <w:delText>with identified molecules extracted for further statistical analysis and subsequent biological interpretations of the assay</w:delText>
        </w:r>
      </w:del>
      <w:r w:rsidR="67CC0282" w:rsidRPr="67CC0282">
        <w:rPr>
          <w:rFonts w:ascii="Times New Roman" w:eastAsia="Times New Roman" w:hAnsi="Times New Roman" w:cs="Times New Roman"/>
          <w:sz w:val="20"/>
          <w:szCs w:val="20"/>
        </w:rPr>
        <w:t xml:space="preserve">. </w:t>
      </w:r>
      <w:r w:rsidR="00CB4E5B">
        <w:rPr>
          <w:rFonts w:ascii="Times New Roman" w:eastAsia="Times New Roman" w:hAnsi="Times New Roman" w:cs="Times New Roman"/>
          <w:sz w:val="20"/>
          <w:szCs w:val="20"/>
        </w:rPr>
        <w:t>Unfortunately</w:t>
      </w:r>
      <w:r w:rsidR="67CC0282" w:rsidRPr="67CC0282">
        <w:rPr>
          <w:rFonts w:ascii="Times New Roman" w:eastAsia="Times New Roman" w:hAnsi="Times New Roman" w:cs="Times New Roman"/>
          <w:sz w:val="20"/>
          <w:szCs w:val="20"/>
        </w:rPr>
        <w:t xml:space="preserve">, fragmentation spectra cannot </w:t>
      </w:r>
      <w:ins w:id="29" w:author="Mike" w:date="2016-03-31T20:53:00Z">
        <w:r>
          <w:rPr>
            <w:rFonts w:ascii="Times New Roman" w:eastAsia="Times New Roman" w:hAnsi="Times New Roman" w:cs="Times New Roman"/>
            <w:sz w:val="20"/>
            <w:szCs w:val="20"/>
          </w:rPr>
          <w:t xml:space="preserve">currently </w:t>
        </w:r>
      </w:ins>
      <w:r w:rsidR="67CC0282" w:rsidRPr="67CC0282">
        <w:rPr>
          <w:rFonts w:ascii="Times New Roman" w:eastAsia="Times New Roman" w:hAnsi="Times New Roman" w:cs="Times New Roman"/>
          <w:sz w:val="20"/>
          <w:szCs w:val="20"/>
        </w:rPr>
        <w:t>identify molecules in isolation, but require authentic standards or fragmentation databases of known metabolites. However, fragmentation spectra are replete with information pertaining to the biochemical processes occurring within the system under study, much of which is currently neglected due to the paucity of standards, or database entries against which to compare. Here we propose an analytical workflow that exploits all fragmentation data from a given experiment to extract biochemically-relevant features in an un-supervised manner (i.e. without large volumes of training data). Intriguingly, we demonstrate that an algorithm origi</w:t>
      </w:r>
      <w:r w:rsidR="007E54F7">
        <w:rPr>
          <w:rFonts w:ascii="Times New Roman" w:eastAsia="Times New Roman" w:hAnsi="Times New Roman" w:cs="Times New Roman"/>
          <w:sz w:val="20"/>
          <w:szCs w:val="20"/>
        </w:rPr>
        <w:t>nally utilized in text-mining,</w:t>
      </w:r>
      <w:r w:rsidR="67CC0282" w:rsidRPr="67CC0282">
        <w:rPr>
          <w:rFonts w:ascii="Times New Roman" w:eastAsia="Times New Roman" w:hAnsi="Times New Roman" w:cs="Times New Roman"/>
          <w:sz w:val="20"/>
          <w:szCs w:val="20"/>
        </w:rPr>
        <w:t xml:space="preserve"> Latent </w:t>
      </w:r>
      <w:proofErr w:type="spellStart"/>
      <w:r w:rsidR="67CC0282" w:rsidRPr="67CC0282">
        <w:rPr>
          <w:rFonts w:ascii="Times New Roman" w:eastAsia="Times New Roman" w:hAnsi="Times New Roman" w:cs="Times New Roman"/>
          <w:sz w:val="20"/>
          <w:szCs w:val="20"/>
        </w:rPr>
        <w:t>Dirichlet</w:t>
      </w:r>
      <w:proofErr w:type="spellEnd"/>
      <w:r w:rsidR="67CC0282" w:rsidRPr="67CC0282">
        <w:rPr>
          <w:rFonts w:ascii="Times New Roman" w:eastAsia="Times New Roman" w:hAnsi="Times New Roman" w:cs="Times New Roman"/>
          <w:sz w:val="20"/>
          <w:szCs w:val="20"/>
        </w:rPr>
        <w:t xml:space="preserve"> Allocation</w:t>
      </w:r>
      <w:r w:rsidR="007E54F7">
        <w:rPr>
          <w:rFonts w:ascii="Times New Roman" w:eastAsia="Times New Roman" w:hAnsi="Times New Roman" w:cs="Times New Roman"/>
          <w:sz w:val="20"/>
          <w:szCs w:val="20"/>
        </w:rPr>
        <w:t>,</w:t>
      </w:r>
      <w:r w:rsidR="67CC0282" w:rsidRPr="67CC0282">
        <w:rPr>
          <w:rFonts w:ascii="Times New Roman" w:eastAsia="Times New Roman" w:hAnsi="Times New Roman" w:cs="Times New Roman"/>
          <w:sz w:val="20"/>
          <w:szCs w:val="20"/>
        </w:rPr>
        <w:t xml:space="preserve"> can be adapted to handle metabolomics datasets. Our approach extracts biochemically-relevant molecular substructures (‘Mass2Motifs’) from a collection of fragmentation spectra as sets of co-occurring molecular fragments and neutral losses. The analysis allows us to explore the biochemistry present in </w:t>
      </w:r>
      <w:del w:id="30" w:author="Mike" w:date="2016-03-31T20:55:00Z">
        <w:r w:rsidR="67CC0282" w:rsidRPr="67CC0282" w:rsidDel="003266FF">
          <w:rPr>
            <w:rFonts w:ascii="Times New Roman" w:eastAsia="Times New Roman" w:hAnsi="Times New Roman" w:cs="Times New Roman"/>
            <w:sz w:val="20"/>
            <w:szCs w:val="20"/>
          </w:rPr>
          <w:delText xml:space="preserve">the </w:delText>
        </w:r>
      </w:del>
      <w:ins w:id="31" w:author="Mike" w:date="2016-03-31T20:55:00Z">
        <w:r>
          <w:rPr>
            <w:rFonts w:ascii="Times New Roman" w:eastAsia="Times New Roman" w:hAnsi="Times New Roman" w:cs="Times New Roman"/>
            <w:sz w:val="20"/>
            <w:szCs w:val="20"/>
          </w:rPr>
          <w:t xml:space="preserve">any given </w:t>
        </w:r>
        <w:r w:rsidRPr="67CC0282">
          <w:rPr>
            <w:rFonts w:ascii="Times New Roman" w:eastAsia="Times New Roman" w:hAnsi="Times New Roman" w:cs="Times New Roman"/>
            <w:sz w:val="20"/>
            <w:szCs w:val="20"/>
          </w:rPr>
          <w:t xml:space="preserve"> </w:t>
        </w:r>
      </w:ins>
      <w:r w:rsidR="67CC0282" w:rsidRPr="67CC0282">
        <w:rPr>
          <w:rFonts w:ascii="Times New Roman" w:eastAsia="Times New Roman" w:hAnsi="Times New Roman" w:cs="Times New Roman"/>
          <w:sz w:val="20"/>
          <w:szCs w:val="20"/>
        </w:rPr>
        <w:t xml:space="preserve">sample through a small number of annotatable molecular substructures, whose presence allows </w:t>
      </w:r>
      <w:del w:id="32" w:author="Mike" w:date="2016-03-31T20:55:00Z">
        <w:r w:rsidR="67CC0282" w:rsidRPr="67CC0282" w:rsidDel="003266FF">
          <w:rPr>
            <w:rFonts w:ascii="Times New Roman" w:eastAsia="Times New Roman" w:hAnsi="Times New Roman" w:cs="Times New Roman"/>
            <w:sz w:val="20"/>
            <w:szCs w:val="20"/>
          </w:rPr>
          <w:delText xml:space="preserve">us to group </w:delText>
        </w:r>
      </w:del>
      <w:r w:rsidR="67CC0282" w:rsidRPr="67CC0282">
        <w:rPr>
          <w:rFonts w:ascii="Times New Roman" w:eastAsia="Times New Roman" w:hAnsi="Times New Roman" w:cs="Times New Roman"/>
          <w:sz w:val="20"/>
          <w:szCs w:val="20"/>
        </w:rPr>
        <w:t xml:space="preserve">molecules </w:t>
      </w:r>
      <w:ins w:id="33" w:author="Mike" w:date="2016-03-31T20:55:00Z">
        <w:r>
          <w:rPr>
            <w:rFonts w:ascii="Times New Roman" w:eastAsia="Times New Roman" w:hAnsi="Times New Roman" w:cs="Times New Roman"/>
            <w:sz w:val="20"/>
            <w:szCs w:val="20"/>
          </w:rPr>
          <w:t>to</w:t>
        </w:r>
      </w:ins>
      <w:ins w:id="34" w:author="Simon Rogers" w:date="2016-04-08T15:49:00Z">
        <w:r w:rsidR="000722B4">
          <w:rPr>
            <w:rFonts w:ascii="Times New Roman" w:eastAsia="Times New Roman" w:hAnsi="Times New Roman" w:cs="Times New Roman"/>
            <w:sz w:val="20"/>
            <w:szCs w:val="20"/>
          </w:rPr>
          <w:t xml:space="preserve"> be</w:t>
        </w:r>
      </w:ins>
      <w:ins w:id="35" w:author="Mike" w:date="2016-03-31T20:55:00Z">
        <w:r>
          <w:rPr>
            <w:rFonts w:ascii="Times New Roman" w:eastAsia="Times New Roman" w:hAnsi="Times New Roman" w:cs="Times New Roman"/>
            <w:sz w:val="20"/>
            <w:szCs w:val="20"/>
          </w:rPr>
          <w:t xml:space="preserve"> group</w:t>
        </w:r>
      </w:ins>
      <w:ins w:id="36" w:author="Simon Rogers" w:date="2016-04-08T15:49:00Z">
        <w:r w:rsidR="000722B4">
          <w:rPr>
            <w:rFonts w:ascii="Times New Roman" w:eastAsia="Times New Roman" w:hAnsi="Times New Roman" w:cs="Times New Roman"/>
            <w:sz w:val="20"/>
            <w:szCs w:val="20"/>
          </w:rPr>
          <w:t>ed</w:t>
        </w:r>
      </w:ins>
      <w:ins w:id="37" w:author="Mike" w:date="2016-03-31T20:55:00Z">
        <w:r>
          <w:rPr>
            <w:rFonts w:ascii="Times New Roman" w:eastAsia="Times New Roman" w:hAnsi="Times New Roman" w:cs="Times New Roman"/>
            <w:sz w:val="20"/>
            <w:szCs w:val="20"/>
          </w:rPr>
          <w:t xml:space="preserve"> </w:t>
        </w:r>
      </w:ins>
      <w:r w:rsidR="67CC0282" w:rsidRPr="67CC0282">
        <w:rPr>
          <w:rFonts w:ascii="Times New Roman" w:eastAsia="Times New Roman" w:hAnsi="Times New Roman" w:cs="Times New Roman"/>
          <w:sz w:val="20"/>
          <w:szCs w:val="20"/>
        </w:rPr>
        <w:t xml:space="preserve">in a meaningful way regardless of classical spectral similarity. </w:t>
      </w:r>
      <w:r w:rsidR="006F4FD1">
        <w:rPr>
          <w:rFonts w:ascii="Times New Roman" w:eastAsia="Times New Roman" w:hAnsi="Times New Roman" w:cs="Times New Roman"/>
          <w:sz w:val="20"/>
          <w:szCs w:val="20"/>
        </w:rPr>
        <w:t xml:space="preserve">The presence of annotated substructures within a spectrum can support putative </w:t>
      </w:r>
      <w:r w:rsidR="006F4FD1" w:rsidRPr="67CC0282">
        <w:rPr>
          <w:rFonts w:ascii="Times New Roman" w:eastAsia="Times New Roman" w:hAnsi="Times New Roman" w:cs="Times New Roman"/>
          <w:i/>
          <w:iCs/>
          <w:sz w:val="20"/>
          <w:szCs w:val="20"/>
        </w:rPr>
        <w:t>de novo</w:t>
      </w:r>
      <w:r w:rsidR="006F4FD1" w:rsidRPr="67CC0282">
        <w:rPr>
          <w:rFonts w:ascii="Times New Roman" w:eastAsia="Times New Roman" w:hAnsi="Times New Roman" w:cs="Times New Roman"/>
          <w:sz w:val="20"/>
          <w:szCs w:val="20"/>
        </w:rPr>
        <w:t xml:space="preserve"> str</w:t>
      </w:r>
      <w:r w:rsidR="006F4FD1">
        <w:rPr>
          <w:rFonts w:ascii="Times New Roman" w:eastAsia="Times New Roman" w:hAnsi="Times New Roman" w:cs="Times New Roman"/>
          <w:sz w:val="20"/>
          <w:szCs w:val="20"/>
        </w:rPr>
        <w:t>uctural annotation of molecules. Where MS1 fold change information is present (from e.g. a case v control study)</w:t>
      </w:r>
      <w:r w:rsidR="00CB4E5B">
        <w:rPr>
          <w:rFonts w:ascii="Times New Roman" w:eastAsia="Times New Roman" w:hAnsi="Times New Roman" w:cs="Times New Roman"/>
          <w:sz w:val="20"/>
          <w:szCs w:val="20"/>
        </w:rPr>
        <w:t>,</w:t>
      </w:r>
      <w:r w:rsidR="006F4FD1">
        <w:rPr>
          <w:rFonts w:ascii="Times New Roman" w:eastAsia="Times New Roman" w:hAnsi="Times New Roman" w:cs="Times New Roman"/>
          <w:sz w:val="20"/>
          <w:szCs w:val="20"/>
        </w:rPr>
        <w:t xml:space="preserve"> peaks grouped according to shared substructures can be assessed for differential expression, suggesting biochemical explanations for the observed intensity changes.</w:t>
      </w:r>
      <w:r w:rsidR="006F4FD1">
        <w:rPr>
          <w:rFonts w:ascii="Times New Roman" w:hAnsi="Times New Roman" w:cs="Times New Roman"/>
          <w:sz w:val="20"/>
        </w:rPr>
        <w:t xml:space="preserve"> </w:t>
      </w:r>
    </w:p>
    <w:p w14:paraId="2F02F70C" w14:textId="77777777" w:rsidR="004614ED" w:rsidRPr="005111EC" w:rsidRDefault="001E7B83" w:rsidP="00C01155">
      <w:pPr>
        <w:pStyle w:val="Body"/>
        <w:jc w:val="both"/>
        <w:rPr>
          <w:rFonts w:ascii="Times New Roman" w:hAnsi="Times New Roman" w:cs="Times New Roman"/>
          <w:sz w:val="20"/>
          <w:lang w:val="en-GB"/>
        </w:rPr>
      </w:pPr>
      <w:r w:rsidRPr="005111EC">
        <w:rPr>
          <w:rFonts w:ascii="Times New Roman" w:hAnsi="Times New Roman" w:cs="Times New Roman"/>
          <w:sz w:val="20"/>
          <w:lang w:val="en-GB"/>
        </w:rPr>
        <w:br/>
      </w:r>
    </w:p>
    <w:p w14:paraId="1FCC664C" w14:textId="77777777" w:rsidR="004614ED" w:rsidRPr="005111EC" w:rsidRDefault="004614ED">
      <w:pPr>
        <w:pStyle w:val="Body"/>
        <w:rPr>
          <w:lang w:val="en-GB"/>
        </w:rPr>
      </w:pPr>
    </w:p>
    <w:p w14:paraId="7F7D2A67" w14:textId="77777777" w:rsidR="004614ED" w:rsidRPr="005111EC" w:rsidRDefault="004614ED">
      <w:pPr>
        <w:pStyle w:val="Body"/>
        <w:rPr>
          <w:lang w:val="en-GB"/>
        </w:rPr>
      </w:pPr>
    </w:p>
    <w:p w14:paraId="7FD0A57A" w14:textId="77777777" w:rsidR="004614ED" w:rsidRPr="005111EC" w:rsidRDefault="004614ED">
      <w:pPr>
        <w:pStyle w:val="Body"/>
        <w:rPr>
          <w:lang w:val="en-GB"/>
        </w:rPr>
      </w:pPr>
    </w:p>
    <w:p w14:paraId="02694777" w14:textId="77777777" w:rsidR="004614ED" w:rsidRPr="005111EC" w:rsidRDefault="001E7B83">
      <w:pPr>
        <w:pStyle w:val="Body"/>
        <w:rPr>
          <w:lang w:val="en-GB"/>
        </w:rPr>
      </w:pPr>
      <w:r w:rsidRPr="005111EC">
        <w:rPr>
          <w:lang w:val="en-GB"/>
        </w:rPr>
        <w:br w:type="page"/>
      </w:r>
    </w:p>
    <w:p w14:paraId="1BE74360" w14:textId="77777777" w:rsidR="00BE3DE7" w:rsidRPr="005111EC" w:rsidRDefault="67CC0282" w:rsidP="00C01155">
      <w:pPr>
        <w:pStyle w:val="Body"/>
        <w:jc w:val="both"/>
        <w:rPr>
          <w:rFonts w:ascii="Times New Roman" w:hAnsi="Times New Roman" w:cs="Times New Roman"/>
          <w:b/>
          <w:sz w:val="24"/>
          <w:lang w:val="en-GB"/>
        </w:rPr>
      </w:pPr>
      <w:r w:rsidRPr="67CC0282">
        <w:rPr>
          <w:rFonts w:ascii="Times New Roman" w:eastAsia="Times New Roman" w:hAnsi="Times New Roman" w:cs="Times New Roman"/>
          <w:b/>
          <w:bCs/>
          <w:sz w:val="24"/>
          <w:szCs w:val="24"/>
          <w:lang w:val="en-GB"/>
        </w:rPr>
        <w:lastRenderedPageBreak/>
        <w:t>1.0 Introduction</w:t>
      </w:r>
    </w:p>
    <w:p w14:paraId="6C3F830C" w14:textId="6BE5D9E1" w:rsidR="00551E93" w:rsidRPr="005111EC" w:rsidRDefault="00A85289" w:rsidP="00CB4E5B">
      <w:pPr>
        <w:pStyle w:val="OurBody"/>
      </w:pPr>
      <w:bookmarkStart w:id="38" w:name="__UnoMark__644_1959362117"/>
      <w:bookmarkStart w:id="39" w:name="_Fieldmark__158_321700335"/>
      <w:bookmarkEnd w:id="38"/>
      <w:r w:rsidRPr="67CC0282">
        <w:rPr>
          <w:rFonts w:eastAsia="Times New Roman"/>
        </w:rPr>
        <w:t xml:space="preserve">A field of research where large datasets are increasingly available is metabolomics, </w:t>
      </w:r>
      <w:del w:id="40" w:author="Mike" w:date="2016-03-31T21:00:00Z">
        <w:r w:rsidRPr="67CC0282" w:rsidDel="008E6C52">
          <w:rPr>
            <w:rFonts w:eastAsia="Times New Roman"/>
          </w:rPr>
          <w:delText xml:space="preserve">where </w:delText>
        </w:r>
      </w:del>
      <w:ins w:id="41" w:author="Mike" w:date="2016-03-31T21:00:00Z">
        <w:r w:rsidR="008E6C52">
          <w:rPr>
            <w:rFonts w:eastAsia="Times New Roman"/>
          </w:rPr>
          <w:t>which pertains to study</w:t>
        </w:r>
        <w:r w:rsidR="008E6C52" w:rsidRPr="67CC0282">
          <w:rPr>
            <w:rFonts w:eastAsia="Times New Roman"/>
          </w:rPr>
          <w:t xml:space="preserve"> </w:t>
        </w:r>
      </w:ins>
      <w:r w:rsidRPr="67CC0282">
        <w:rPr>
          <w:rFonts w:eastAsia="Times New Roman"/>
        </w:rPr>
        <w:t>the entire small molecule composition of biological systems</w:t>
      </w:r>
      <w:ins w:id="42" w:author="Mike" w:date="2016-03-31T21:00:00Z">
        <w:r w:rsidR="008E6C52">
          <w:rPr>
            <w:rFonts w:eastAsia="Times New Roman"/>
          </w:rPr>
          <w:t>,</w:t>
        </w:r>
      </w:ins>
      <w:r w:rsidRPr="67CC0282">
        <w:rPr>
          <w:rFonts w:eastAsia="Times New Roman"/>
        </w:rPr>
        <w:t xml:space="preserve"> </w:t>
      </w:r>
      <w:del w:id="43" w:author="Mike" w:date="2016-03-31T21:00:00Z">
        <w:r w:rsidRPr="67CC0282" w:rsidDel="008E6C52">
          <w:rPr>
            <w:rFonts w:eastAsia="Times New Roman"/>
          </w:rPr>
          <w:delText xml:space="preserve">is </w:delText>
        </w:r>
      </w:del>
      <w:del w:id="44" w:author="Mike" w:date="2016-03-31T21:01:00Z">
        <w:r w:rsidRPr="67CC0282" w:rsidDel="008E6C52">
          <w:rPr>
            <w:rFonts w:eastAsia="Times New Roman"/>
          </w:rPr>
          <w:delText>routinely measured</w:delText>
        </w:r>
      </w:del>
      <w:ins w:id="45" w:author="Mike" w:date="2016-03-31T21:01:00Z">
        <w:r w:rsidR="008E6C52">
          <w:rPr>
            <w:rFonts w:eastAsia="Times New Roman"/>
          </w:rPr>
          <w:t>most commonly</w:t>
        </w:r>
      </w:ins>
      <w:r w:rsidRPr="67CC0282">
        <w:rPr>
          <w:rFonts w:eastAsia="Times New Roman"/>
        </w:rPr>
        <w:t xml:space="preserve"> using mass spectrometry</w:t>
      </w:r>
      <w:ins w:id="46" w:author="Simon Rogers" w:date="2016-04-08T15:50:00Z">
        <w:r w:rsidR="00E60C26">
          <w:rPr>
            <w:rFonts w:eastAsia="Times New Roman"/>
          </w:rPr>
          <w:t xml:space="preserve"> (MS)</w:t>
        </w:r>
      </w:ins>
      <w:r w:rsidRPr="67CC0282">
        <w:rPr>
          <w:rFonts w:eastAsia="Times New Roman"/>
        </w:rPr>
        <w:t xml:space="preserve">. </w:t>
      </w:r>
      <w:ins w:id="47" w:author="Simon Rogers" w:date="2016-04-08T15:50:00Z">
        <w:r w:rsidR="00E60C26">
          <w:rPr>
            <w:rFonts w:eastAsia="Times New Roman"/>
          </w:rPr>
          <w:t>A</w:t>
        </w:r>
      </w:ins>
      <w:del w:id="48" w:author="Simon Rogers" w:date="2016-04-08T15:50:00Z">
        <w:r w:rsidRPr="67CC0282" w:rsidDel="00E60C26">
          <w:rPr>
            <w:rFonts w:eastAsia="Times New Roman"/>
          </w:rPr>
          <w:delText>Unfortunately, a</w:delText>
        </w:r>
      </w:del>
      <w:r w:rsidRPr="67CC0282">
        <w:rPr>
          <w:rFonts w:eastAsia="Times New Roman"/>
        </w:rPr>
        <w:t xml:space="preserve">nalysis of </w:t>
      </w:r>
      <w:del w:id="49" w:author="Simon Rogers" w:date="2016-04-08T15:50:00Z">
        <w:r w:rsidRPr="67CC0282" w:rsidDel="00E60C26">
          <w:rPr>
            <w:rFonts w:eastAsia="Times New Roman"/>
          </w:rPr>
          <w:delText>mass spectral</w:delText>
        </w:r>
      </w:del>
      <w:ins w:id="50" w:author="Simon Rogers" w:date="2016-04-08T15:50:00Z">
        <w:r w:rsidR="00E60C26">
          <w:rPr>
            <w:rFonts w:eastAsia="Times New Roman"/>
          </w:rPr>
          <w:t>MS</w:t>
        </w:r>
      </w:ins>
      <w:r w:rsidRPr="67CC0282">
        <w:rPr>
          <w:rFonts w:eastAsia="Times New Roman"/>
        </w:rPr>
        <w:t xml:space="preserve"> metabolomics data is challenging as many molecules cannot be identified from their mass alone (e.g. isobaric molecules, and isomers). Although separation by chromatography</w:t>
      </w:r>
      <w:ins w:id="51" w:author="Simon Rogers" w:date="2016-04-08T15:51:00Z">
        <w:r w:rsidR="00E60C26">
          <w:rPr>
            <w:rFonts w:eastAsia="Times New Roman"/>
          </w:rPr>
          <w:t xml:space="preserve"> (e.g. LC-MS)</w:t>
        </w:r>
      </w:ins>
      <w:r w:rsidRPr="67CC0282">
        <w:rPr>
          <w:rFonts w:eastAsia="Times New Roman"/>
        </w:rPr>
        <w:t xml:space="preserve"> can add additional discriminatory information, it does not solve the identification problem – it is frequently the case that isomers </w:t>
      </w:r>
      <w:ins w:id="52" w:author="Simon Rogers" w:date="2016-04-08T15:51:00Z">
        <w:r w:rsidR="00E60C26">
          <w:rPr>
            <w:rFonts w:eastAsia="Times New Roman"/>
          </w:rPr>
          <w:t>exhibit similar chromatographic behaviour</w:t>
        </w:r>
      </w:ins>
      <w:del w:id="53" w:author="Simon Rogers" w:date="2016-04-08T15:51:00Z">
        <w:r w:rsidRPr="67CC0282" w:rsidDel="00E60C26">
          <w:rPr>
            <w:rFonts w:eastAsia="Times New Roman"/>
          </w:rPr>
          <w:delText>behave in a similar fashion on chromatography</w:delText>
        </w:r>
      </w:del>
      <w:r w:rsidRPr="67CC0282">
        <w:rPr>
          <w:rFonts w:eastAsia="Times New Roman"/>
        </w:rPr>
        <w:t>, and chromatographic retention time is notoriously unpredictable and non-reproducible. Put simply, metabolite identification by full scan (MS1) mass spectrometry is very difficult</w:t>
      </w:r>
      <w:r w:rsidR="00570E39" w:rsidRPr="67CC0282">
        <w:rPr>
          <w:rFonts w:eastAsia="Times New Roman"/>
        </w:rPr>
        <w:t xml:space="preserve"> for some molecules and impossible for others</w:t>
      </w:r>
      <w:r w:rsidRPr="67CC0282">
        <w:rPr>
          <w:rFonts w:eastAsia="Times New Roman"/>
        </w:rPr>
        <w:t xml:space="preserve"> </w:t>
      </w:r>
      <w:r w:rsidRPr="67CC0282">
        <w:fldChar w:fldCharType="begin">
          <w:fldData xml:space="preserve">PEVuZE5vdGU+PENpdGU+PEF1dGhvcj52YW4gZGVyIEhvb2Z0PC9BdXRob3I+PFllYXI+MjAxMzwv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</w:fldData>
        </w:fldChar>
      </w:r>
      <w:r w:rsidRPr="005111EC">
        <w:instrText xml:space="preserve"> ADDIN EN.CITE </w:instrText>
      </w:r>
      <w:r w:rsidRPr="005111EC">
        <w:fldChar w:fldCharType="begin">
          <w:fldData xml:space="preserve">PEVuZE5vdGU+PENpdGU+PEF1dGhvcj52YW4gZGVyIEhvb2Z0PC9BdXRob3I+PFllYXI+MjAxMzwv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</w:fldData>
        </w:fldChar>
      </w:r>
      <w:r w:rsidRPr="005111EC">
        <w:instrText xml:space="preserve"> ADDIN EN.CITE.DATA </w:instrText>
      </w:r>
      <w:r w:rsidRPr="005111EC">
        <w:fldChar w:fldCharType="end"/>
      </w:r>
      <w:r w:rsidRPr="67CC0282">
        <w:fldChar w:fldCharType="separate"/>
      </w:r>
      <w:r w:rsidRPr="67CC0282">
        <w:rPr>
          <w:rFonts w:eastAsia="Times New Roman"/>
          <w:noProof/>
        </w:rPr>
        <w:t>[1, 2]</w:t>
      </w:r>
      <w:r w:rsidRPr="67CC0282">
        <w:fldChar w:fldCharType="end"/>
      </w:r>
      <w:r w:rsidRPr="67CC0282">
        <w:rPr>
          <w:rFonts w:eastAsia="Times New Roman"/>
        </w:rPr>
        <w:t>.</w:t>
      </w:r>
    </w:p>
    <w:p w14:paraId="0B5C144E" w14:textId="79209861" w:rsidR="00036368" w:rsidRPr="005111EC" w:rsidRDefault="00A85289" w:rsidP="00DC7896">
      <w:pPr>
        <w:pStyle w:val="OurBody"/>
      </w:pPr>
      <w:r w:rsidRPr="67CC0282">
        <w:rPr>
          <w:rFonts w:eastAsia="Times New Roman"/>
        </w:rPr>
        <w:t xml:space="preserve">An effective route to partially ameliorate this problem uses </w:t>
      </w:r>
      <w:ins w:id="54" w:author="Simon Rogers" w:date="2016-04-08T15:51:00Z">
        <w:r w:rsidR="00E60C26">
          <w:rPr>
            <w:rFonts w:eastAsia="Times New Roman"/>
          </w:rPr>
          <w:t xml:space="preserve">the fact that </w:t>
        </w:r>
      </w:ins>
      <w:del w:id="55" w:author="Simon Rogers" w:date="2016-04-08T15:51:00Z">
        <w:r w:rsidRPr="67CC0282" w:rsidDel="00E60C26">
          <w:rPr>
            <w:rFonts w:eastAsia="Times New Roman"/>
          </w:rPr>
          <w:delText>fragmentation of the unknown molecules</w:delText>
        </w:r>
        <w:r w:rsidR="00551E93" w:rsidRPr="67CC0282" w:rsidDel="00E60C26">
          <w:rPr>
            <w:rFonts w:eastAsia="Times New Roman"/>
          </w:rPr>
          <w:delText xml:space="preserve"> </w:delText>
        </w:r>
        <w:r w:rsidR="00B90F91" w:rsidDel="00E60C26">
          <w:rPr>
            <w:rFonts w:eastAsia="Times New Roman"/>
          </w:rPr>
          <w:delText>as</w:delText>
        </w:r>
        <w:r w:rsidR="00551E93" w:rsidRPr="67CC0282" w:rsidDel="00E60C26">
          <w:rPr>
            <w:rFonts w:eastAsia="Times New Roman"/>
          </w:rPr>
          <w:delText xml:space="preserve"> </w:delText>
        </w:r>
      </w:del>
      <w:r w:rsidR="00036368" w:rsidRPr="67CC0282">
        <w:rPr>
          <w:rFonts w:eastAsia="Times New Roman"/>
        </w:rPr>
        <w:t>f</w:t>
      </w:r>
      <w:r w:rsidRPr="67CC0282">
        <w:rPr>
          <w:rFonts w:eastAsia="Times New Roman"/>
        </w:rPr>
        <w:t>ragmentation spectra incorporate considerable information regarding structural identification.</w:t>
      </w:r>
      <w:r w:rsidR="00551E93" w:rsidRPr="67CC0282">
        <w:rPr>
          <w:rFonts w:eastAsia="Times New Roman"/>
        </w:rPr>
        <w:t xml:space="preserve"> </w:t>
      </w:r>
      <w:del w:id="56" w:author="Simon Rogers" w:date="2016-04-08T15:52:00Z">
        <w:r w:rsidR="00551E93" w:rsidRPr="67CC0282" w:rsidDel="00A87546">
          <w:rPr>
            <w:rFonts w:eastAsia="Times New Roman"/>
          </w:rPr>
          <w:delText>Various t</w:delText>
        </w:r>
      </w:del>
      <w:ins w:id="57" w:author="Simon Rogers" w:date="2016-04-08T15:52:00Z">
        <w:r w:rsidR="00A87546">
          <w:rPr>
            <w:rFonts w:eastAsia="Times New Roman"/>
          </w:rPr>
          <w:t>T</w:t>
        </w:r>
      </w:ins>
      <w:r w:rsidR="00551E93" w:rsidRPr="67CC0282">
        <w:rPr>
          <w:rFonts w:eastAsia="Times New Roman"/>
        </w:rPr>
        <w:t xml:space="preserve">ools have been developed to assist in spectral analysis of fragmentation data </w:t>
      </w:r>
      <w:r w:rsidR="00551E93" w:rsidRPr="67CC0282">
        <w:fldChar w:fldCharType="begin">
          <w:fldData xml:space="preserve">PEVuZE5vdGU+PENpdGU+PEF1dGhvcj5NaXNyYTwvQXV0aG9yPjxZZWFyPjIwMTY8L1llYXI+PFJl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</w:fldData>
        </w:fldChar>
      </w:r>
      <w:r w:rsidR="00551E93" w:rsidRPr="005111EC">
        <w:instrText xml:space="preserve"> ADDIN EN.CITE </w:instrText>
      </w:r>
      <w:r w:rsidR="00551E93" w:rsidRPr="005111EC">
        <w:fldChar w:fldCharType="begin">
          <w:fldData xml:space="preserve">PEVuZE5vdGU+PENpdGU+PEF1dGhvcj5NaXNyYTwvQXV0aG9yPjxZZWFyPjIwMTY8L1llYXI+PFJl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</w:fldData>
        </w:fldChar>
      </w:r>
      <w:r w:rsidR="00551E93" w:rsidRPr="005111EC">
        <w:instrText xml:space="preserve"> ADDIN EN.CITE.DATA </w:instrText>
      </w:r>
      <w:r w:rsidR="00551E93" w:rsidRPr="005111EC">
        <w:fldChar w:fldCharType="end"/>
      </w:r>
      <w:r w:rsidR="00551E93" w:rsidRPr="67CC0282">
        <w:fldChar w:fldCharType="separate"/>
      </w:r>
      <w:r w:rsidR="00551E93" w:rsidRPr="67CC0282">
        <w:rPr>
          <w:rFonts w:eastAsia="Times New Roman"/>
          <w:noProof/>
        </w:rPr>
        <w:t>[3-5]</w:t>
      </w:r>
      <w:r w:rsidR="00551E93" w:rsidRPr="67CC0282">
        <w:fldChar w:fldCharType="end"/>
      </w:r>
      <w:r w:rsidR="00551E93" w:rsidRPr="67CC0282">
        <w:rPr>
          <w:rFonts w:eastAsia="Times New Roman"/>
        </w:rPr>
        <w:t xml:space="preserve">. Most </w:t>
      </w:r>
      <w:del w:id="58" w:author="Simon Rogers" w:date="2016-04-08T15:52:00Z">
        <w:r w:rsidR="00551E93" w:rsidRPr="67CC0282" w:rsidDel="00A87546">
          <w:rPr>
            <w:rFonts w:eastAsia="Times New Roman"/>
          </w:rPr>
          <w:delText xml:space="preserve">of these </w:delText>
        </w:r>
      </w:del>
      <w:r w:rsidR="00551E93" w:rsidRPr="67CC0282">
        <w:rPr>
          <w:rFonts w:eastAsia="Times New Roman"/>
        </w:rPr>
        <w:t xml:space="preserve">are based on comparing individual fragmentation spectra to reference spectra </w:t>
      </w:r>
      <w:r w:rsidR="00551E93" w:rsidRPr="67CC0282">
        <w:fldChar w:fldCharType="begin">
          <w:fldData xml:space="preserve">PEVuZE5vdGU+PENpdGU+PEF1dGhvcj5SaWRkZXI8L0F1dGhvcj48WWVhcj4yMDEzPC9ZZWFyPjxS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</w:fldData>
        </w:fldChar>
      </w:r>
      <w:r w:rsidR="00551E93" w:rsidRPr="005111EC">
        <w:instrText xml:space="preserve"> ADDIN EN.CITE </w:instrText>
      </w:r>
      <w:r w:rsidR="00551E93" w:rsidRPr="005111EC">
        <w:fldChar w:fldCharType="begin">
          <w:fldData xml:space="preserve">PEVuZE5vdGU+PENpdGU+PEF1dGhvcj5SaWRkZXI8L0F1dGhvcj48WWVhcj4yMDEzPC9ZZWFyPjxS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</w:fldData>
        </w:fldChar>
      </w:r>
      <w:r w:rsidR="00551E93" w:rsidRPr="005111EC">
        <w:instrText xml:space="preserve"> ADDIN EN.CITE.DATA </w:instrText>
      </w:r>
      <w:r w:rsidR="00551E93" w:rsidRPr="005111EC">
        <w:fldChar w:fldCharType="end"/>
      </w:r>
      <w:r w:rsidR="00551E93" w:rsidRPr="67CC0282">
        <w:fldChar w:fldCharType="separate"/>
      </w:r>
      <w:r w:rsidR="00551E93" w:rsidRPr="67CC0282">
        <w:rPr>
          <w:rFonts w:eastAsia="Times New Roman"/>
          <w:noProof/>
        </w:rPr>
        <w:t>[4, 6]</w:t>
      </w:r>
      <w:r w:rsidR="00551E93" w:rsidRPr="67CC0282">
        <w:fldChar w:fldCharType="end"/>
      </w:r>
      <w:r w:rsidR="00551E93" w:rsidRPr="67CC0282">
        <w:rPr>
          <w:rFonts w:eastAsia="Times New Roman"/>
        </w:rPr>
        <w:t xml:space="preserve"> stored in public databases, e.g. </w:t>
      </w:r>
      <w:proofErr w:type="spellStart"/>
      <w:r w:rsidR="00551E93" w:rsidRPr="67CC0282">
        <w:rPr>
          <w:rFonts w:eastAsia="Times New Roman"/>
        </w:rPr>
        <w:t>MassBank</w:t>
      </w:r>
      <w:proofErr w:type="spellEnd"/>
      <w:r w:rsidR="00551E93" w:rsidRPr="67CC0282">
        <w:rPr>
          <w:rFonts w:eastAsia="Times New Roman"/>
        </w:rPr>
        <w:t xml:space="preserve"> </w:t>
      </w:r>
      <w:r w:rsidR="00551E93" w:rsidRPr="67CC0282">
        <w:fldChar w:fldCharType="begin">
          <w:fldData xml:space="preserve">PEVuZE5vdGU+PENpdGU+PEF1dGhvcj5Ib3JhaTwvQXV0aG9yPjxZZWFyPjIwMTA8L1llYXI+PFJl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</w:fldData>
        </w:fldChar>
      </w:r>
      <w:r w:rsidR="00551E93" w:rsidRPr="005111EC">
        <w:instrText xml:space="preserve"> ADDIN EN.CITE </w:instrText>
      </w:r>
      <w:r w:rsidR="00551E93" w:rsidRPr="005111EC">
        <w:fldChar w:fldCharType="begin">
          <w:fldData xml:space="preserve">PEVuZE5vdGU+PENpdGU+PEF1dGhvcj5Ib3JhaTwvQXV0aG9yPjxZZWFyPjIwMTA8L1llYXI+PFJl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</w:fldData>
        </w:fldChar>
      </w:r>
      <w:r w:rsidR="00551E93" w:rsidRPr="005111EC">
        <w:instrText xml:space="preserve"> ADDIN EN.CITE.DATA </w:instrText>
      </w:r>
      <w:r w:rsidR="00551E93" w:rsidRPr="005111EC">
        <w:fldChar w:fldCharType="end"/>
      </w:r>
      <w:r w:rsidR="00551E93" w:rsidRPr="67CC0282">
        <w:fldChar w:fldCharType="separate"/>
      </w:r>
      <w:r w:rsidR="00551E93" w:rsidRPr="67CC0282">
        <w:rPr>
          <w:rFonts w:eastAsia="Times New Roman"/>
          <w:noProof/>
        </w:rPr>
        <w:t>[7]</w:t>
      </w:r>
      <w:r w:rsidR="00551E93" w:rsidRPr="67CC0282">
        <w:fldChar w:fldCharType="end"/>
      </w:r>
      <w:r w:rsidR="00551E93" w:rsidRPr="67CC0282">
        <w:rPr>
          <w:rFonts w:eastAsia="Times New Roman"/>
        </w:rPr>
        <w:t xml:space="preserve"> or HMDB </w:t>
      </w:r>
      <w:r w:rsidR="00551E93" w:rsidRPr="67CC0282">
        <w:fldChar w:fldCharType="begin"/>
      </w:r>
      <w:r w:rsidR="00551E93" w:rsidRPr="005111EC">
        <w:instrText xml:space="preserve"> ADDIN EN.CITE &lt;EndNote&gt;&lt;Cite&gt;&lt;Author&gt;Wishart&lt;/Author&gt;&lt;Year&gt;2013&lt;/Year&gt;&lt;RecNum&gt;937&lt;/RecNum&gt;&lt;DisplayText&gt;[8]&lt;/DisplayText&gt;&lt;record&gt;&lt;rec-number&gt;937&lt;/rec-number&gt;&lt;foreign-keys&gt;&lt;key app="EN" db-id="pvd09p5xxesz9qestsq5rzzpp5zdtsxz02dr" timestamp="1376994538"&gt;937&lt;/key&gt;&lt;/foreign-keys&gt;&lt;ref-type name="Journal Article"&gt;17&lt;/ref-type&gt;&lt;contributors&gt;&lt;authors&gt;&lt;author&gt;Wishart, David S.&lt;/author&gt;&lt;author&gt;Jewison, Timothy&lt;/author&gt;&lt;author&gt;Guo, An Chi&lt;/author&gt;&lt;author&gt;Wilson, Michael&lt;/author&gt;&lt;author&gt;Knox, Craig&lt;/author&gt;&lt;author&gt;Liu, Yifeng&lt;/author&gt;&lt;author&gt;Djoumbou, Yannick&lt;/author&gt;&lt;author&gt;Mandal, Rupasri&lt;/author&gt;&lt;author&gt;Aziat, Farid&lt;/author&gt;&lt;author&gt;Dong, Edison&lt;/author&gt;&lt;author&gt;Bouatra, Souhaila&lt;/author&gt;&lt;author&gt;Sinelnikov, Igor&lt;/author&gt;&lt;author&gt;Arndt, David&lt;/author&gt;&lt;author&gt;Xia, Jianguo&lt;/author&gt;&lt;author&gt;Liu, Philip&lt;/author&gt;&lt;author&gt;Yallou, Faizath&lt;/author&gt;&lt;author&gt;Bjorndahl, Trent&lt;/author&gt;&lt;author&gt;Perez-Pineiro, Rolando&lt;/author&gt;&lt;author&gt;Eisner, Roman&lt;/author&gt;&lt;author&gt;Allen, Felicity&lt;/author&gt;&lt;author&gt;Neveu, Vanessa&lt;/author&gt;&lt;author&gt;Greiner, Russ&lt;/author&gt;&lt;author&gt;Scalbert, Augustin&lt;/author&gt;&lt;/authors&gt;&lt;/contributors&gt;&lt;titles&gt;&lt;title&gt;HMDB 3.0—The Human Metabolome Database in 2013&lt;/title&gt;&lt;secondary-title&gt;Nucleic Acids Res.&lt;/secondary-title&gt;&lt;/titles&gt;&lt;periodical&gt;&lt;full-title&gt;Nucleic Acids Res.&lt;/full-title&gt;&lt;/periodical&gt;&lt;pages&gt;D801-D807&lt;/pages&gt;&lt;volume&gt;41&lt;/volume&gt;&lt;number&gt;D1&lt;/number&gt;&lt;dates&gt;&lt;year&gt;2013&lt;/year&gt;&lt;pub-dates&gt;&lt;date&gt;January 1, 2013&lt;/date&gt;&lt;/pub-dates&gt;&lt;/dates&gt;&lt;urls&gt;&lt;related-urls&gt;&lt;url&gt;http://nar.oxfordjournals.org/content/41/D1/D801.abstract&lt;/url&gt;&lt;/related-urls&gt;&lt;/urls&gt;&lt;electronic-resource-num&gt;10.1093/nar/gks1065&lt;/electronic-resource-num&gt;&lt;/record&gt;&lt;/Cite&gt;&lt;/EndNote&gt;</w:instrText>
      </w:r>
      <w:r w:rsidR="00551E93" w:rsidRPr="67CC0282">
        <w:fldChar w:fldCharType="separate"/>
      </w:r>
      <w:r w:rsidR="00551E93" w:rsidRPr="67CC0282">
        <w:rPr>
          <w:rFonts w:eastAsia="Times New Roman"/>
          <w:noProof/>
        </w:rPr>
        <w:t>[8]</w:t>
      </w:r>
      <w:r w:rsidR="00551E93" w:rsidRPr="67CC0282">
        <w:fldChar w:fldCharType="end"/>
      </w:r>
      <w:r w:rsidR="00551E93" w:rsidRPr="67CC0282">
        <w:rPr>
          <w:rFonts w:eastAsia="Times New Roman"/>
        </w:rPr>
        <w:t xml:space="preserve">, and are thus constrained by the relatively limited number of reference spectra that are available, </w:t>
      </w:r>
      <w:r w:rsidR="00D56B8B">
        <w:rPr>
          <w:rFonts w:eastAsia="Times New Roman"/>
        </w:rPr>
        <w:t xml:space="preserve">or </w:t>
      </w:r>
      <w:r w:rsidR="00551E93" w:rsidRPr="67CC0282">
        <w:rPr>
          <w:rFonts w:eastAsia="Times New Roman"/>
        </w:rPr>
        <w:t xml:space="preserve">are predictable </w:t>
      </w:r>
      <w:r w:rsidR="00D56B8B">
        <w:rPr>
          <w:rFonts w:eastAsia="Times New Roman"/>
        </w:rPr>
        <w:t>(</w:t>
      </w:r>
      <w:r w:rsidR="00551E93" w:rsidRPr="67CC0282">
        <w:rPr>
          <w:rFonts w:eastAsia="Times New Roman"/>
        </w:rPr>
        <w:t xml:space="preserve">using either known biochemical rules </w:t>
      </w:r>
      <w:r w:rsidR="00551E93" w:rsidRPr="67CC0282">
        <w:fldChar w:fldCharType="begin">
          <w:fldData xml:space="preserve">PEVuZE5vdGU+PENpdGU+PEF1dGhvcj5KZWZmcnllczwvQXV0aG9yPjxZZWFyPjIwMTU8L1llYXI+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</w:fldData>
        </w:fldChar>
      </w:r>
      <w:r w:rsidR="00551E93" w:rsidRPr="005111EC">
        <w:instrText xml:space="preserve"> ADDIN EN.CITE </w:instrText>
      </w:r>
      <w:r w:rsidR="00551E93" w:rsidRPr="005111EC">
        <w:fldChar w:fldCharType="begin">
          <w:fldData xml:space="preserve">PEVuZE5vdGU+PENpdGU+PEF1dGhvcj5KZWZmcnllczwvQXV0aG9yPjxZZWFyPjIwMTU8L1llYXI+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</w:fldData>
        </w:fldChar>
      </w:r>
      <w:r w:rsidR="00551E93" w:rsidRPr="005111EC">
        <w:instrText xml:space="preserve"> ADDIN EN.CITE.DATA </w:instrText>
      </w:r>
      <w:r w:rsidR="00551E93" w:rsidRPr="005111EC">
        <w:fldChar w:fldCharType="end"/>
      </w:r>
      <w:r w:rsidR="00551E93" w:rsidRPr="67CC0282">
        <w:fldChar w:fldCharType="separate"/>
      </w:r>
      <w:r w:rsidR="00551E93" w:rsidRPr="67CC0282">
        <w:rPr>
          <w:rFonts w:eastAsia="Times New Roman"/>
          <w:noProof/>
        </w:rPr>
        <w:t>[9, 10]</w:t>
      </w:r>
      <w:r w:rsidR="00551E93" w:rsidRPr="67CC0282">
        <w:fldChar w:fldCharType="end"/>
      </w:r>
      <w:r w:rsidR="00551E93" w:rsidRPr="67CC0282">
        <w:rPr>
          <w:rFonts w:eastAsia="Times New Roman"/>
        </w:rPr>
        <w:t xml:space="preserve"> or theoretical fragmentation spectra of known structures </w:t>
      </w:r>
      <w:r w:rsidR="00551E93" w:rsidRPr="67CC0282">
        <w:fldChar w:fldCharType="begin"/>
      </w:r>
      <w:r w:rsidR="00551E93" w:rsidRPr="005111EC">
        <w:instrText xml:space="preserve"> ADDIN EN.CITE &lt;EndNote&gt;&lt;Cite&gt;&lt;Author&gt;Allen&lt;/Author&gt;&lt;Year&gt;2015&lt;/Year&gt;&lt;RecNum&gt;3404&lt;/RecNum&gt;&lt;DisplayText&gt;[11]&lt;/DisplayText&gt;&lt;record&gt;&lt;rec-number&gt;3404&lt;/rec-number&gt;&lt;foreign-keys&gt;&lt;key app="EN" db-id="pvd09p5xxesz9qestsq5rzzpp5zdtsxz02dr" timestamp="1421249797"&gt;3404&lt;/key&gt;&lt;/foreign-keys&gt;&lt;ref-type name="Journal Article"&gt;17&lt;/ref-type&gt;&lt;contributors&gt;&lt;authors&gt;&lt;author&gt;Allen, Felicity&lt;/author&gt;&lt;author&gt;Greiner, Russ&lt;/author&gt;&lt;author&gt;Wishart, David&lt;/author&gt;&lt;/authors&gt;&lt;/contributors&gt;&lt;titles&gt;&lt;title&gt;Competitive fragmentation modeling of ESI-MS/MS spectra for putative metabolite identification&lt;/title&gt;&lt;secondary-title&gt;Metabolomics&lt;/secondary-title&gt;&lt;alt-title&gt;Metabolomics&lt;/alt-title&gt;&lt;/titles&gt;&lt;periodical&gt;&lt;full-title&gt;Metabolomics&lt;/full-title&gt;&lt;abbr-1&gt;Metabolomics&lt;/abbr-1&gt;&lt;/periodical&gt;&lt;alt-periodical&gt;&lt;full-title&gt;Metabolomics&lt;/full-title&gt;&lt;abbr-1&gt;Metabolomics&lt;/abbr-1&gt;&lt;/alt-periodical&gt;&lt;pages&gt;98-110&lt;/pages&gt;&lt;volume&gt;11&lt;/volume&gt;&lt;number&gt;1&lt;/number&gt;&lt;keywords&gt;&lt;keyword&gt;Tandem mass spectrometry&lt;/keyword&gt;&lt;keyword&gt;MS/MS&lt;/keyword&gt;&lt;keyword&gt;Metabolite identification&lt;/keyword&gt;&lt;keyword&gt;Machine learning&lt;/keyword&gt;&lt;/keywords&gt;&lt;dates&gt;&lt;year&gt;2015&lt;/year&gt;&lt;pub-dates&gt;&lt;date&gt;2015/02/01&lt;/date&gt;&lt;/pub-dates&gt;&lt;/dates&gt;&lt;publisher&gt;Springer US&lt;/publisher&gt;&lt;isbn&gt;1573-3882&lt;/isbn&gt;&lt;urls&gt;&lt;related-urls&gt;&lt;url&gt;http://dx.doi.org/10.1007/s11306-014-0676-4&lt;/url&gt;&lt;/related-urls&gt;&lt;/urls&gt;&lt;electronic-resource-num&gt;10.1007/s11306-014-0676-4&lt;/electronic-resource-num&gt;&lt;language&gt;English&lt;/language&gt;&lt;/record&gt;&lt;/Cite&gt;&lt;/EndNote&gt;</w:instrText>
      </w:r>
      <w:r w:rsidR="00551E93" w:rsidRPr="67CC0282">
        <w:fldChar w:fldCharType="separate"/>
      </w:r>
      <w:r w:rsidR="00551E93" w:rsidRPr="67CC0282">
        <w:rPr>
          <w:rFonts w:eastAsia="Times New Roman"/>
          <w:noProof/>
        </w:rPr>
        <w:t>[11]</w:t>
      </w:r>
      <w:r w:rsidR="00551E93" w:rsidRPr="67CC0282">
        <w:fldChar w:fldCharType="end"/>
      </w:r>
      <w:r w:rsidR="00D56B8B">
        <w:t>)</w:t>
      </w:r>
      <w:r w:rsidR="00551E93" w:rsidRPr="67CC0282">
        <w:rPr>
          <w:rFonts w:eastAsia="Times New Roman"/>
        </w:rPr>
        <w:t xml:space="preserve">. </w:t>
      </w:r>
      <w:r w:rsidR="00570E39" w:rsidRPr="67CC0282">
        <w:rPr>
          <w:rFonts w:eastAsia="Times New Roman"/>
        </w:rPr>
        <w:t>This is particularly limiting when analysing</w:t>
      </w:r>
      <w:r w:rsidR="00036368" w:rsidRPr="67CC0282">
        <w:rPr>
          <w:rFonts w:eastAsia="Times New Roman"/>
        </w:rPr>
        <w:t xml:space="preserve"> </w:t>
      </w:r>
      <w:del w:id="59" w:author="Simon Rogers" w:date="2016-04-08T15:52:00Z">
        <w:r w:rsidR="00036368" w:rsidRPr="67CC0282" w:rsidDel="00A87546">
          <w:rPr>
            <w:rFonts w:eastAsia="Times New Roman"/>
          </w:rPr>
          <w:delText xml:space="preserve">more </w:delText>
        </w:r>
      </w:del>
      <w:r w:rsidR="00036368" w:rsidRPr="67CC0282">
        <w:rPr>
          <w:rFonts w:eastAsia="Times New Roman"/>
        </w:rPr>
        <w:t>exotic organisms or</w:t>
      </w:r>
      <w:r w:rsidR="00551E93" w:rsidRPr="67CC0282">
        <w:rPr>
          <w:rFonts w:eastAsia="Times New Roman"/>
        </w:rPr>
        <w:t>, for example,</w:t>
      </w:r>
      <w:r w:rsidR="00036368" w:rsidRPr="67CC0282">
        <w:rPr>
          <w:rFonts w:eastAsia="Times New Roman"/>
        </w:rPr>
        <w:t xml:space="preserve"> when investigating th</w:t>
      </w:r>
      <w:r w:rsidR="00570E39" w:rsidRPr="67CC0282">
        <w:rPr>
          <w:rFonts w:eastAsia="Times New Roman"/>
        </w:rPr>
        <w:t>e effect of a novel therapeutic</w:t>
      </w:r>
      <w:r w:rsidR="00036368" w:rsidRPr="67CC0282">
        <w:rPr>
          <w:rFonts w:eastAsia="Times New Roman"/>
        </w:rPr>
        <w:t>.</w:t>
      </w:r>
    </w:p>
    <w:p w14:paraId="121074A0" w14:textId="7F502135" w:rsidR="00C0382C" w:rsidRPr="005111EC" w:rsidRDefault="00CC237C" w:rsidP="00DE75B3">
      <w:pPr>
        <w:pStyle w:val="OurBody"/>
      </w:pPr>
      <w:r w:rsidRPr="67CC0282">
        <w:rPr>
          <w:rFonts w:eastAsia="Times New Roman"/>
        </w:rPr>
        <w:t>Despite the focus on</w:t>
      </w:r>
      <w:ins w:id="60" w:author="Simon Rogers" w:date="2016-04-08T15:52:00Z">
        <w:r w:rsidR="00A87546">
          <w:rPr>
            <w:rFonts w:eastAsia="Times New Roman"/>
          </w:rPr>
          <w:t xml:space="preserve"> it,</w:t>
        </w:r>
      </w:ins>
      <w:r w:rsidRPr="67CC0282">
        <w:rPr>
          <w:rFonts w:eastAsia="Times New Roman"/>
        </w:rPr>
        <w:t xml:space="preserve"> </w:t>
      </w:r>
      <w:r w:rsidR="008E6A72" w:rsidRPr="67CC0282">
        <w:rPr>
          <w:rFonts w:eastAsia="Times New Roman"/>
        </w:rPr>
        <w:t>metabolite</w:t>
      </w:r>
      <w:r w:rsidR="00551E93" w:rsidRPr="67CC0282">
        <w:rPr>
          <w:rFonts w:eastAsia="Times New Roman"/>
        </w:rPr>
        <w:t xml:space="preserve"> identification</w:t>
      </w:r>
      <w:del w:id="61" w:author="Simon Rogers" w:date="2016-04-08T15:52:00Z">
        <w:r w:rsidR="00DE75B3" w:rsidDel="00A87546">
          <w:rPr>
            <w:rFonts w:eastAsia="Times New Roman"/>
          </w:rPr>
          <w:delText>, it</w:delText>
        </w:r>
        <w:r w:rsidR="00551E93" w:rsidRPr="67CC0282" w:rsidDel="00A87546">
          <w:rPr>
            <w:rFonts w:eastAsia="Times New Roman"/>
          </w:rPr>
          <w:delText xml:space="preserve"> </w:delText>
        </w:r>
      </w:del>
      <w:ins w:id="62" w:author="Mike" w:date="2016-03-31T21:04:00Z">
        <w:del w:id="63" w:author="Simon Rogers" w:date="2016-04-08T15:52:00Z">
          <w:r w:rsidR="008E6C52" w:rsidDel="00A87546">
            <w:rPr>
              <w:rFonts w:eastAsia="Times New Roman"/>
            </w:rPr>
            <w:delText>this</w:delText>
          </w:r>
        </w:del>
        <w:r w:rsidR="008E6C52" w:rsidRPr="67CC0282">
          <w:rPr>
            <w:rFonts w:eastAsia="Times New Roman"/>
          </w:rPr>
          <w:t xml:space="preserve"> </w:t>
        </w:r>
      </w:ins>
      <w:r w:rsidR="00551E93" w:rsidRPr="67CC0282">
        <w:rPr>
          <w:rFonts w:eastAsia="Times New Roman"/>
        </w:rPr>
        <w:t>is rarely the end-goal in an untargeted metabolomics analysis</w:t>
      </w:r>
      <w:r w:rsidRPr="67CC0282">
        <w:rPr>
          <w:rFonts w:eastAsia="Times New Roman"/>
        </w:rPr>
        <w:t xml:space="preserve">. Rather, it is </w:t>
      </w:r>
      <w:r w:rsidR="00551E93" w:rsidRPr="67CC0282">
        <w:rPr>
          <w:rFonts w:eastAsia="Times New Roman"/>
        </w:rPr>
        <w:t>a route to understanding the biochemistry</w:t>
      </w:r>
      <w:r w:rsidR="00D56B8B">
        <w:rPr>
          <w:rFonts w:eastAsia="Times New Roman"/>
        </w:rPr>
        <w:t xml:space="preserve"> (and changes in biochemistry)</w:t>
      </w:r>
      <w:r w:rsidR="00551E93" w:rsidRPr="67CC0282">
        <w:rPr>
          <w:rFonts w:eastAsia="Times New Roman"/>
        </w:rPr>
        <w:t xml:space="preserve"> </w:t>
      </w:r>
      <w:del w:id="64" w:author="Simon Rogers" w:date="2016-04-08T15:53:00Z">
        <w:r w:rsidR="00551E93" w:rsidRPr="67CC0282" w:rsidDel="00A87546">
          <w:rPr>
            <w:rFonts w:eastAsia="Times New Roman"/>
          </w:rPr>
          <w:delText xml:space="preserve">operating </w:delText>
        </w:r>
      </w:del>
      <w:r w:rsidR="00551E93" w:rsidRPr="67CC0282">
        <w:rPr>
          <w:rFonts w:eastAsia="Times New Roman"/>
        </w:rPr>
        <w:t xml:space="preserve">within the </w:t>
      </w:r>
      <w:del w:id="65" w:author="Simon Rogers" w:date="2016-04-08T15:53:00Z">
        <w:r w:rsidR="00551E93" w:rsidRPr="67CC0282" w:rsidDel="00A87546">
          <w:rPr>
            <w:rFonts w:eastAsia="Times New Roman"/>
          </w:rPr>
          <w:delText>sample</w:delText>
        </w:r>
        <w:r w:rsidR="00D56B8B" w:rsidDel="00A87546">
          <w:rPr>
            <w:rFonts w:eastAsia="Times New Roman"/>
          </w:rPr>
          <w:delText>(s)</w:delText>
        </w:r>
      </w:del>
      <w:ins w:id="66" w:author="Simon Rogers" w:date="2016-04-08T15:53:00Z">
        <w:r w:rsidR="00A87546">
          <w:rPr>
            <w:rFonts w:eastAsia="Times New Roman"/>
          </w:rPr>
          <w:t>system</w:t>
        </w:r>
      </w:ins>
      <w:r w:rsidR="00551E93" w:rsidRPr="67CC0282">
        <w:rPr>
          <w:rFonts w:eastAsia="Times New Roman"/>
        </w:rPr>
        <w:t xml:space="preserve"> under study. For example, identified molecules </w:t>
      </w:r>
      <w:r w:rsidRPr="67CC0282">
        <w:rPr>
          <w:rFonts w:eastAsia="Times New Roman"/>
        </w:rPr>
        <w:t xml:space="preserve">are </w:t>
      </w:r>
      <w:del w:id="67" w:author="Simon Rogers" w:date="2016-04-08T15:53:00Z">
        <w:r w:rsidRPr="67CC0282" w:rsidDel="00A87546">
          <w:rPr>
            <w:rFonts w:eastAsia="Times New Roman"/>
          </w:rPr>
          <w:delText>often</w:delText>
        </w:r>
        <w:r w:rsidR="00551E93" w:rsidRPr="67CC0282" w:rsidDel="00A87546">
          <w:rPr>
            <w:rFonts w:eastAsia="Times New Roman"/>
          </w:rPr>
          <w:delText xml:space="preserve"> </w:delText>
        </w:r>
      </w:del>
      <w:r w:rsidR="00551E93" w:rsidRPr="67CC0282">
        <w:rPr>
          <w:rFonts w:eastAsia="Times New Roman"/>
        </w:rPr>
        <w:t xml:space="preserve">mapped to pathways </w:t>
      </w:r>
      <w:r w:rsidRPr="67CC0282">
        <w:rPr>
          <w:rFonts w:eastAsia="Times New Roman"/>
        </w:rPr>
        <w:t xml:space="preserve">whose relative activity can be estimated from </w:t>
      </w:r>
      <w:del w:id="68" w:author="Simon Rogers" w:date="2016-04-08T15:53:00Z">
        <w:r w:rsidRPr="67CC0282" w:rsidDel="00A87546">
          <w:rPr>
            <w:rFonts w:eastAsia="Times New Roman"/>
          </w:rPr>
          <w:delText xml:space="preserve">the </w:delText>
        </w:r>
      </w:del>
      <w:r w:rsidR="00D56B8B">
        <w:rPr>
          <w:rFonts w:eastAsia="Times New Roman"/>
        </w:rPr>
        <w:t xml:space="preserve">fold changes </w:t>
      </w:r>
      <w:r w:rsidRPr="67CC0282">
        <w:rPr>
          <w:rFonts w:eastAsia="Times New Roman"/>
        </w:rPr>
        <w:t xml:space="preserve">of the </w:t>
      </w:r>
      <w:del w:id="69" w:author="Simon Rogers" w:date="2016-04-08T15:53:00Z">
        <w:r w:rsidRPr="67CC0282" w:rsidDel="00A87546">
          <w:rPr>
            <w:rFonts w:eastAsia="Times New Roman"/>
          </w:rPr>
          <w:delText>relevant peaks</w:delText>
        </w:r>
      </w:del>
      <w:ins w:id="70" w:author="Simon Rogers" w:date="2016-04-08T15:53:00Z">
        <w:r w:rsidR="00A87546">
          <w:rPr>
            <w:rFonts w:eastAsia="Times New Roman"/>
          </w:rPr>
          <w:t>individual molecules</w:t>
        </w:r>
      </w:ins>
      <w:r w:rsidR="00551E93" w:rsidRPr="67CC0282">
        <w:rPr>
          <w:rFonts w:eastAsia="Times New Roman"/>
        </w:rPr>
        <w:t>.</w:t>
      </w:r>
      <w:r w:rsidR="002E0830" w:rsidRPr="67CC0282">
        <w:rPr>
          <w:rFonts w:eastAsia="Times New Roman"/>
        </w:rPr>
        <w:t xml:space="preserve"> Poor identification coverage will result in poor biochemical insight.</w:t>
      </w:r>
      <w:r w:rsidR="00551E93" w:rsidRPr="67CC0282">
        <w:rPr>
          <w:rFonts w:eastAsia="Times New Roman"/>
        </w:rPr>
        <w:t xml:space="preserve"> In this paper, we propose a method that </w:t>
      </w:r>
      <w:r w:rsidR="002E0830" w:rsidRPr="67CC0282">
        <w:rPr>
          <w:rFonts w:eastAsia="Times New Roman"/>
        </w:rPr>
        <w:t xml:space="preserve">collectively </w:t>
      </w:r>
      <w:r w:rsidR="00551E93" w:rsidRPr="67CC0282">
        <w:rPr>
          <w:rFonts w:eastAsia="Times New Roman"/>
        </w:rPr>
        <w:t xml:space="preserve">analyses all fragmentation spectra in a particular </w:t>
      </w:r>
      <w:r w:rsidR="00570E39" w:rsidRPr="67CC0282">
        <w:rPr>
          <w:rFonts w:eastAsia="Times New Roman"/>
        </w:rPr>
        <w:t>dataset</w:t>
      </w:r>
      <w:r w:rsidR="00551E93" w:rsidRPr="67CC0282">
        <w:rPr>
          <w:rFonts w:eastAsia="Times New Roman"/>
        </w:rPr>
        <w:t xml:space="preserve"> </w:t>
      </w:r>
      <w:r w:rsidR="002E0830" w:rsidRPr="67CC0282">
        <w:rPr>
          <w:rFonts w:eastAsia="Times New Roman"/>
        </w:rPr>
        <w:t>to expose the</w:t>
      </w:r>
      <w:r w:rsidR="00551E93" w:rsidRPr="67CC0282">
        <w:rPr>
          <w:rFonts w:eastAsia="Times New Roman"/>
        </w:rPr>
        <w:t xml:space="preserve"> </w:t>
      </w:r>
      <w:r w:rsidRPr="67CC0282">
        <w:rPr>
          <w:rFonts w:eastAsia="Times New Roman"/>
        </w:rPr>
        <w:t>biochemistry</w:t>
      </w:r>
      <w:r w:rsidR="00551E93" w:rsidRPr="67CC0282">
        <w:rPr>
          <w:rFonts w:eastAsia="Times New Roman"/>
        </w:rPr>
        <w:t xml:space="preserve"> without </w:t>
      </w:r>
      <w:r w:rsidR="002E0830" w:rsidRPr="67CC0282">
        <w:rPr>
          <w:rFonts w:eastAsia="Times New Roman"/>
        </w:rPr>
        <w:t>relying</w:t>
      </w:r>
      <w:r w:rsidR="00551E93" w:rsidRPr="67CC0282">
        <w:rPr>
          <w:rFonts w:eastAsia="Times New Roman"/>
        </w:rPr>
        <w:t xml:space="preserve"> on </w:t>
      </w:r>
      <w:r w:rsidR="008E6A72" w:rsidRPr="67CC0282">
        <w:rPr>
          <w:rFonts w:eastAsia="Times New Roman"/>
        </w:rPr>
        <w:t>metabolite</w:t>
      </w:r>
      <w:r w:rsidR="00551E93" w:rsidRPr="67CC0282">
        <w:rPr>
          <w:rFonts w:eastAsia="Times New Roman"/>
        </w:rPr>
        <w:t xml:space="preserve"> identification. Our inspiration </w:t>
      </w:r>
      <w:del w:id="71" w:author="Simon Rogers" w:date="2016-04-08T15:54:00Z">
        <w:r w:rsidR="00551E93" w:rsidRPr="67CC0282" w:rsidDel="00A87546">
          <w:rPr>
            <w:rFonts w:eastAsia="Times New Roman"/>
          </w:rPr>
          <w:delText xml:space="preserve">for this approach </w:delText>
        </w:r>
      </w:del>
      <w:r w:rsidR="00551E93" w:rsidRPr="67CC0282">
        <w:rPr>
          <w:rFonts w:eastAsia="Times New Roman"/>
        </w:rPr>
        <w:t xml:space="preserve">comes from </w:t>
      </w:r>
      <w:del w:id="72" w:author="Simon Rogers" w:date="2016-04-08T15:54:00Z">
        <w:r w:rsidR="002E0830" w:rsidRPr="67CC0282" w:rsidDel="00A87546">
          <w:rPr>
            <w:rFonts w:eastAsia="Times New Roman"/>
          </w:rPr>
          <w:delText>research in</w:delText>
        </w:r>
      </w:del>
      <w:r w:rsidR="002E0830" w:rsidRPr="67CC0282">
        <w:rPr>
          <w:rFonts w:eastAsia="Times New Roman"/>
        </w:rPr>
        <w:t xml:space="preserve"> </w:t>
      </w:r>
      <w:r w:rsidRPr="67CC0282">
        <w:rPr>
          <w:rFonts w:eastAsia="Times New Roman"/>
        </w:rPr>
        <w:t xml:space="preserve">machine learning </w:t>
      </w:r>
      <w:ins w:id="73" w:author="Simon Rogers" w:date="2016-04-08T15:54:00Z">
        <w:r w:rsidR="00A87546">
          <w:rPr>
            <w:rFonts w:eastAsia="Times New Roman"/>
          </w:rPr>
          <w:t xml:space="preserve">techniques </w:t>
        </w:r>
      </w:ins>
      <w:del w:id="74" w:author="Simon Rogers" w:date="2016-04-08T15:54:00Z">
        <w:r w:rsidRPr="67CC0282" w:rsidDel="00A87546">
          <w:rPr>
            <w:rFonts w:eastAsia="Times New Roman"/>
          </w:rPr>
          <w:delText xml:space="preserve">applied to </w:delText>
        </w:r>
      </w:del>
      <w:ins w:id="75" w:author="Simon Rogers" w:date="2016-04-08T15:54:00Z">
        <w:r w:rsidR="00A87546">
          <w:rPr>
            <w:rFonts w:eastAsia="Times New Roman"/>
          </w:rPr>
          <w:t xml:space="preserve">for </w:t>
        </w:r>
      </w:ins>
      <w:r w:rsidR="00551E93" w:rsidRPr="67CC0282">
        <w:rPr>
          <w:rFonts w:eastAsia="Times New Roman"/>
        </w:rPr>
        <w:t>text processing and analysis</w:t>
      </w:r>
      <w:r w:rsidR="006759A8" w:rsidRPr="67CC0282">
        <w:rPr>
          <w:rFonts w:eastAsia="Times New Roman"/>
        </w:rPr>
        <w:t xml:space="preserve"> </w:t>
      </w:r>
      <w:r w:rsidR="006759A8" w:rsidRPr="67CC0282">
        <w:fldChar w:fldCharType="begin"/>
      </w:r>
      <w:r w:rsidR="00985BA6" w:rsidRPr="005111EC">
        <w:instrText xml:space="preserve"> ADDIN EN.CITE &lt;EndNote&gt;&lt;Cite&gt;&lt;Author&gt;Blei&lt;/Author&gt;&lt;Year&gt;2003&lt;/Year&gt;&lt;RecNum&gt;3760&lt;/RecNum&gt;&lt;DisplayText&gt;[12]&lt;/DisplayText&gt;&lt;record&gt;&lt;rec-number&gt;3760&lt;/rec-number&gt;&lt;foreign-keys&gt;&lt;key app="EN" db-id="pvd09p5xxesz9qestsq5rzzpp5zdtsxz02dr" timestamp="1447085012"&gt;3760&lt;/key&gt;&lt;/foreign-keys&gt;&lt;ref-type name="Journal Article"&gt;17&lt;/ref-type&gt;&lt;contributors&gt;&lt;authors&gt;&lt;author&gt;David M. Blei&lt;/author&gt;&lt;author&gt;Andrew Y. Ng&lt;/author&gt;&lt;author&gt;Michael I. Jordan&lt;/author&gt;&lt;/authors&gt;&lt;/contributors&gt;&lt;titles&gt;&lt;title&gt;Latent dirichlet allocation&lt;/title&gt;&lt;secondary-title&gt;J. Mach. Learn. Res.&lt;/secondary-title&gt;&lt;/titles&gt;&lt;periodical&gt;&lt;full-title&gt;J. Mach. Learn. Res.&lt;/full-title&gt;&lt;/periodical&gt;&lt;pages&gt;993-1022&lt;/pages&gt;&lt;volume&gt;3&lt;/volume&gt;&lt;dates&gt;&lt;year&gt;2003&lt;/year&gt;&lt;/dates&gt;&lt;isbn&gt;1532-4435&lt;/isbn&gt;&lt;urls&gt;&lt;/urls&gt;&lt;custom1&gt;944937&lt;/custom1&gt;&lt;/record&gt;&lt;/Cite&gt;&lt;/EndNote&gt;</w:instrText>
      </w:r>
      <w:r w:rsidR="006759A8" w:rsidRPr="67CC0282">
        <w:fldChar w:fldCharType="separate"/>
      </w:r>
      <w:r w:rsidR="00985BA6" w:rsidRPr="67CC0282">
        <w:rPr>
          <w:rFonts w:eastAsia="Times New Roman"/>
          <w:noProof/>
        </w:rPr>
        <w:t>[12]</w:t>
      </w:r>
      <w:r w:rsidR="006759A8" w:rsidRPr="67CC0282">
        <w:fldChar w:fldCharType="end"/>
      </w:r>
      <w:r w:rsidR="00551E93" w:rsidRPr="67CC0282">
        <w:rPr>
          <w:rFonts w:eastAsia="Times New Roman"/>
        </w:rPr>
        <w:t xml:space="preserve">. </w:t>
      </w:r>
      <w:r w:rsidR="003D167A" w:rsidRPr="67CC0282">
        <w:rPr>
          <w:rFonts w:eastAsia="Times New Roman"/>
        </w:rPr>
        <w:t>This is a</w:t>
      </w:r>
      <w:r w:rsidR="00551E93" w:rsidRPr="67CC0282">
        <w:rPr>
          <w:rFonts w:eastAsia="Times New Roman"/>
        </w:rPr>
        <w:t xml:space="preserve"> field in which sophisticated </w:t>
      </w:r>
      <w:r w:rsidR="003D167A" w:rsidRPr="67CC0282">
        <w:rPr>
          <w:rFonts w:eastAsia="Times New Roman"/>
        </w:rPr>
        <w:t>computational analysis of complex datasets is very mature</w:t>
      </w:r>
      <w:r w:rsidRPr="67CC0282">
        <w:rPr>
          <w:rFonts w:eastAsia="Times New Roman"/>
        </w:rPr>
        <w:t xml:space="preserve"> </w:t>
      </w:r>
      <w:r w:rsidR="002E0830" w:rsidRPr="67CC0282">
        <w:rPr>
          <w:rFonts w:eastAsia="Times New Roman"/>
        </w:rPr>
        <w:t xml:space="preserve">and </w:t>
      </w:r>
      <w:r w:rsidRPr="67CC0282">
        <w:rPr>
          <w:rFonts w:eastAsia="Times New Roman"/>
        </w:rPr>
        <w:t xml:space="preserve">one </w:t>
      </w:r>
      <w:r w:rsidR="002E0830" w:rsidRPr="67CC0282">
        <w:rPr>
          <w:rFonts w:eastAsia="Times New Roman"/>
        </w:rPr>
        <w:t xml:space="preserve">that we believe has much to offer </w:t>
      </w:r>
      <w:r w:rsidR="00DE75B3">
        <w:rPr>
          <w:rFonts w:eastAsia="Times New Roman"/>
        </w:rPr>
        <w:t xml:space="preserve">to </w:t>
      </w:r>
      <w:r w:rsidR="002E0830" w:rsidRPr="67CC0282">
        <w:rPr>
          <w:rFonts w:eastAsia="Times New Roman"/>
        </w:rPr>
        <w:t>the metabolomics community.</w:t>
      </w:r>
      <w:bookmarkStart w:id="76" w:name="__UnoMark__632_1959362117"/>
      <w:bookmarkEnd w:id="39"/>
      <w:bookmarkEnd w:id="76"/>
    </w:p>
    <w:p w14:paraId="3F0B33A5" w14:textId="33CEBA84" w:rsidR="0011291E" w:rsidRDefault="0011291E" w:rsidP="00A76CAB">
      <w:pPr>
        <w:pStyle w:val="OurBody"/>
        <w:rPr>
          <w:rFonts w:eastAsia="Times New Roman"/>
        </w:rPr>
      </w:pPr>
      <w:r>
        <w:rPr>
          <w:rFonts w:eastAsia="Times New Roman"/>
        </w:rPr>
        <w:t xml:space="preserve">Pooling information from all </w:t>
      </w:r>
      <w:r w:rsidR="00A76CAB">
        <w:rPr>
          <w:rFonts w:eastAsia="Times New Roman"/>
        </w:rPr>
        <w:t xml:space="preserve">full scan and MS2 </w:t>
      </w:r>
      <w:r>
        <w:rPr>
          <w:rFonts w:eastAsia="Times New Roman"/>
        </w:rPr>
        <w:t xml:space="preserve">spectra in a dataset is likely to offer insight </w:t>
      </w:r>
      <w:del w:id="77" w:author="Simon Rogers" w:date="2016-04-08T15:54:00Z">
        <w:r w:rsidDel="00C61B90">
          <w:rPr>
            <w:rFonts w:eastAsia="Times New Roman"/>
          </w:rPr>
          <w:delText xml:space="preserve">that is </w:delText>
        </w:r>
      </w:del>
      <w:r>
        <w:rPr>
          <w:rFonts w:eastAsia="Times New Roman"/>
        </w:rPr>
        <w:t xml:space="preserve">not available when considering </w:t>
      </w:r>
      <w:del w:id="78" w:author="Simon Rogers" w:date="2016-04-08T15:54:00Z">
        <w:r w:rsidDel="00C61B90">
          <w:rPr>
            <w:rFonts w:eastAsia="Times New Roman"/>
          </w:rPr>
          <w:delText>each spectrum</w:delText>
        </w:r>
      </w:del>
      <w:ins w:id="79" w:author="Simon Rogers" w:date="2016-04-08T15:54:00Z">
        <w:r w:rsidR="00C61B90">
          <w:rPr>
            <w:rFonts w:eastAsia="Times New Roman"/>
          </w:rPr>
          <w:t>spectra</w:t>
        </w:r>
      </w:ins>
      <w:r>
        <w:rPr>
          <w:rFonts w:eastAsia="Times New Roman"/>
        </w:rPr>
        <w:t xml:space="preserve"> individually. </w:t>
      </w:r>
      <w:r w:rsidR="002E0830" w:rsidRPr="67CC0282">
        <w:rPr>
          <w:rFonts w:eastAsia="Times New Roman"/>
        </w:rPr>
        <w:t xml:space="preserve">The </w:t>
      </w:r>
      <w:del w:id="80" w:author="Simon Rogers" w:date="2016-04-08T15:55:00Z">
        <w:r w:rsidR="002E0830" w:rsidRPr="67CC0282" w:rsidDel="009D1D6A">
          <w:rPr>
            <w:rFonts w:eastAsia="Times New Roman"/>
          </w:rPr>
          <w:delText xml:space="preserve">current </w:delText>
        </w:r>
      </w:del>
      <w:r w:rsidR="002E0830" w:rsidRPr="67CC0282">
        <w:rPr>
          <w:rFonts w:eastAsia="Times New Roman"/>
        </w:rPr>
        <w:t xml:space="preserve">lack of techniques </w:t>
      </w:r>
      <w:del w:id="81" w:author="Simon Rogers" w:date="2016-04-08T15:55:00Z">
        <w:r w:rsidR="002E0830" w:rsidRPr="67CC0282" w:rsidDel="009D1D6A">
          <w:rPr>
            <w:rFonts w:eastAsia="Times New Roman"/>
          </w:rPr>
          <w:delText xml:space="preserve">for </w:delText>
        </w:r>
        <w:r w:rsidDel="009D1D6A">
          <w:rPr>
            <w:rFonts w:eastAsia="Times New Roman"/>
          </w:rPr>
          <w:delText xml:space="preserve">doing </w:delText>
        </w:r>
      </w:del>
      <w:ins w:id="82" w:author="Simon Rogers" w:date="2016-04-08T15:55:00Z">
        <w:r w:rsidR="009D1D6A">
          <w:rPr>
            <w:rFonts w:eastAsia="Times New Roman"/>
          </w:rPr>
          <w:t xml:space="preserve">that do </w:t>
        </w:r>
      </w:ins>
      <w:r>
        <w:rPr>
          <w:rFonts w:eastAsia="Times New Roman"/>
        </w:rPr>
        <w:t>this</w:t>
      </w:r>
      <w:r w:rsidR="002E0830" w:rsidRPr="67CC0282">
        <w:rPr>
          <w:rFonts w:eastAsia="Times New Roman"/>
        </w:rPr>
        <w:t xml:space="preserve"> can </w:t>
      </w:r>
      <w:del w:id="83" w:author="Mike" w:date="2016-03-31T21:05:00Z">
        <w:r w:rsidR="002E0830" w:rsidRPr="67CC0282" w:rsidDel="008E6C52">
          <w:rPr>
            <w:rFonts w:eastAsia="Times New Roman"/>
          </w:rPr>
          <w:delText xml:space="preserve">perhaps </w:delText>
        </w:r>
      </w:del>
      <w:r w:rsidR="002E0830" w:rsidRPr="67CC0282">
        <w:rPr>
          <w:rFonts w:eastAsia="Times New Roman"/>
        </w:rPr>
        <w:t xml:space="preserve">be explained by the complexity of the resulting data </w:t>
      </w:r>
      <w:r w:rsidR="0007548A" w:rsidRPr="67CC0282">
        <w:fldChar w:fldCharType="begin"/>
      </w:r>
      <w:r w:rsidR="00985BA6" w:rsidRPr="005111EC">
        <w:instrText xml:space="preserve"> ADDIN EN.CITE &lt;EndNote&gt;&lt;Cite&gt;&lt;Author&gt;Garg&lt;/Author&gt;&lt;Year&gt;2015&lt;/Year&gt;&lt;RecNum&gt;3762&lt;/RecNum&gt;&lt;DisplayText&gt;[13]&lt;/DisplayText&gt;&lt;record&gt;&lt;rec-number&gt;3762&lt;/rec-number&gt;&lt;foreign-keys&gt;&lt;key app="EN" db-id="pvd09p5xxesz9qestsq5rzzpp5zdtsxz02dr" timestamp="1447353119"&gt;3762&lt;/key&gt;&lt;/foreign-keys&gt;&lt;ref-type name="Journal Article"&gt;17&lt;/ref-type&gt;&lt;contributors&gt;&lt;authors&gt;&lt;author&gt;Garg, Neha&lt;/author&gt;&lt;author&gt;Kapono, Clifford A.&lt;/author&gt;&lt;author&gt;Lim, Yan Wei&lt;/author&gt;&lt;author&gt;Koyama, Nobuhiro&lt;/author&gt;&lt;author&gt;Vermeij, Mark J. A.&lt;/author&gt;&lt;author&gt;Conrad, Douglas&lt;/author&gt;&lt;author&gt;Rohwer, Forest&lt;/author&gt;&lt;author&gt;Dorrestein, Pieter C.&lt;/author&gt;&lt;/authors&gt;&lt;/contributors&gt;&lt;titles&gt;&lt;title&gt;Mass spectral similarity for untargeted metabolomics data analysis of complex mixtures&lt;/title&gt;&lt;secondary-title&gt;International Journal of Mass Spectrometry&lt;/secondary-title&gt;&lt;/titles&gt;&lt;periodical&gt;&lt;full-title&gt;International Journal of Mass Spectrometry&lt;/full-title&gt;&lt;/periodical&gt;&lt;pages&gt;719-727&lt;/pages&gt;&lt;volume&gt;377&lt;/volume&gt;&lt;keywords&gt;&lt;keyword&gt;Molecular networking&lt;/keyword&gt;&lt;keyword&gt;Mass spectrometry&lt;/keyword&gt;&lt;keyword&gt;Complex mixtures&lt;/keyword&gt;&lt;keyword&gt;Spectral matching&lt;/keyword&gt;&lt;keyword&gt;Cytoscape&lt;/keyword&gt;&lt;keyword&gt;Database search&lt;/keyword&gt;&lt;/keywords&gt;&lt;dates&gt;&lt;year&gt;2015&lt;/year&gt;&lt;pub-dates&gt;&lt;date&gt;2/1/&lt;/date&gt;&lt;/pub-dates&gt;&lt;/dates&gt;&lt;isbn&gt;1387-3806&lt;/isbn&gt;&lt;urls&gt;&lt;related-urls&gt;&lt;url&gt;http://www.sciencedirect.com/science/article/pii/S1387380614002115&lt;/url&gt;&lt;/related-urls&gt;&lt;/urls&gt;&lt;electronic-resource-num&gt;10.1016/j.ijms.2014.06.005&lt;/electronic-resource-num&gt;&lt;/record&gt;&lt;/Cite&gt;&lt;/EndNote&gt;</w:instrText>
      </w:r>
      <w:r w:rsidR="0007548A" w:rsidRPr="67CC0282">
        <w:fldChar w:fldCharType="separate"/>
      </w:r>
      <w:r w:rsidR="00985BA6" w:rsidRPr="67CC0282">
        <w:rPr>
          <w:rFonts w:eastAsia="Times New Roman"/>
          <w:noProof/>
        </w:rPr>
        <w:t>[13]</w:t>
      </w:r>
      <w:r w:rsidR="0007548A" w:rsidRPr="67CC0282">
        <w:fldChar w:fldCharType="end"/>
      </w:r>
      <w:r w:rsidR="00AF67D7" w:rsidRPr="67CC0282">
        <w:rPr>
          <w:rFonts w:eastAsia="Times New Roman"/>
        </w:rPr>
        <w:t xml:space="preserve">. </w:t>
      </w:r>
      <w:r w:rsidR="008C147F" w:rsidRPr="67CC0282">
        <w:rPr>
          <w:rFonts w:eastAsia="Times New Roman"/>
        </w:rPr>
        <w:t xml:space="preserve">Recently released </w:t>
      </w:r>
      <w:r w:rsidR="001801F0" w:rsidRPr="67CC0282">
        <w:rPr>
          <w:rFonts w:eastAsia="Times New Roman"/>
        </w:rPr>
        <w:t xml:space="preserve">tools </w:t>
      </w:r>
      <w:r w:rsidR="00092620" w:rsidRPr="67CC0282">
        <w:rPr>
          <w:rFonts w:eastAsia="Times New Roman"/>
        </w:rPr>
        <w:t xml:space="preserve">that </w:t>
      </w:r>
      <w:r w:rsidR="00C22320" w:rsidRPr="67CC0282">
        <w:rPr>
          <w:rFonts w:eastAsia="Times New Roman"/>
        </w:rPr>
        <w:t>do</w:t>
      </w:r>
      <w:r w:rsidR="00B71752" w:rsidRPr="67CC0282">
        <w:rPr>
          <w:rFonts w:eastAsia="Times New Roman"/>
        </w:rPr>
        <w:t xml:space="preserve"> </w:t>
      </w:r>
      <w:r w:rsidR="001E7B83" w:rsidRPr="67CC0282">
        <w:rPr>
          <w:rFonts w:eastAsia="Times New Roman"/>
        </w:rPr>
        <w:t xml:space="preserve">use all </w:t>
      </w:r>
      <w:del w:id="84" w:author="Simon Rogers" w:date="2016-04-08T15:55:00Z">
        <w:r w:rsidR="001E7B83" w:rsidRPr="67CC0282" w:rsidDel="009D1D6A">
          <w:rPr>
            <w:rFonts w:eastAsia="Times New Roman"/>
          </w:rPr>
          <w:delText xml:space="preserve">the </w:delText>
        </w:r>
      </w:del>
      <w:r w:rsidR="001E7B83" w:rsidRPr="67CC0282">
        <w:rPr>
          <w:rFonts w:eastAsia="Times New Roman"/>
        </w:rPr>
        <w:t xml:space="preserve">acquired </w:t>
      </w:r>
      <w:r w:rsidR="008C147F" w:rsidRPr="67CC0282">
        <w:rPr>
          <w:rFonts w:eastAsia="Times New Roman"/>
        </w:rPr>
        <w:t xml:space="preserve">MS2 </w:t>
      </w:r>
      <w:del w:id="85" w:author="Simon Rogers" w:date="2016-04-08T15:55:00Z">
        <w:r w:rsidR="008C147F" w:rsidRPr="67CC0282" w:rsidDel="009D1D6A">
          <w:rPr>
            <w:rFonts w:eastAsia="Times New Roman"/>
          </w:rPr>
          <w:delText>spectra in one file</w:delText>
        </w:r>
      </w:del>
      <w:ins w:id="86" w:author="Simon Rogers" w:date="2016-04-08T15:55:00Z">
        <w:r w:rsidR="009D1D6A">
          <w:rPr>
            <w:rFonts w:eastAsia="Times New Roman"/>
          </w:rPr>
          <w:t>spectra</w:t>
        </w:r>
      </w:ins>
      <w:r w:rsidR="001801F0" w:rsidRPr="67CC0282">
        <w:rPr>
          <w:rFonts w:eastAsia="Times New Roman"/>
        </w:rPr>
        <w:t xml:space="preserve"> include “</w:t>
      </w:r>
      <w:r w:rsidR="001E7B83" w:rsidRPr="67CC0282">
        <w:rPr>
          <w:rFonts w:eastAsia="Times New Roman"/>
        </w:rPr>
        <w:t>molecular networking</w:t>
      </w:r>
      <w:r w:rsidR="001801F0" w:rsidRPr="67CC0282">
        <w:rPr>
          <w:rFonts w:eastAsia="Times New Roman"/>
        </w:rPr>
        <w:t>”</w:t>
      </w:r>
      <w:r w:rsidR="00E27E15" w:rsidRPr="67CC0282">
        <w:rPr>
          <w:rFonts w:eastAsia="Times New Roman"/>
        </w:rPr>
        <w:t xml:space="preserve"> </w:t>
      </w:r>
      <w:r w:rsidR="0007548A" w:rsidRPr="67CC0282">
        <w:fldChar w:fldCharType="begin">
          <w:fldData xml:space="preserve">PEVuZE5vdGU+PENpdGU+PEF1dGhvcj5ZYW5nPC9BdXRob3I+PFllYXI+MjAxMzwvWWVhcj48UmVj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</w:fldData>
        </w:fldChar>
      </w:r>
      <w:r w:rsidR="00985BA6" w:rsidRPr="005111EC">
        <w:instrText xml:space="preserve"> ADDIN EN.CITE </w:instrText>
      </w:r>
      <w:r w:rsidR="00985BA6" w:rsidRPr="005111EC">
        <w:fldChar w:fldCharType="begin">
          <w:fldData xml:space="preserve">PEVuZE5vdGU+PENpdGU+PEF1dGhvcj5ZYW5nPC9BdXRob3I+PFllYXI+MjAxMzwvWWVhcj48UmVj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</w:fldData>
        </w:fldChar>
      </w:r>
      <w:r w:rsidR="00985BA6" w:rsidRPr="005111EC">
        <w:instrText xml:space="preserve"> ADDIN EN.CITE.DATA </w:instrText>
      </w:r>
      <w:r w:rsidR="00985BA6" w:rsidRPr="005111EC">
        <w:fldChar w:fldCharType="end"/>
      </w:r>
      <w:r w:rsidR="0007548A" w:rsidRPr="67CC0282">
        <w:fldChar w:fldCharType="separate"/>
      </w:r>
      <w:r w:rsidR="00985BA6" w:rsidRPr="67CC0282">
        <w:rPr>
          <w:rFonts w:eastAsia="Times New Roman"/>
          <w:noProof/>
        </w:rPr>
        <w:t>[14-16]</w:t>
      </w:r>
      <w:r w:rsidR="0007548A" w:rsidRPr="67CC0282">
        <w:fldChar w:fldCharType="end"/>
      </w:r>
      <w:r w:rsidR="001E7B83" w:rsidRPr="67CC0282">
        <w:rPr>
          <w:rFonts w:eastAsia="Times New Roman"/>
        </w:rPr>
        <w:t xml:space="preserve"> </w:t>
      </w:r>
      <w:r w:rsidR="00C22320" w:rsidRPr="67CC0282">
        <w:rPr>
          <w:rFonts w:eastAsia="Times New Roman"/>
        </w:rPr>
        <w:t xml:space="preserve">and </w:t>
      </w:r>
      <w:r w:rsidR="001801F0" w:rsidRPr="67CC0282">
        <w:rPr>
          <w:rFonts w:eastAsia="Times New Roman"/>
        </w:rPr>
        <w:t>“</w:t>
      </w:r>
      <w:r w:rsidR="00C22320" w:rsidRPr="67CC0282">
        <w:rPr>
          <w:rFonts w:eastAsia="Times New Roman"/>
        </w:rPr>
        <w:t>MS2Analyzer</w:t>
      </w:r>
      <w:bookmarkStart w:id="87" w:name="__UnoMark__774_1959362117"/>
      <w:bookmarkEnd w:id="87"/>
      <w:r w:rsidR="001801F0" w:rsidRPr="67CC0282">
        <w:rPr>
          <w:rFonts w:eastAsia="Times New Roman"/>
        </w:rPr>
        <w:t>”</w:t>
      </w:r>
      <w:r w:rsidR="00092620" w:rsidRPr="67CC0282">
        <w:rPr>
          <w:rFonts w:eastAsia="Times New Roman"/>
        </w:rPr>
        <w:t xml:space="preserve"> </w:t>
      </w:r>
      <w:r w:rsidR="0007548A" w:rsidRPr="67CC0282">
        <w:fldChar w:fldCharType="begin"/>
      </w:r>
      <w:r w:rsidR="00985BA6" w:rsidRPr="005111EC">
        <w:instrText xml:space="preserve"> ADDIN EN.CITE &lt;EndNote&gt;&lt;Cite&gt;&lt;Author&gt;Ma&lt;/Author&gt;&lt;Year&gt;2014&lt;/Year&gt;&lt;RecNum&gt;3225&lt;/RecNum&gt;&lt;DisplayText&gt;[17]&lt;/DisplayText&gt;&lt;record&gt;&lt;rec-number&gt;3225&lt;/rec-number&gt;&lt;foreign-keys&gt;&lt;key app="EN" db-id="pvd09p5xxesz9qestsq5rzzpp5zdtsxz02dr" timestamp="1416223821"&gt;3225&lt;/key&gt;&lt;/foreign-keys&gt;&lt;ref-type name="Journal Article"&gt;17&lt;/ref-type&gt;&lt;contributors&gt;&lt;authors&gt;&lt;author&gt;Ma, Yan&lt;/author&gt;&lt;author&gt;Kind, Tobias&lt;/author&gt;&lt;author&gt;Yang, Dawei&lt;/author&gt;&lt;author&gt;Leon, Carlos&lt;/author&gt;&lt;author&gt;Fiehn, Oliver&lt;/author&gt;&lt;/authors&gt;&lt;/contributors&gt;&lt;titles&gt;&lt;title&gt;MS2Analyzer: A Software for Small Molecule Substructure Annotations from Accurate Tandem Mass Spectra&lt;/title&gt;&lt;secondary-title&gt;Analytical Chemistry&lt;/secondary-title&gt;&lt;/titles&gt;&lt;periodical&gt;&lt;full-title&gt;Analytical Chemistry&lt;/full-title&gt;&lt;/periodical&gt;&lt;pages&gt;10724-10731&lt;/pages&gt;&lt;volume&gt;86&lt;/volume&gt;&lt;number&gt;21&lt;/number&gt;&lt;dates&gt;&lt;year&gt;2014&lt;/year&gt;&lt;pub-dates&gt;&lt;date&gt;2014/11/04&lt;/date&gt;&lt;/pub-dates&gt;&lt;/dates&gt;&lt;publisher&gt;American Chemical Society&lt;/publisher&gt;&lt;isbn&gt;0003-2700&lt;/isbn&gt;&lt;urls&gt;&lt;related-urls&gt;&lt;url&gt;http://dx.doi.org/10.1021/ac502818e&lt;/url&gt;&lt;/related-urls&gt;&lt;/urls&gt;&lt;electronic-resource-num&gt;10.1021/ac502818e&lt;/electronic-resource-num&gt;&lt;access-date&gt;2014/11/17&lt;/access-date&gt;&lt;/record&gt;&lt;/Cite&gt;&lt;/EndNote&gt;</w:instrText>
      </w:r>
      <w:r w:rsidR="0007548A" w:rsidRPr="67CC0282">
        <w:fldChar w:fldCharType="separate"/>
      </w:r>
      <w:r w:rsidR="00985BA6" w:rsidRPr="67CC0282">
        <w:rPr>
          <w:rFonts w:eastAsia="Times New Roman"/>
          <w:noProof/>
        </w:rPr>
        <w:t>[17]</w:t>
      </w:r>
      <w:r w:rsidR="0007548A" w:rsidRPr="67CC0282">
        <w:fldChar w:fldCharType="end"/>
      </w:r>
      <w:r w:rsidR="0007548A" w:rsidRPr="67CC0282">
        <w:fldChar w:fldCharType="begin"/>
      </w:r>
      <w:r w:rsidR="001E7B83" w:rsidRPr="005111EC">
        <w:instrText>PEVuZE5vdGU+PENpdGU+PEF1dGhvcj5XYXRyb3VzPC9BdXRob3I+PFllYXI+MjAxMjwvWWVhcj48 UmVjTnVtPjMxNDI8L1JlY051bT48RGlzcGxheVRleHQ+WzEsIDEwLCAxMV08L0Rpc3BsYXlUZXh0 PjxyZWNvcmQ+PHJlYy1udW1iZXI+MzE0MjwvcmVjLW51bWJlcj48Zm9yZWlnbi1rZXlzPjxrZXkg YXBwPSJFTiIgZGItaWQ9InB2ZDA5cDV4eGVzejlxZXN0c3E1cnp6cHA1emR0c3h6MDJkciIgdGlt ZXN0YW1wPSIxNDE0NDA2NDk3Ij4zMTQyPC9rZXk+PC9mb3JlaWduLWtleXM+PHJlZi10eXBlIG5h bWU9IkpvdXJuYWwgQXJ0aWNsZSI+MTc8L3JlZi10eXBlPjxjb250cmlidXRvcnM+PGF1dGhvcnM+ PGF1dGhvcj5XYXRyb3VzLCBKZXJhbWllPC9hdXRob3I+PGF1dGhvcj5Sb2FjaCwgUGF0cmljazwv YXV0aG9yPjxhdXRob3I+QWxleGFuZHJvdiwgVGhlb2RvcmU8L2F1dGhvcj48YXV0aG9yPkhlYXRo LCBCcmFuZGkgUy48L2F1dGhvcj48YXV0aG9yPllhbmcsIEphbmUgWS48L2F1dGhvcj48YXV0aG9y PktlcnN0ZW4sIFJvbGFuZCBELjwvYXV0aG9yPjxhdXRob3I+dmFuIGRlciBWb29ydCwgTWVubm88 L2F1dGhvcj48YXV0aG9yPlBvZ2xpYW5vLCBLaXQ8L2F1dGhvcj48YXV0aG9yPkdyb3NzLCBIYXJh bGQ8L2F1dGhvcj48YXV0aG9yPlJhYWlqbWFrZXJzLCBKb3MgTS48L2F1dGhvcj48YXV0aG9yPk1v b3JlLCBCcmFkbGV5IFMuPC9hdXRob3I+PGF1dGhvcj5MYXNraW4sIEp1bGlhPC9hdXRob3I+PGF1 dGhvcj5CYW5kZWlyYSwgTnVubzwvYXV0aG9yPjxhdXRob3I+RG9ycmVzdGVpbiwgUGlldGVyIEMu PC9hdXRob3I+PC9hdXRob3JzPjwvY29udHJpYnV0b3JzPjx0aXRsZXM+PHRpdGxlPk1hc3Mgc3Bl Y3RyYWwgbW9sZWN1bGFyIG5ldHdvcmtpbmcgb2YgbGl2aW5nIG1pY3JvYmlhbCBjb2xvbmllczwv dGl0bGU+PHNlY29uZGFyeS10aXRsZT5Qcm9jZWVkaW5ncyBvZiB0aGUgTmF0aW9uYWwgQWNhZGVt eSBvZiBTY2llbmNlczwvc2Vjb25kYXJ5LXRpdGxlPjwvdGl0bGVzPjxwZXJpb2RpY2FsPjxmdWxs LXRpdGxlPlByb2NlZWRpbmdzIG9mIHRoZSBOYXRpb25hbCBBY2FkZW15IG9mIFNjaWVuY2VzPC9m dWxsLXRpdGxlPjwvcGVyaW9kaWNhbD48cGFnZXM+RTE3NDPigJNFMTc1MjwvcGFnZXM+PHZvbHVt ZT4xMDk8L3ZvbHVtZT48bnVtYmVyPjI2PC9udW1iZXI+PGRhdGVzPjx5ZWFyPjIwMTI8L3llYXI+ PHB1Yi1kYXRlcz48ZGF0ZT5KdW5lIDI2LCAyMDEyPC9kYXRlPjwvcHViLWRhdGVzPjwvZGF0ZXM+ PHVybHM+PHJlbGF0ZWQtdXJscz48dXJsPmh0dHA6Ly93d3cucG5hcy5vcmcvY29udGVudC8xMDkv MjYvRTE3NDMuYWJzdHJhY3Q8L3VybD48L3JlbGF0ZWQtdXJscz48L3VybHM+PGVsZWN0cm9uaWMt cmVzb3VyY2UtbnVtPjEwLjEwNzMvcG5hcy4xMjAzNjg5MTA5PC9lbGVjdHJvbmljLXJlc291cmNl LW51bT48L3JlY29yZD48L0NpdGU+PENpdGU+PEF1dGhvcj5OZ3V5ZW48L0F1dGhvcj48WWVhcj4y MDEzPC9ZZWFyPjxSZWNOdW0+MTk4NzwvUmVjTnVtPjxyZWNvcmQ+PHJlYy1udW1iZXI+MTk4Nzwv cmVjLW51bWJlcj48Zm9yZWlnbi1rZXlzPjxrZXkgYXBwPSJFTiIgZGItaWQ9InB2ZDA5cDV4eGVz ejlxZXN0c3E1cnp6cHA1emR0c3h6MDJkciIgdGltZXN0YW1wPSIxMzk5MDI4NTE3Ij4xOTg3PC9r ZXk+PC9mb3JlaWduLWtleXM+PHJlZi10eXBlIG5hbWU9IkpvdXJuYWwgQXJ0aWNsZSI+MTc8L3Jl Zi10eXBlPjxjb250cmlidXRvcnM+PGF1dGhvcnM+PGF1dGhvcj5OZ3V5ZW4sIERvbiBEdXk8L2F1 dGhvcj48YXV0aG9yPld1LCBDaGVuZy1Ic3VhbjwvYXV0aG9yPjxhdXRob3I+TW9yZWUsIFdpbG5h IEouPC9hdXRob3I+PGF1dGhvcj5MYW1zYSwgQW5uZTwvYXV0aG9yPjxhdXRob3I+TWVkZW1hLCBN YXJuaXggSC48L2F1dGhvcj48YXV0aG9yPlpoYW8sIFhpbGluZzwvYXV0aG9yPjxhdXRob3I+R2F2 aWxhbiwgUm9ubmllIEcuPC9hdXRob3I+PGF1dGhvcj5BcGFyaWNpbywgTWFyeXN0ZWxsYTwvYXV0 aG9yPjxhdXRob3I+QXRlbmNpbywgTGlicmFkYTwvYXV0aG9yPjxhdXRob3I+SmFja3NvbiwgQ2hh bmF5ZTwvYXV0aG9yPjxhdXRob3I+QmFsbGVzdGVyb3MsIEphdmllcjwvYXV0aG9yPjxhdXRob3I+ U2FuY2hleiwgSm9lbDwvYXV0aG9yPjxhdXRob3I+V2F0cm91cywgSmVyYW1pZSBELjwvYXV0aG9y PjxhdXRob3I+UGhlbGFuLCBWYW5lc3NhIFYuPC9hdXRob3I+PGF1dGhvcj52YW4gZGUgV2llbCwg Q29yaW5lPC9hdXRob3I+PGF1dGhvcj5LZXJzdGVuLCBSb2xhbmQgRC48L2F1dGhvcj48YXV0aG9y Pk1laG5heiwgU2FtaW5hPC9hdXRob3I+PGF1dGhvcj5EZSBNb3QsIFJlbsOpPC9hdXRob3I+PGF1 dGhvcj5TaGFuaywgRWxpemFiZXRoIEEuPC9hdXRob3I+PGF1dGhvcj5DaGFydXNhbnRpLCBQZXA8 L2F1dGhvcj48YXV0aG9yPk5hZ2FyYWphbiwgSGFyaXNoPC9hdXRob3I+PGF1dGhvcj5EdWdnYW4s IEJyZW5kYW4gTS48L2F1dGhvcj48YXV0aG9yPk1vb3JlLCBCcmFkbGV5IFMuPC9hdXRob3I+PGF1 dGhvcj5CYW5kZWlyYSwgTnVubzwvYXV0aG9yPjxhdXRob3I+UGFsc3NvbiwgQmVybmhhcmQgw5gu PC9hdXRob3I+PGF1dGhvcj5Qb2dsaWFubywgS2l0PC9hdXRob3I+PGF1dGhvcj5HdXRpw6lycmV6 LCBNYXJjZWxpbm88L2F1dGhvcj48YXV0aG9yPkRvcnJlc3RlaW4sIFBpZXRlciBDLjwvYXV0aG9y PjwvYXV0aG9ycz48L2NvbnRyaWJ1dG9ycz48dGl0bGVzPjx0aXRsZT5NUy9NUyBuZXR3b3JraW5n IGd1aWRlZCBhbmFseXNpcyBvZiBtb2xlY3VsZSBhbmQgZ2VuZSBjbHVzdGVyIGZhbWlsaWVzPC90 aXRsZT48c2Vjb25kYXJ5LXRpdGxlPlByb2NlZWRpbmdzIG9mIHRoZSBOYXRpb25hbCBBY2FkZW15 IG9mIFNjaWVuY2VzPC9zZWNvbmRhcnktdGl0bGU+PC90aXRsZXM+PHBlcmlvZGljYWw+PGZ1bGwt dGl0bGU+UHJvY2VlZGluZ3Mgb2YgdGhlIE5hdGlvbmFsIEFjYWRlbXkgb2YgU2NpZW5jZXM8L2Z1 bGwtdGl0bGU+PC9wZXJpb2RpY2FsPjxwYWdlcz5FMjYxMS1FMjYyMDwvcGFnZXM+PHZvbHVtZT4x MTA8L3ZvbHVtZT48bnVtYmVyPjI4PC9udW1iZXI+PGRhdGVzPjx5ZWFyPjIwMTM8L3llYXI+PHB1 Yi1kYXRlcz48ZGF0ZT5KdWx5IDksIDIwMTM8L2RhdGU+PC9wdWItZGF0ZXM+PC9kYXRlcz48dXJs cz48cmVsYXRlZC11cmxzPjx1cmw+aHR0cDovL3d3dy5wbmFzLm9yZy9jb250ZW50LzExMC8yOC9F MjYxMS5hYnN0cmFjdDwvdXJsPjwvcmVsYXRlZC11cmxzPjwvdXJscz48ZWxlY3Ryb25pYy1yZXNv dXJjZS1udW0+MTAuMTA3My9wbmFzLjEzMDM0NzExMTA8L2VsZWN0cm9uaWMtcmVzb3VyY2UtbnVt PjwvcmVjb3JkPjwvQ2l0ZT48Q2l0ZT48QXV0aG9yPkdhcmc8L0F1dGhvcj48UmVjTnVtPjIwOTU8 L1JlY051bT48cmVjb3JkPjxyZWMtbnVtYmVyPjIwOTU8L3JlYy1udW1iZXI+PGZvcmVpZ24ta2V5 cz48a2V5IGFwcD0iRU4iIGRiLWlkPSJwdmQwOXA1eHhlc3o5cWVzdHNxNXJ6enBwNXpkdHN4ejAy ZHIiIHRpbWVzdGFtcD0iMTQwMjM5NTE4OCI+MjA5NTwva2V5PjwvZm9yZWlnbi1rZXlzPjxyZWYt dHlwZSBuYW1lPSJKb3VybmFsIEFydGljbGUiPjE3PC9yZWYtdHlwZT48Y29udHJpYnV0b3JzPjxh dXRob3JzPjxhdXRob3I+R2FyZywgTmVoYTwvYXV0aG9yPjxhdXRob3I+S2Fwb25vLCBDbGlmZm9y ZDwvYXV0aG9yPjxhdXRob3I+TGltLCBZYW4gV2VpPC9hdXRob3I+PGF1dGhvcj5Lb3lhbWEsIE5v YnVoaXJvPC9hdXRob3I+PGF1dGhvcj5WZXJtZWlqLCBNYXJrIEouIEEuPC9hdXRob3I+PGF1dGhv cj5Db25yYWQsIERvdWdsYXM8L2F1dGhvcj48YXV0aG9yPlJvaHdlciwgRm9yZXN0PC9hdXRob3I+ PGF1dGhvcj5Eb3JyZXN0ZWluLCBQaWV0ZXIgQy48L2F1dGhvcj48L2F1dGhvcnM+PC9jb250cmli dXRvcnM+PHRpdGxlcz48dGl0bGU+TWFzcyBzcGVjdHJhbCBzaW1pbGFyaXR5IGZvciB1bnRhcmdl dGVkIG1ldGFib2xvbWljcyBkYXRhIGFuYWx5c2lzIG9mIGNvbXBsZXggbWl4dHVyZXM8L3RpdGxl PjxzZWNvbmRhcnktdGl0bGU+SW50ZXJuYXRpb25hbCBKb3VybmFsIG9mIE1hc3MgU3BlY3Ryb21l dHJ5PC9zZWNvbmRhcnktdGl0bGU+PC90aXRsZXM+PHBlcmlvZGljYWw+PGZ1bGwtdGl0bGU+SW50 ZXJuYXRpb25hbCBKb3VybmFsIG9mIE1hc3MgU3BlY3Ryb21ldHJ5PC9mdWxsLXRpdGxlPjwvcGVy aW9kaWNhbD48bnVtYmVyPjA8L251bWJlcj48a2V5d29yZHM+PGtleXdvcmQ+TW9sZWN1bGFyIG5l dHdvcmtpbmc8L2tleXdvcmQ+PGtleXdvcmQ+TWFzcyBzcGVjdHJvbWV0cnk8L2tleXdvcmQ+PGtl eXdvcmQ+Q29tcGxleCBtaXh0dXJlczwva2V5d29yZD48a2V5d29yZD5TcGVjdHJhbCBtYXRjaGlu Zzwva2V5d29yZD48a2V5d29yZD5DeXRvc2NhcGU8L2tleXdvcmQ+PGtleXdvcmQ+RGF0YWJhc2Ug c2VhcmNoPC9rZXl3b3JkPjwva2V5d29yZHM+PGRhdGVzPjwvZGF0ZXM+PGlzYm4+MTM4Ny0zODA2 PC9pc2JuPjx1cmxzPjxyZWxhdGVkLXVybHM+PHVybD5odHRwOi8vd3d3LnNjaWVuY2VkaXJlY3Qu Y29tL3NjaWVuY2UvYXJ0aWNsZS9waWkvUzEzODczODA2MTQwMDIxMTU8L3VybD48L3JlbGF0ZWQt dXJscz48L3VybHM+PGVsZWN0cm9uaWMtcmVzb3VyY2UtbnVtPmh0dHA6Ly9keC5kb2kub3JnLzEw LjEwMTYvai5pam1zLjIwMTQuMDYuMDA1PC9lbGVjdHJvbmljLXJlc291cmNlLW51bT48L3JlY29y ZD48L0NpdGU+PC9FbmROb3RlPgB=  ADDIN EN.CITE.DATA</w:instrText>
      </w:r>
      <w:r w:rsidR="0007548A" w:rsidRPr="67CC0282">
        <w:fldChar w:fldCharType="separate"/>
      </w:r>
      <w:bookmarkStart w:id="88" w:name="__Fieldmark__777_1959362117"/>
      <w:bookmarkStart w:id="89" w:name="__Fieldmark__776_1959362117"/>
      <w:bookmarkEnd w:id="88"/>
      <w:r w:rsidR="001E7B83" w:rsidRPr="67CC0282">
        <w:rPr>
          <w:rFonts w:eastAsia="Times New Roman"/>
        </w:rPr>
        <w:t>[1, 10, 11]</w:t>
      </w:r>
      <w:r w:rsidR="0007548A" w:rsidRPr="67CC0282">
        <w:fldChar w:fldCharType="end"/>
      </w:r>
      <w:bookmarkStart w:id="90" w:name="_Fieldmark__258_321700335"/>
      <w:bookmarkEnd w:id="89"/>
      <w:r w:rsidR="001E7B83" w:rsidRPr="67CC0282">
        <w:rPr>
          <w:rFonts w:eastAsia="Times New Roman"/>
        </w:rPr>
        <w:t xml:space="preserve">. </w:t>
      </w:r>
      <w:r w:rsidR="00C22320" w:rsidRPr="67CC0282">
        <w:rPr>
          <w:rFonts w:eastAsia="Times New Roman"/>
        </w:rPr>
        <w:t>Molecular networking</w:t>
      </w:r>
      <w:r w:rsidR="001E7B83" w:rsidRPr="67CC0282">
        <w:rPr>
          <w:rFonts w:eastAsia="Times New Roman"/>
        </w:rPr>
        <w:t xml:space="preserve"> </w:t>
      </w:r>
      <w:r w:rsidR="005A6A28" w:rsidRPr="67CC0282">
        <w:rPr>
          <w:rFonts w:eastAsia="Times New Roman"/>
        </w:rPr>
        <w:t xml:space="preserve">clusters </w:t>
      </w:r>
      <w:r w:rsidR="005C22F2" w:rsidRPr="67CC0282">
        <w:rPr>
          <w:rFonts w:eastAsia="Times New Roman"/>
        </w:rPr>
        <w:t>MS1 peaks</w:t>
      </w:r>
      <w:r w:rsidR="001E7B83" w:rsidRPr="67CC0282">
        <w:rPr>
          <w:rFonts w:eastAsia="Times New Roman"/>
        </w:rPr>
        <w:t xml:space="preserve"> based on their MS2 spectral similarity</w:t>
      </w:r>
      <w:r w:rsidR="00C22320" w:rsidRPr="67CC0282">
        <w:rPr>
          <w:rFonts w:eastAsia="Times New Roman"/>
        </w:rPr>
        <w:t xml:space="preserve"> to produce</w:t>
      </w:r>
      <w:r w:rsidR="00827E01" w:rsidRPr="67CC0282">
        <w:rPr>
          <w:rFonts w:eastAsia="Times New Roman"/>
        </w:rPr>
        <w:t xml:space="preserve"> networks</w:t>
      </w:r>
      <w:r w:rsidR="00C22320" w:rsidRPr="67CC0282">
        <w:rPr>
          <w:rFonts w:eastAsia="Times New Roman"/>
        </w:rPr>
        <w:t>. The presence of a</w:t>
      </w:r>
      <w:r w:rsidR="00CC237C" w:rsidRPr="67CC0282">
        <w:rPr>
          <w:rFonts w:eastAsia="Times New Roman"/>
        </w:rPr>
        <w:t>n identifiable</w:t>
      </w:r>
      <w:r w:rsidR="00FF2842" w:rsidRPr="67CC0282">
        <w:rPr>
          <w:rFonts w:eastAsia="Times New Roman"/>
        </w:rPr>
        <w:t xml:space="preserve"> </w:t>
      </w:r>
      <w:r w:rsidR="00C22320" w:rsidRPr="67CC0282">
        <w:rPr>
          <w:rFonts w:eastAsia="Times New Roman"/>
        </w:rPr>
        <w:t xml:space="preserve">metabolite in a cluster allows putative structural identification of its </w:t>
      </w:r>
      <w:r w:rsidR="008E6A72" w:rsidRPr="67CC0282">
        <w:rPr>
          <w:rFonts w:eastAsia="Times New Roman"/>
        </w:rPr>
        <w:t>neighbours</w:t>
      </w:r>
      <w:r w:rsidR="00092620" w:rsidRPr="67CC0282">
        <w:rPr>
          <w:rFonts w:eastAsia="Times New Roman"/>
        </w:rPr>
        <w:t xml:space="preserve"> </w:t>
      </w:r>
      <w:r w:rsidR="0007548A" w:rsidRPr="67CC0282">
        <w:fldChar w:fldCharType="begin"/>
      </w:r>
      <w:r w:rsidR="00985BA6" w:rsidRPr="005111EC">
        <w:instrText xml:space="preserve"> ADDIN EN.CITE &lt;EndNote&gt;&lt;Cite&gt;&lt;Author&gt;Yang&lt;/Author&gt;&lt;Year&gt;2013&lt;/Year&gt;&lt;RecNum&gt;1991&lt;/RecNum&gt;&lt;DisplayText&gt;[14]&lt;/DisplayText&gt;&lt;record&gt;&lt;rec-number&gt;1991&lt;/rec-number&gt;&lt;foreign-keys&gt;&lt;key app="EN" db-id="pvd09p5xxesz9qestsq5rzzpp5zdtsxz02dr" timestamp="1399029093"&gt;1991&lt;/key&gt;&lt;/foreign-keys&gt;&lt;ref-type name="Journal Article"&gt;17&lt;/ref-type&gt;&lt;contributors&gt;&lt;authors&gt;&lt;author&gt;Yang, Jane Y.&lt;/author&gt;&lt;author&gt;Sanchez, Laura M.&lt;/author&gt;&lt;author&gt;Rath, Christopher M.&lt;/author&gt;&lt;author&gt;Liu, Xueting&lt;/author&gt;&lt;author&gt;Boudreau, Paul D.&lt;/author&gt;&lt;author&gt;Bruns, Nicole&lt;/author&gt;&lt;author&gt;Glukhov, Evgenia&lt;/author&gt;&lt;author&gt;Wodtke, Anne&lt;/author&gt;&lt;author&gt;de Felicio, Rafael&lt;/author&gt;&lt;author&gt;Fenner, Amanda&lt;/author&gt;&lt;author&gt;Wong, Weng Ruh&lt;/author&gt;&lt;author&gt;Linington, Roger G.&lt;/author&gt;&lt;author&gt;Zhang, Lixin&lt;/author&gt;&lt;author&gt;Debonsi, Hosana M.&lt;/author&gt;&lt;author&gt;Gerwick, William H.&lt;/author&gt;&lt;author&gt;Dorrestein, Pieter C.&lt;/author&gt;&lt;/authors&gt;&lt;/contributors&gt;&lt;titles&gt;&lt;title&gt;Molecular Networking as a Dereplication Strategy&lt;/title&gt;&lt;secondary-title&gt;Journal of Natural Products&lt;/secondary-title&gt;&lt;/titles&gt;&lt;periodical&gt;&lt;full-title&gt;Journal of Natural Products&lt;/full-title&gt;&lt;/periodical&gt;&lt;pages&gt;1686-1699&lt;/pages&gt;&lt;volume&gt;76&lt;/volume&gt;&lt;number&gt;9&lt;/number&gt;&lt;dates&gt;&lt;year&gt;2013&lt;/year&gt;&lt;pub-dates&gt;&lt;date&gt;2013/09/27&lt;/date&gt;&lt;/pub-dates&gt;&lt;/dates&gt;&lt;publisher&gt;American Chemical Society&lt;/publisher&gt;&lt;isbn&gt;0163-3864&lt;/isbn&gt;&lt;urls&gt;&lt;related-urls&gt;&lt;url&gt;http://dx.doi.org/10.1021/np400413s&lt;/url&gt;&lt;/related-urls&gt;&lt;/urls&gt;&lt;electronic-resource-num&gt;10.1021/np400413s&lt;/electronic-resource-num&gt;&lt;access-date&gt;2014/05/02&lt;/access-date&gt;&lt;/record&gt;&lt;/Cite&gt;&lt;/EndNote&gt;</w:instrText>
      </w:r>
      <w:r w:rsidR="0007548A" w:rsidRPr="67CC0282">
        <w:fldChar w:fldCharType="separate"/>
      </w:r>
      <w:r w:rsidR="00985BA6" w:rsidRPr="67CC0282">
        <w:rPr>
          <w:rFonts w:eastAsia="Times New Roman"/>
          <w:noProof/>
        </w:rPr>
        <w:t>[14]</w:t>
      </w:r>
      <w:r w:rsidR="0007548A" w:rsidRPr="67CC0282">
        <w:fldChar w:fldCharType="end"/>
      </w:r>
      <w:r>
        <w:t xml:space="preserve"> – clear evidence that sharing information across spectra is beneficial</w:t>
      </w:r>
      <w:r w:rsidR="00C22320" w:rsidRPr="67CC0282">
        <w:rPr>
          <w:rFonts w:eastAsia="Times New Roman"/>
        </w:rPr>
        <w:t xml:space="preserve">. </w:t>
      </w:r>
      <w:r w:rsidR="008B7812" w:rsidRPr="67CC0282">
        <w:rPr>
          <w:rFonts w:eastAsia="Times New Roman"/>
        </w:rPr>
        <w:t xml:space="preserve">However, </w:t>
      </w:r>
      <w:r w:rsidR="00666671" w:rsidRPr="67CC0282">
        <w:rPr>
          <w:rFonts w:eastAsia="Times New Roman"/>
        </w:rPr>
        <w:t xml:space="preserve">extracting the spectral features </w:t>
      </w:r>
      <w:del w:id="91" w:author="Simon Rogers" w:date="2016-04-08T15:56:00Z">
        <w:r w:rsidR="00666671" w:rsidRPr="67CC0282" w:rsidDel="005574CF">
          <w:rPr>
            <w:rFonts w:eastAsia="Times New Roman"/>
          </w:rPr>
          <w:delText>that cause</w:delText>
        </w:r>
      </w:del>
      <w:ins w:id="92" w:author="Simon Rogers" w:date="2016-04-08T15:56:00Z">
        <w:r w:rsidR="005574CF">
          <w:rPr>
            <w:rFonts w:eastAsia="Times New Roman"/>
          </w:rPr>
          <w:t>causing</w:t>
        </w:r>
      </w:ins>
      <w:r w:rsidR="00666671" w:rsidRPr="67CC0282">
        <w:rPr>
          <w:rFonts w:eastAsia="Times New Roman"/>
        </w:rPr>
        <w:t xml:space="preserve"> the clustering must</w:t>
      </w:r>
      <w:r w:rsidR="005A6A28" w:rsidRPr="67CC0282">
        <w:rPr>
          <w:rFonts w:eastAsia="Times New Roman"/>
        </w:rPr>
        <w:t xml:space="preserve"> </w:t>
      </w:r>
      <w:del w:id="93" w:author="Simon Rogers" w:date="2016-04-08T15:56:00Z">
        <w:r w:rsidR="005A6A28" w:rsidRPr="67CC0282" w:rsidDel="005574CF">
          <w:rPr>
            <w:rFonts w:eastAsia="Times New Roman"/>
          </w:rPr>
          <w:delText>still</w:delText>
        </w:r>
        <w:r w:rsidR="00666671" w:rsidRPr="67CC0282" w:rsidDel="005574CF">
          <w:rPr>
            <w:rFonts w:eastAsia="Times New Roman"/>
          </w:rPr>
          <w:delText xml:space="preserve"> </w:delText>
        </w:r>
      </w:del>
      <w:r w:rsidR="00666671" w:rsidRPr="67CC0282">
        <w:rPr>
          <w:rFonts w:eastAsia="Times New Roman"/>
        </w:rPr>
        <w:t>be done manually</w:t>
      </w:r>
      <w:r w:rsidR="002E0830" w:rsidRPr="67CC0282">
        <w:rPr>
          <w:rFonts w:eastAsia="Times New Roman"/>
        </w:rPr>
        <w:t xml:space="preserve"> and MS1 peaks can only be clustered </w:t>
      </w:r>
      <w:del w:id="94" w:author="Simon Rogers" w:date="2016-04-08T15:56:00Z">
        <w:r w:rsidR="002E0830" w:rsidRPr="67CC0282" w:rsidDel="005574CF">
          <w:rPr>
            <w:rFonts w:eastAsia="Times New Roman"/>
          </w:rPr>
          <w:delText xml:space="preserve">together </w:delText>
        </w:r>
      </w:del>
      <w:r w:rsidR="002E0830" w:rsidRPr="67CC0282">
        <w:rPr>
          <w:rFonts w:eastAsia="Times New Roman"/>
        </w:rPr>
        <w:t xml:space="preserve">if they share </w:t>
      </w:r>
      <w:del w:id="95" w:author="Simon Rogers" w:date="2016-04-08T15:56:00Z">
        <w:r w:rsidR="002E0830" w:rsidRPr="67CC0282" w:rsidDel="005574CF">
          <w:rPr>
            <w:rFonts w:eastAsia="Times New Roman"/>
          </w:rPr>
          <w:delText>a large degree of</w:delText>
        </w:r>
      </w:del>
      <w:ins w:id="96" w:author="Simon Rogers" w:date="2016-04-08T15:56:00Z">
        <w:r w:rsidR="005574CF">
          <w:rPr>
            <w:rFonts w:eastAsia="Times New Roman"/>
          </w:rPr>
          <w:t>high</w:t>
        </w:r>
      </w:ins>
      <w:r w:rsidR="002E0830" w:rsidRPr="67CC0282">
        <w:rPr>
          <w:rFonts w:eastAsia="Times New Roman"/>
        </w:rPr>
        <w:t xml:space="preserve"> overall spectral similarity.</w:t>
      </w:r>
      <w:r w:rsidR="00865106" w:rsidRPr="67CC0282">
        <w:rPr>
          <w:rFonts w:eastAsia="Times New Roman"/>
        </w:rPr>
        <w:t xml:space="preserve"> Although two molecules sharing </w:t>
      </w:r>
      <w:del w:id="97" w:author="Simon Rogers" w:date="2016-04-08T15:56:00Z">
        <w:r w:rsidR="00865106" w:rsidRPr="67CC0282" w:rsidDel="005574CF">
          <w:rPr>
            <w:rFonts w:eastAsia="Times New Roman"/>
          </w:rPr>
          <w:delText>a large number of</w:delText>
        </w:r>
      </w:del>
      <w:ins w:id="98" w:author="Simon Rogers" w:date="2016-04-08T15:56:00Z">
        <w:r w:rsidR="005574CF">
          <w:rPr>
            <w:rFonts w:eastAsia="Times New Roman"/>
          </w:rPr>
          <w:t>many</w:t>
        </w:r>
      </w:ins>
      <w:r w:rsidR="00865106" w:rsidRPr="67CC0282">
        <w:rPr>
          <w:rFonts w:eastAsia="Times New Roman"/>
        </w:rPr>
        <w:t xml:space="preserve"> common fragments are likely to be functionally similar, </w:t>
      </w:r>
      <w:r w:rsidR="00A06FE7" w:rsidRPr="67CC0282">
        <w:rPr>
          <w:rFonts w:eastAsia="Times New Roman"/>
        </w:rPr>
        <w:t xml:space="preserve">there are </w:t>
      </w:r>
      <w:del w:id="99" w:author="Simon Rogers" w:date="2016-04-08T15:56:00Z">
        <w:r w:rsidR="00A06FE7" w:rsidRPr="67CC0282" w:rsidDel="005574CF">
          <w:rPr>
            <w:rFonts w:eastAsia="Times New Roman"/>
          </w:rPr>
          <w:delText xml:space="preserve">also </w:delText>
        </w:r>
      </w:del>
      <w:r w:rsidR="00A06FE7" w:rsidRPr="67CC0282">
        <w:rPr>
          <w:rFonts w:eastAsia="Times New Roman"/>
        </w:rPr>
        <w:t xml:space="preserve">many cases where chemical similarity is due to a shared </w:t>
      </w:r>
      <w:r w:rsidR="004E25A0" w:rsidRPr="67CC0282">
        <w:rPr>
          <w:rFonts w:eastAsia="Times New Roman"/>
        </w:rPr>
        <w:t>substructure</w:t>
      </w:r>
      <w:r w:rsidR="002F5835">
        <w:rPr>
          <w:rFonts w:eastAsia="Times New Roman"/>
        </w:rPr>
        <w:t>/moiety</w:t>
      </w:r>
      <w:r w:rsidR="00A06FE7" w:rsidRPr="67CC0282">
        <w:rPr>
          <w:rFonts w:eastAsia="Times New Roman"/>
        </w:rPr>
        <w:t xml:space="preserve"> (e.g.</w:t>
      </w:r>
      <w:r w:rsidR="008E6A72" w:rsidRPr="67CC0282">
        <w:rPr>
          <w:rFonts w:eastAsia="Times New Roman"/>
        </w:rPr>
        <w:t>,</w:t>
      </w:r>
      <w:r w:rsidR="00A06FE7" w:rsidRPr="67CC0282">
        <w:rPr>
          <w:rFonts w:eastAsia="Times New Roman"/>
        </w:rPr>
        <w:t xml:space="preserve"> </w:t>
      </w:r>
      <w:r w:rsidR="008E6A72" w:rsidRPr="67CC0282">
        <w:rPr>
          <w:rFonts w:eastAsia="Times New Roman"/>
        </w:rPr>
        <w:t xml:space="preserve">histidine, </w:t>
      </w:r>
      <w:proofErr w:type="spellStart"/>
      <w:r w:rsidR="008E6A72" w:rsidRPr="67CC0282">
        <w:rPr>
          <w:rFonts w:eastAsia="Times New Roman"/>
        </w:rPr>
        <w:t>ferulic</w:t>
      </w:r>
      <w:proofErr w:type="spellEnd"/>
      <w:r w:rsidR="008E6A72" w:rsidRPr="67CC0282">
        <w:rPr>
          <w:rFonts w:eastAsia="Times New Roman"/>
        </w:rPr>
        <w:t xml:space="preserve"> acid, or </w:t>
      </w:r>
      <w:proofErr w:type="spellStart"/>
      <w:r w:rsidR="008E6A72" w:rsidRPr="67CC0282">
        <w:rPr>
          <w:rFonts w:eastAsia="Times New Roman"/>
        </w:rPr>
        <w:t>tyramine</w:t>
      </w:r>
      <w:proofErr w:type="spellEnd"/>
      <w:r w:rsidR="00A06FE7" w:rsidRPr="67CC0282">
        <w:rPr>
          <w:rFonts w:eastAsia="Times New Roman"/>
        </w:rPr>
        <w:t xml:space="preserve">) </w:t>
      </w:r>
      <w:del w:id="100" w:author="Simon Rogers" w:date="2016-04-08T15:57:00Z">
        <w:r w:rsidR="00A06FE7" w:rsidRPr="67CC0282" w:rsidDel="00653A5E">
          <w:rPr>
            <w:rFonts w:eastAsia="Times New Roman"/>
          </w:rPr>
          <w:delText>which is only responsible</w:delText>
        </w:r>
      </w:del>
      <w:ins w:id="101" w:author="Simon Rogers" w:date="2016-04-08T15:57:00Z">
        <w:r w:rsidR="00653A5E">
          <w:rPr>
            <w:rFonts w:eastAsia="Times New Roman"/>
          </w:rPr>
          <w:t>only accounting</w:t>
        </w:r>
      </w:ins>
      <w:r w:rsidR="00A06FE7" w:rsidRPr="67CC0282">
        <w:rPr>
          <w:rFonts w:eastAsia="Times New Roman"/>
        </w:rPr>
        <w:t xml:space="preserve"> for a small portion of the </w:t>
      </w:r>
      <w:del w:id="102" w:author="Simon Rogers" w:date="2016-04-08T15:57:00Z">
        <w:r w:rsidR="00A06FE7" w:rsidRPr="67CC0282" w:rsidDel="00653A5E">
          <w:rPr>
            <w:rFonts w:eastAsia="Times New Roman"/>
          </w:rPr>
          <w:delText xml:space="preserve">fragment </w:delText>
        </w:r>
      </w:del>
      <w:r w:rsidR="00A06FE7" w:rsidRPr="67CC0282">
        <w:rPr>
          <w:rFonts w:eastAsia="Times New Roman"/>
        </w:rPr>
        <w:t xml:space="preserve">spectra. </w:t>
      </w:r>
      <w:r w:rsidR="001A64B9" w:rsidRPr="67CC0282">
        <w:rPr>
          <w:rFonts w:eastAsia="Times New Roman"/>
        </w:rPr>
        <w:t xml:space="preserve">Molecules sharing a </w:t>
      </w:r>
      <w:r w:rsidR="004E25A0" w:rsidRPr="67CC0282">
        <w:rPr>
          <w:rFonts w:eastAsia="Times New Roman"/>
        </w:rPr>
        <w:t>substructure</w:t>
      </w:r>
      <w:r w:rsidR="001A64B9" w:rsidRPr="67CC0282">
        <w:rPr>
          <w:rFonts w:eastAsia="Times New Roman"/>
        </w:rPr>
        <w:t xml:space="preserve"> but differing elsewhere </w:t>
      </w:r>
      <w:del w:id="103" w:author="Simon Rogers" w:date="2016-04-08T15:57:00Z">
        <w:r w:rsidR="001A64B9" w:rsidRPr="67CC0282" w:rsidDel="00653A5E">
          <w:rPr>
            <w:rFonts w:eastAsia="Times New Roman"/>
          </w:rPr>
          <w:delText xml:space="preserve">in their spectra </w:delText>
        </w:r>
      </w:del>
      <w:r w:rsidR="001A64B9" w:rsidRPr="67CC0282">
        <w:rPr>
          <w:rFonts w:eastAsia="Times New Roman"/>
        </w:rPr>
        <w:t>will often not have a high degree of spectral similarity</w:t>
      </w:r>
      <w:r>
        <w:rPr>
          <w:rFonts w:eastAsia="Times New Roman"/>
        </w:rPr>
        <w:t xml:space="preserve"> and </w:t>
      </w:r>
      <w:ins w:id="104" w:author="Simon Rogers" w:date="2016-04-08T15:57:00Z">
        <w:r w:rsidR="00653A5E">
          <w:rPr>
            <w:rFonts w:eastAsia="Times New Roman"/>
          </w:rPr>
          <w:t xml:space="preserve">will </w:t>
        </w:r>
      </w:ins>
      <w:del w:id="105" w:author="Simon Rogers" w:date="2016-04-08T15:57:00Z">
        <w:r w:rsidDel="00653A5E">
          <w:rPr>
            <w:rFonts w:eastAsia="Times New Roman"/>
          </w:rPr>
          <w:delText xml:space="preserve">will </w:delText>
        </w:r>
      </w:del>
      <w:r>
        <w:rPr>
          <w:rFonts w:eastAsia="Times New Roman"/>
        </w:rPr>
        <w:t>not be clustered</w:t>
      </w:r>
      <w:del w:id="106" w:author="Simon Rogers" w:date="2016-04-08T15:57:00Z">
        <w:r w:rsidDel="00516D7A">
          <w:rPr>
            <w:rFonts w:eastAsia="Times New Roman"/>
          </w:rPr>
          <w:delText xml:space="preserve"> together</w:delText>
        </w:r>
      </w:del>
      <w:r w:rsidR="001A64B9" w:rsidRPr="67CC0282">
        <w:rPr>
          <w:rFonts w:eastAsia="Times New Roman"/>
        </w:rPr>
        <w:t>.</w:t>
      </w:r>
    </w:p>
    <w:p w14:paraId="49BC723B" w14:textId="27773783" w:rsidR="00C22320" w:rsidRPr="00E85869" w:rsidRDefault="00C22320" w:rsidP="00A76CAB">
      <w:pPr>
        <w:pStyle w:val="OurBody"/>
      </w:pPr>
      <w:r w:rsidRPr="67CC0282">
        <w:rPr>
          <w:rFonts w:eastAsia="Times New Roman"/>
        </w:rPr>
        <w:t>MS2Analyzer mine</w:t>
      </w:r>
      <w:r w:rsidR="005A6A28" w:rsidRPr="67CC0282">
        <w:rPr>
          <w:rFonts w:eastAsia="Times New Roman"/>
        </w:rPr>
        <w:t>s</w:t>
      </w:r>
      <w:r w:rsidRPr="67CC0282">
        <w:rPr>
          <w:rFonts w:eastAsia="Times New Roman"/>
        </w:rPr>
        <w:t xml:space="preserve"> high-resolution fragmentation MS2 spectra for specific mass fragments, neutral losses</w:t>
      </w:r>
      <w:r w:rsidR="00C763C0" w:rsidRPr="67CC0282">
        <w:rPr>
          <w:rFonts w:eastAsia="Times New Roman"/>
        </w:rPr>
        <w:t>,</w:t>
      </w:r>
      <w:r w:rsidRPr="67CC0282">
        <w:rPr>
          <w:rFonts w:eastAsia="Times New Roman"/>
        </w:rPr>
        <w:t xml:space="preserve"> and m/z differences </w:t>
      </w:r>
      <w:r w:rsidR="0007548A" w:rsidRPr="67CC0282">
        <w:fldChar w:fldCharType="begin"/>
      </w:r>
      <w:r w:rsidR="00985BA6" w:rsidRPr="00E85869">
        <w:instrText xml:space="preserve"> ADDIN EN.CITE &lt;EndNote&gt;&lt;Cite&gt;&lt;Author&gt;Ma&lt;/Author&gt;&lt;Year&gt;2014&lt;/Year&gt;&lt;RecNum&gt;3225&lt;/RecNum&gt;&lt;DisplayText&gt;[17]&lt;/DisplayText&gt;&lt;record&gt;&lt;rec-number&gt;3225&lt;/rec-number&gt;&lt;foreign-keys&gt;&lt;key app="EN" db-id="pvd09p5xxesz9qestsq5rzzpp5zdtsxz02dr" timestamp="1416223821"&gt;3225&lt;/key&gt;&lt;/foreign-keys&gt;&lt;ref-type name="Journal Article"&gt;17&lt;/ref-type&gt;&lt;contributors&gt;&lt;authors&gt;&lt;author&gt;Ma, Yan&lt;/author&gt;&lt;author&gt;Kind, Tobias&lt;/author&gt;&lt;author&gt;Yang, Dawei&lt;/author&gt;&lt;author&gt;Leon, Carlos&lt;/author&gt;&lt;author&gt;Fiehn, Oliver&lt;/author&gt;&lt;/authors&gt;&lt;/contributors&gt;&lt;titles&gt;&lt;title&gt;MS2Analyzer: A Software for Small Molecule Substructure Annotations from Accurate Tandem Mass Spectra&lt;/title&gt;&lt;secondary-title&gt;Analytical Chemistry&lt;/secondary-title&gt;&lt;/titles&gt;&lt;periodical&gt;&lt;full-title&gt;Analytical Chemistry&lt;/full-title&gt;&lt;/periodical&gt;&lt;pages&gt;10724-10731&lt;/pages&gt;&lt;volume&gt;86&lt;/volume&gt;&lt;number&gt;21&lt;/number&gt;&lt;dates&gt;&lt;year&gt;2014&lt;/year&gt;&lt;pub-dates&gt;&lt;date&gt;2014/11/04&lt;/date&gt;&lt;/pub-dates&gt;&lt;/dates&gt;&lt;publisher&gt;American Chemical Society&lt;/publisher&gt;&lt;isbn&gt;0003-2700&lt;/isbn&gt;&lt;urls&gt;&lt;related-urls&gt;&lt;url&gt;http://dx.doi.org/10.1021/ac502818e&lt;/url&gt;&lt;/related-urls&gt;&lt;/urls&gt;&lt;electronic-resource-num&gt;10.1021/ac502818e&lt;/electronic-resource-num&gt;&lt;access-date&gt;2014/11/17&lt;/access-date&gt;&lt;/record&gt;&lt;/Cite&gt;&lt;/EndNote&gt;</w:instrText>
      </w:r>
      <w:r w:rsidR="0007548A" w:rsidRPr="67CC0282">
        <w:fldChar w:fldCharType="separate"/>
      </w:r>
      <w:r w:rsidR="00985BA6" w:rsidRPr="67CC0282">
        <w:rPr>
          <w:rFonts w:eastAsia="Times New Roman"/>
          <w:noProof/>
        </w:rPr>
        <w:t>[17]</w:t>
      </w:r>
      <w:r w:rsidR="0007548A" w:rsidRPr="67CC0282">
        <w:fldChar w:fldCharType="end"/>
      </w:r>
      <w:r w:rsidR="005A6A28" w:rsidRPr="67CC0282">
        <w:rPr>
          <w:rFonts w:eastAsia="Times New Roman"/>
        </w:rPr>
        <w:t>, i.e.</w:t>
      </w:r>
      <w:r w:rsidR="009B047A" w:rsidRPr="67CC0282">
        <w:rPr>
          <w:rFonts w:eastAsia="Times New Roman"/>
        </w:rPr>
        <w:t>,</w:t>
      </w:r>
      <w:r w:rsidR="005A6A28" w:rsidRPr="67CC0282">
        <w:rPr>
          <w:rFonts w:eastAsia="Times New Roman"/>
        </w:rPr>
        <w:t xml:space="preserve"> it </w:t>
      </w:r>
      <w:r w:rsidR="005A6A28" w:rsidRPr="00FE7CC7">
        <w:rPr>
          <w:rFonts w:eastAsia="Times New Roman"/>
        </w:rPr>
        <w:t>requires</w:t>
      </w:r>
      <w:r w:rsidR="005A6A28" w:rsidRPr="67CC0282">
        <w:rPr>
          <w:rFonts w:eastAsia="Times New Roman"/>
        </w:rPr>
        <w:t xml:space="preserve"> </w:t>
      </w:r>
      <w:ins w:id="107" w:author="Simon Rogers" w:date="2016-04-08T15:58:00Z">
        <w:r w:rsidR="00FE7CC7">
          <w:rPr>
            <w:rFonts w:eastAsia="Times New Roman"/>
            <w:iCs/>
          </w:rPr>
          <w:t>prior</w:t>
        </w:r>
      </w:ins>
      <w:del w:id="108" w:author="Simon Rogers" w:date="2016-04-08T15:58:00Z">
        <w:r w:rsidRPr="67CC0282" w:rsidDel="00FE7CC7">
          <w:rPr>
            <w:rFonts w:eastAsia="Times New Roman"/>
            <w:i/>
            <w:iCs/>
          </w:rPr>
          <w:delText>a-priori</w:delText>
        </w:r>
      </w:del>
      <w:r w:rsidRPr="67CC0282">
        <w:rPr>
          <w:rFonts w:eastAsia="Times New Roman"/>
        </w:rPr>
        <w:t xml:space="preserve"> knowledge of </w:t>
      </w:r>
      <w:del w:id="109" w:author="Simon Rogers" w:date="2016-04-08T15:58:00Z">
        <w:r w:rsidRPr="67CC0282" w:rsidDel="00FE7CC7">
          <w:rPr>
            <w:rFonts w:eastAsia="Times New Roman"/>
          </w:rPr>
          <w:delText xml:space="preserve">the </w:delText>
        </w:r>
      </w:del>
      <w:r w:rsidRPr="67CC0282">
        <w:rPr>
          <w:rFonts w:eastAsia="Times New Roman"/>
        </w:rPr>
        <w:t xml:space="preserve">relevant combinations of </w:t>
      </w:r>
      <w:del w:id="110" w:author="Simon Rogers" w:date="2016-04-08T15:58:00Z">
        <w:r w:rsidRPr="67CC0282" w:rsidDel="00FE7CC7">
          <w:rPr>
            <w:rFonts w:eastAsia="Times New Roman"/>
          </w:rPr>
          <w:delText xml:space="preserve">mass </w:delText>
        </w:r>
      </w:del>
      <w:r w:rsidRPr="67CC0282">
        <w:rPr>
          <w:rFonts w:eastAsia="Times New Roman"/>
        </w:rPr>
        <w:t>fragments or losses. Whilst some fragments and losses are likely to be common to many experiments (e.g. CO or H</w:t>
      </w:r>
      <w:r w:rsidRPr="67CC0282">
        <w:rPr>
          <w:rFonts w:eastAsia="Times New Roman"/>
          <w:vertAlign w:val="subscript"/>
        </w:rPr>
        <w:t>2</w:t>
      </w:r>
      <w:r w:rsidRPr="67CC0282">
        <w:rPr>
          <w:rFonts w:eastAsia="Times New Roman"/>
        </w:rPr>
        <w:t xml:space="preserve">O losses), in untargeted metabolomics experiments, sample-specific </w:t>
      </w:r>
      <w:r w:rsidR="00C763C0" w:rsidRPr="67CC0282">
        <w:rPr>
          <w:rFonts w:eastAsia="Times New Roman"/>
        </w:rPr>
        <w:t xml:space="preserve">mass </w:t>
      </w:r>
      <w:r w:rsidRPr="67CC0282">
        <w:rPr>
          <w:rFonts w:eastAsia="Times New Roman"/>
        </w:rPr>
        <w:t>fragments</w:t>
      </w:r>
      <w:r w:rsidR="00C763C0" w:rsidRPr="67CC0282">
        <w:rPr>
          <w:rFonts w:eastAsia="Times New Roman"/>
        </w:rPr>
        <w:t xml:space="preserve"> </w:t>
      </w:r>
      <w:r w:rsidR="005A6A28" w:rsidRPr="67CC0282">
        <w:rPr>
          <w:rFonts w:eastAsia="Times New Roman"/>
        </w:rPr>
        <w:t>are</w:t>
      </w:r>
      <w:r w:rsidRPr="67CC0282">
        <w:rPr>
          <w:rFonts w:eastAsia="Times New Roman"/>
        </w:rPr>
        <w:t xml:space="preserve"> </w:t>
      </w:r>
      <w:r w:rsidR="008E6A72" w:rsidRPr="67CC0282">
        <w:rPr>
          <w:rFonts w:eastAsia="Times New Roman"/>
        </w:rPr>
        <w:t xml:space="preserve">easily </w:t>
      </w:r>
      <w:r w:rsidRPr="67CC0282">
        <w:rPr>
          <w:rFonts w:eastAsia="Times New Roman"/>
        </w:rPr>
        <w:t>overlooked</w:t>
      </w:r>
      <w:r w:rsidR="006759A8" w:rsidRPr="67CC0282">
        <w:rPr>
          <w:rFonts w:eastAsia="Times New Roman"/>
        </w:rPr>
        <w:t>.</w:t>
      </w:r>
      <w:r w:rsidR="0011291E">
        <w:rPr>
          <w:rFonts w:eastAsia="Times New Roman"/>
        </w:rPr>
        <w:t xml:space="preserve"> </w:t>
      </w:r>
      <w:ins w:id="111" w:author="Simon Rogers" w:date="2016-04-08T15:58:00Z">
        <w:r w:rsidR="00FE7CC7">
          <w:rPr>
            <w:rFonts w:eastAsia="Times New Roman"/>
          </w:rPr>
          <w:t>MS2Analyzer and Molecular Networking</w:t>
        </w:r>
      </w:ins>
      <w:del w:id="112" w:author="Simon Rogers" w:date="2016-04-08T15:59:00Z">
        <w:r w:rsidR="0011291E" w:rsidDel="00FE7CC7">
          <w:rPr>
            <w:rFonts w:eastAsia="Times New Roman"/>
          </w:rPr>
          <w:delText>These two techniques</w:delText>
        </w:r>
      </w:del>
      <w:r w:rsidR="0011291E">
        <w:rPr>
          <w:rFonts w:eastAsia="Times New Roman"/>
        </w:rPr>
        <w:t xml:space="preserve"> can be </w:t>
      </w:r>
      <w:del w:id="113" w:author="Simon Rogers" w:date="2016-04-08T15:59:00Z">
        <w:r w:rsidR="0011291E" w:rsidDel="00FE7CC7">
          <w:rPr>
            <w:rFonts w:eastAsia="Times New Roman"/>
          </w:rPr>
          <w:delText xml:space="preserve">considered </w:delText>
        </w:r>
      </w:del>
      <w:ins w:id="114" w:author="Simon Rogers" w:date="2016-04-08T15:59:00Z">
        <w:r w:rsidR="00FE7CC7">
          <w:rPr>
            <w:rFonts w:eastAsia="Times New Roman"/>
          </w:rPr>
          <w:t xml:space="preserve">positioned </w:t>
        </w:r>
      </w:ins>
      <w:r w:rsidR="0011291E">
        <w:rPr>
          <w:rFonts w:eastAsia="Times New Roman"/>
        </w:rPr>
        <w:t xml:space="preserve">at opposite ends of a data analysis spectrum: Molecular Networking requires no user intervention but will potentially fail to group molecules that share only small substructures whilst MS2Analyzer can find all molecules that do share a particular set of mass fragments (or neutral losses) but these must be provided by the user. Our </w:t>
      </w:r>
      <w:r w:rsidR="00A76CAB">
        <w:rPr>
          <w:rFonts w:eastAsia="Times New Roman"/>
        </w:rPr>
        <w:t xml:space="preserve">proposed </w:t>
      </w:r>
      <w:r w:rsidR="0011291E">
        <w:rPr>
          <w:rFonts w:eastAsia="Times New Roman"/>
        </w:rPr>
        <w:t xml:space="preserve">approach falls between these two – it is able to find relevant substructures based on the co-occurrence of mass fragments and neutral losses in the data, and </w:t>
      </w:r>
      <w:del w:id="115" w:author="Simon Rogers" w:date="2016-04-08T15:59:00Z">
        <w:r w:rsidR="0011291E" w:rsidDel="00FE7CC7">
          <w:rPr>
            <w:rFonts w:eastAsia="Times New Roman"/>
          </w:rPr>
          <w:delText xml:space="preserve">cluster </w:delText>
        </w:r>
      </w:del>
      <w:ins w:id="116" w:author="Simon Rogers" w:date="2016-04-08T15:59:00Z">
        <w:r w:rsidR="00FE7CC7">
          <w:rPr>
            <w:rFonts w:eastAsia="Times New Roman"/>
          </w:rPr>
          <w:t xml:space="preserve">group </w:t>
        </w:r>
      </w:ins>
      <w:r w:rsidR="0011291E">
        <w:rPr>
          <w:rFonts w:eastAsia="Times New Roman"/>
        </w:rPr>
        <w:t xml:space="preserve">the molecules </w:t>
      </w:r>
      <w:commentRangeStart w:id="117"/>
      <w:r w:rsidR="0011291E">
        <w:rPr>
          <w:rFonts w:eastAsia="Times New Roman"/>
        </w:rPr>
        <w:t>accordingly</w:t>
      </w:r>
      <w:commentRangeEnd w:id="117"/>
      <w:r w:rsidR="008E6C52">
        <w:rPr>
          <w:rStyle w:val="CommentReference"/>
          <w:rFonts w:asciiTheme="minorHAnsi" w:hAnsiTheme="minorHAnsi" w:cstheme="minorBidi"/>
        </w:rPr>
        <w:commentReference w:id="117"/>
      </w:r>
      <w:r w:rsidR="0011291E">
        <w:rPr>
          <w:rFonts w:eastAsia="Times New Roman"/>
        </w:rPr>
        <w:t>.</w:t>
      </w:r>
    </w:p>
    <w:bookmarkEnd w:id="90"/>
    <w:p w14:paraId="5D770E75" w14:textId="0D7938D0" w:rsidR="004614ED" w:rsidRPr="00E85869" w:rsidRDefault="00910D8A" w:rsidP="00A76CAB">
      <w:pPr>
        <w:pStyle w:val="OurBody"/>
      </w:pPr>
      <w:r w:rsidRPr="67CC0282">
        <w:rPr>
          <w:rFonts w:eastAsia="Times New Roman"/>
        </w:rPr>
        <w:lastRenderedPageBreak/>
        <w:t>M</w:t>
      </w:r>
      <w:r w:rsidR="001E7B83" w:rsidRPr="67CC0282">
        <w:rPr>
          <w:rFonts w:eastAsia="Times New Roman"/>
        </w:rPr>
        <w:t xml:space="preserve">achine learning and Bayesian statistical approaches </w:t>
      </w:r>
      <w:del w:id="118" w:author="Simon Rogers" w:date="2016-04-08T16:00:00Z">
        <w:r w:rsidR="001E7B83" w:rsidRPr="67CC0282" w:rsidDel="002B0877">
          <w:rPr>
            <w:rFonts w:eastAsia="Times New Roman"/>
          </w:rPr>
          <w:delText xml:space="preserve">have </w:delText>
        </w:r>
        <w:r w:rsidR="00666669" w:rsidRPr="67CC0282" w:rsidDel="002B0877">
          <w:rPr>
            <w:rFonts w:eastAsia="Times New Roman"/>
          </w:rPr>
          <w:delText xml:space="preserve">been </w:delText>
        </w:r>
      </w:del>
      <w:ins w:id="119" w:author="Simon Rogers" w:date="2016-04-08T16:00:00Z">
        <w:r w:rsidR="002B0877">
          <w:rPr>
            <w:rFonts w:eastAsia="Times New Roman"/>
          </w:rPr>
          <w:t xml:space="preserve">are being increasingly </w:t>
        </w:r>
      </w:ins>
      <w:r w:rsidR="001E7B83" w:rsidRPr="67CC0282">
        <w:rPr>
          <w:rFonts w:eastAsia="Times New Roman"/>
        </w:rPr>
        <w:t xml:space="preserve">applied </w:t>
      </w:r>
      <w:r w:rsidRPr="67CC0282">
        <w:rPr>
          <w:rFonts w:eastAsia="Times New Roman"/>
        </w:rPr>
        <w:t xml:space="preserve">to </w:t>
      </w:r>
      <w:r w:rsidR="001E7B83" w:rsidRPr="67CC0282">
        <w:rPr>
          <w:rFonts w:eastAsia="Times New Roman"/>
        </w:rPr>
        <w:t>metabolomics</w:t>
      </w:r>
      <w:ins w:id="120" w:author="Simon Rogers" w:date="2016-04-08T16:00:00Z">
        <w:r w:rsidR="002B0877">
          <w:rPr>
            <w:rFonts w:eastAsia="Times New Roman"/>
          </w:rPr>
          <w:t xml:space="preserve"> problems such as</w:t>
        </w:r>
      </w:ins>
      <w:del w:id="121" w:author="Simon Rogers" w:date="2016-04-08T16:00:00Z">
        <w:r w:rsidRPr="67CC0282" w:rsidDel="002B0877">
          <w:rPr>
            <w:rFonts w:eastAsia="Times New Roman"/>
          </w:rPr>
          <w:delText xml:space="preserve">, for example, </w:delText>
        </w:r>
        <w:r w:rsidR="006759A8" w:rsidRPr="67CC0282" w:rsidDel="002B0877">
          <w:rPr>
            <w:rFonts w:eastAsia="Times New Roman"/>
          </w:rPr>
          <w:delText>for</w:delText>
        </w:r>
      </w:del>
      <w:r w:rsidRPr="67CC0282">
        <w:rPr>
          <w:rFonts w:eastAsia="Times New Roman"/>
        </w:rPr>
        <w:t xml:space="preserve"> </w:t>
      </w:r>
      <w:bookmarkStart w:id="122" w:name="__UnoMark__827_1959362117"/>
      <w:bookmarkStart w:id="123" w:name="_Fieldmark__338_321700335"/>
      <w:bookmarkEnd w:id="122"/>
      <w:r w:rsidR="001E7B83" w:rsidRPr="67CC0282">
        <w:rPr>
          <w:rFonts w:eastAsia="Times New Roman"/>
        </w:rPr>
        <w:t>retention time alignment</w:t>
      </w:r>
      <w:r w:rsidR="00F82E4A" w:rsidRPr="67CC0282">
        <w:rPr>
          <w:rFonts w:eastAsia="Times New Roman"/>
        </w:rPr>
        <w:t xml:space="preserve"> and</w:t>
      </w:r>
      <w:r w:rsidR="003C75FA" w:rsidRPr="67CC0282">
        <w:rPr>
          <w:rFonts w:eastAsia="Times New Roman"/>
        </w:rPr>
        <w:t xml:space="preserve"> prediction</w:t>
      </w:r>
      <w:r w:rsidR="00F82E4A" w:rsidRPr="67CC0282">
        <w:rPr>
          <w:rFonts w:eastAsia="Times New Roman"/>
        </w:rPr>
        <w:t>,</w:t>
      </w:r>
      <w:r w:rsidR="001E7B83" w:rsidRPr="67CC0282">
        <w:rPr>
          <w:rFonts w:eastAsia="Times New Roman"/>
        </w:rPr>
        <w:t xml:space="preserve"> feature detection</w:t>
      </w:r>
      <w:r w:rsidR="00437409" w:rsidRPr="67CC0282">
        <w:rPr>
          <w:rFonts w:eastAsia="Times New Roman"/>
        </w:rPr>
        <w:t xml:space="preserve"> and</w:t>
      </w:r>
      <w:r w:rsidR="00236FA8" w:rsidRPr="67CC0282">
        <w:rPr>
          <w:rFonts w:eastAsia="Times New Roman"/>
        </w:rPr>
        <w:t xml:space="preserve"> annotation, </w:t>
      </w:r>
      <w:r w:rsidR="002F3E6C" w:rsidRPr="67CC0282">
        <w:rPr>
          <w:rFonts w:eastAsia="Times New Roman"/>
        </w:rPr>
        <w:t xml:space="preserve">and </w:t>
      </w:r>
      <w:r w:rsidR="00F82E4A" w:rsidRPr="67CC0282">
        <w:rPr>
          <w:rFonts w:eastAsia="Times New Roman"/>
        </w:rPr>
        <w:t>ranking</w:t>
      </w:r>
      <w:r w:rsidR="002F3E6C" w:rsidRPr="67CC0282">
        <w:rPr>
          <w:rFonts w:eastAsia="Times New Roman"/>
        </w:rPr>
        <w:t xml:space="preserve"> of identification candidates</w:t>
      </w:r>
      <w:r w:rsidR="00092620" w:rsidRPr="67CC0282">
        <w:rPr>
          <w:rFonts w:eastAsia="Times New Roman"/>
        </w:rPr>
        <w:t xml:space="preserve"> </w:t>
      </w:r>
      <w:r w:rsidR="0007548A" w:rsidRPr="67CC0282">
        <w:fldChar w:fldCharType="begin">
          <w:fldData xml:space="preserve">PEVuZE5vdGU+PENpdGU+PEF1dGhvcj5BbGxlbjwvQXV0aG9yPjxZZWFyPjIwMTU8L1llYXI+PFJl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</w:fldData>
        </w:fldChar>
      </w:r>
      <w:r w:rsidR="008C147F" w:rsidRPr="00E85869">
        <w:instrText xml:space="preserve"> ADDIN EN.CITE </w:instrText>
      </w:r>
      <w:r w:rsidR="0007548A" w:rsidRPr="00E85869">
        <w:fldChar w:fldCharType="begin">
          <w:fldData xml:space="preserve">PEVuZE5vdGU+PENpdGU+PEF1dGhvcj5BbGxlbjwvQXV0aG9yPjxZZWFyPjIwMTU8L1llYXI+PFJl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</w:fldData>
        </w:fldChar>
      </w:r>
      <w:r w:rsidR="008C147F" w:rsidRPr="00E85869">
        <w:instrText xml:space="preserve"> ADDIN EN.CITE.DATA </w:instrText>
      </w:r>
      <w:r w:rsidR="0007548A" w:rsidRPr="00E85869">
        <w:fldChar w:fldCharType="end"/>
      </w:r>
      <w:r w:rsidR="0007548A" w:rsidRPr="67CC0282">
        <w:fldChar w:fldCharType="separate"/>
      </w:r>
      <w:r w:rsidR="008C147F" w:rsidRPr="67CC0282">
        <w:rPr>
          <w:rFonts w:eastAsia="Times New Roman"/>
          <w:noProof/>
        </w:rPr>
        <w:t>[5, 11, 18-22]</w:t>
      </w:r>
      <w:r w:rsidR="0007548A" w:rsidRPr="67CC0282">
        <w:fldChar w:fldCharType="end"/>
      </w:r>
      <w:r w:rsidR="001E7B83" w:rsidRPr="67CC0282">
        <w:rPr>
          <w:rFonts w:eastAsia="Times New Roman"/>
        </w:rPr>
        <w:t>.</w:t>
      </w:r>
      <w:bookmarkStart w:id="124" w:name="__UnoMark__839_1959362117"/>
      <w:bookmarkStart w:id="125" w:name="_Fieldmark__356_321700335"/>
      <w:bookmarkEnd w:id="123"/>
      <w:bookmarkEnd w:id="124"/>
      <w:r w:rsidR="001E7B83" w:rsidRPr="67CC0282">
        <w:rPr>
          <w:rFonts w:eastAsia="Times New Roman"/>
        </w:rPr>
        <w:t xml:space="preserve"> </w:t>
      </w:r>
      <w:r w:rsidR="0009736D" w:rsidRPr="67CC0282">
        <w:rPr>
          <w:rFonts w:eastAsia="Times New Roman"/>
        </w:rPr>
        <w:t xml:space="preserve">Our approach is based on </w:t>
      </w:r>
      <w:r w:rsidR="001E7B83" w:rsidRPr="67CC0282">
        <w:rPr>
          <w:rFonts w:eastAsia="Times New Roman"/>
        </w:rPr>
        <w:t xml:space="preserve">Latent </w:t>
      </w:r>
      <w:proofErr w:type="spellStart"/>
      <w:r w:rsidR="001E7B83" w:rsidRPr="67CC0282">
        <w:rPr>
          <w:rFonts w:eastAsia="Times New Roman"/>
        </w:rPr>
        <w:t>Dirichlet</w:t>
      </w:r>
      <w:proofErr w:type="spellEnd"/>
      <w:r w:rsidR="001E7B83" w:rsidRPr="67CC0282">
        <w:rPr>
          <w:rFonts w:eastAsia="Times New Roman"/>
        </w:rPr>
        <w:t xml:space="preserve"> Allocation (LDA)</w:t>
      </w:r>
      <w:r w:rsidR="0009736D" w:rsidRPr="67CC0282">
        <w:rPr>
          <w:rFonts w:eastAsia="Times New Roman"/>
        </w:rPr>
        <w:t xml:space="preserve"> </w:t>
      </w:r>
      <w:r w:rsidR="0009736D" w:rsidRPr="67CC0282">
        <w:fldChar w:fldCharType="begin"/>
      </w:r>
      <w:r w:rsidR="00985BA6" w:rsidRPr="00E85869">
        <w:instrText xml:space="preserve"> ADDIN EN.CITE &lt;EndNote&gt;&lt;Cite&gt;&lt;Author&gt;Blei&lt;/Author&gt;&lt;Year&gt;2003&lt;/Year&gt;&lt;RecNum&gt;3760&lt;/RecNum&gt;&lt;DisplayText&gt;[12]&lt;/DisplayText&gt;&lt;record&gt;&lt;rec-number&gt;3760&lt;/rec-number&gt;&lt;foreign-keys&gt;&lt;key app="EN" db-id="pvd09p5xxesz9qestsq5rzzpp5zdtsxz02dr" timestamp="1447085012"&gt;3760&lt;/key&gt;&lt;/foreign-keys&gt;&lt;ref-type name="Journal Article"&gt;17&lt;/ref-type&gt;&lt;contributors&gt;&lt;authors&gt;&lt;author&gt;David M. Blei&lt;/author&gt;&lt;author&gt;Andrew Y. Ng&lt;/author&gt;&lt;author&gt;Michael I. Jordan&lt;/author&gt;&lt;/authors&gt;&lt;/contributors&gt;&lt;titles&gt;&lt;title&gt;Latent dirichlet allocation&lt;/title&gt;&lt;secondary-title&gt;J. Mach. Learn. Res.&lt;/secondary-title&gt;&lt;/titles&gt;&lt;periodical&gt;&lt;full-title&gt;J. Mach. Learn. Res.&lt;/full-title&gt;&lt;/periodical&gt;&lt;pages&gt;993-1022&lt;/pages&gt;&lt;volume&gt;3&lt;/volume&gt;&lt;dates&gt;&lt;year&gt;2003&lt;/year&gt;&lt;/dates&gt;&lt;isbn&gt;1532-4435&lt;/isbn&gt;&lt;urls&gt;&lt;/urls&gt;&lt;custom1&gt;944937&lt;/custom1&gt;&lt;/record&gt;&lt;/Cite&gt;&lt;/EndNote&gt;</w:instrText>
      </w:r>
      <w:r w:rsidR="0009736D" w:rsidRPr="67CC0282">
        <w:fldChar w:fldCharType="separate"/>
      </w:r>
      <w:r w:rsidR="00985BA6" w:rsidRPr="67CC0282">
        <w:rPr>
          <w:rFonts w:eastAsia="Times New Roman"/>
          <w:noProof/>
        </w:rPr>
        <w:t>[12]</w:t>
      </w:r>
      <w:r w:rsidR="0009736D" w:rsidRPr="67CC0282">
        <w:fldChar w:fldCharType="end"/>
      </w:r>
      <w:r w:rsidR="0009736D" w:rsidRPr="67CC0282">
        <w:rPr>
          <w:rFonts w:eastAsia="Times New Roman"/>
        </w:rPr>
        <w:t>,</w:t>
      </w:r>
      <w:r w:rsidR="001E7B83" w:rsidRPr="67CC0282">
        <w:rPr>
          <w:rFonts w:eastAsia="Times New Roman"/>
        </w:rPr>
        <w:t xml:space="preserve"> a probabilistic topic model</w:t>
      </w:r>
      <w:r w:rsidR="0007548A" w:rsidRPr="00E85869">
        <w:rPr>
          <w:rFonts w:ascii="Calibri" w:hAnsi="Calibri" w:cs="Arial Unicode MS"/>
          <w:sz w:val="22"/>
          <w:lang w:val="en-US"/>
        </w:rPr>
        <w:fldChar w:fldCharType="begin"/>
      </w:r>
      <w:r w:rsidR="001E7B83" w:rsidRPr="00E85869">
        <w:instrText>ADDIN EN.CITE &lt;EndNote&gt;&lt;Cite&gt;&lt;Author&gt;Blei&lt;/Author&gt;&lt;Year&gt;2003&lt;/Year&gt;&lt;RecNum&gt;3760&lt;/RecNum&gt;&lt;DisplayText&gt;[18]&lt;/DisplayText&gt;&lt;record&gt;&lt;rec-number&gt;3760&lt;/rec-number&gt;&lt;foreign-keys&gt;&lt;key app="EN" db-id="pvd09p5xxesz9qestsq5rzzpp5zdtsxz02dr" timestamp="1447085012"&gt;3760&lt;/key&gt;&lt;/foreign-keys&gt;&lt;ref-type name="Journal Article"&gt;17&lt;/ref-type&gt;&lt;contributors&gt;&lt;authors&gt;&lt;author&gt;David M. Blei&lt;/author&gt;&lt;author&gt;Andrew Y. Ng&lt;/author&gt;&lt;author&gt;Michael I. Jordan&lt;/author&gt;&lt;/authors&gt;&lt;/contributors&gt;&lt;titles&gt;&lt;title&gt;Latent dirichlet allocation&lt;/title&gt;&lt;secondary-title&gt;J. Mach. Learn. Res.&lt;/secondary-title&gt;&lt;/titles&gt;&lt;periodical&gt;&lt;full-title&gt;J. Mach. Learn. Res.&lt;/full-title&gt;&lt;/periodical&gt;&lt;pages&gt;993-1022&lt;/pages&gt;&lt;volume&gt;3&lt;/volume&gt;&lt;dates&gt;&lt;year&gt;2003&lt;/year&gt;&lt;/dates&gt;&lt;isbn&gt;1532-4435&lt;/isbn&gt;&lt;urls&gt;&lt;/urls&gt;&lt;custom1&gt;944937&lt;/custom1&gt;&lt;/record&gt;&lt;/Cite&gt;&lt;/EndNote&gt;</w:instrText>
      </w:r>
      <w:r w:rsidR="0007548A" w:rsidRPr="00E85869">
        <w:fldChar w:fldCharType="end"/>
      </w:r>
      <w:bookmarkStart w:id="126" w:name="__Fieldmark__855_1959362117"/>
      <w:bookmarkEnd w:id="126"/>
      <w:r w:rsidR="001E7B83" w:rsidRPr="67CC0282">
        <w:rPr>
          <w:rFonts w:eastAsia="Times New Roman"/>
        </w:rPr>
        <w:t>.</w:t>
      </w:r>
      <w:r w:rsidRPr="67CC0282">
        <w:rPr>
          <w:rFonts w:eastAsia="Times New Roman"/>
        </w:rPr>
        <w:t xml:space="preserve"> </w:t>
      </w:r>
      <w:r w:rsidR="001465BD" w:rsidRPr="00E85869">
        <w:t xml:space="preserve">LDA has been used in genomics </w:t>
      </w:r>
      <w:r w:rsidR="001465BD" w:rsidRPr="00E85869">
        <w:fldChar w:fldCharType="begin">
          <w:fldData xml:space="preserve">PEVuZE5vdGU+PENpdGU+PEF1dGhvcj5YaW48L0F1dGhvcj48WWVhcj4yMDEwPC9ZZWFyPjxSZWNO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</w:fldData>
        </w:fldChar>
      </w:r>
      <w:r w:rsidR="001465BD" w:rsidRPr="00E85869">
        <w:instrText xml:space="preserve"> ADDIN EN.CITE </w:instrText>
      </w:r>
      <w:r w:rsidR="001465BD" w:rsidRPr="00E85869">
        <w:fldChar w:fldCharType="begin">
          <w:fldData xml:space="preserve">PEVuZE5vdGU+PENpdGU+PEF1dGhvcj5YaW48L0F1dGhvcj48WWVhcj4yMDEwPC9ZZWFyPjxSZWNO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</w:fldData>
        </w:fldChar>
      </w:r>
      <w:r w:rsidR="001465BD" w:rsidRPr="00E85869">
        <w:instrText xml:space="preserve"> ADDIN EN.CITE.DATA </w:instrText>
      </w:r>
      <w:r w:rsidR="001465BD" w:rsidRPr="00E85869">
        <w:fldChar w:fldCharType="end"/>
      </w:r>
      <w:r w:rsidR="001465BD" w:rsidRPr="00E85869">
        <w:fldChar w:fldCharType="separate"/>
      </w:r>
      <w:r w:rsidR="001465BD" w:rsidRPr="00E85869">
        <w:rPr>
          <w:noProof/>
        </w:rPr>
        <w:t>[23]</w:t>
      </w:r>
      <w:r w:rsidR="001465BD" w:rsidRPr="00E85869">
        <w:fldChar w:fldCharType="end"/>
      </w:r>
      <w:r w:rsidR="001465BD" w:rsidRPr="00E85869">
        <w:t xml:space="preserve">, </w:t>
      </w:r>
      <w:proofErr w:type="spellStart"/>
      <w:r w:rsidR="001465BD" w:rsidRPr="00E85869">
        <w:t>metagenomics</w:t>
      </w:r>
      <w:proofErr w:type="spellEnd"/>
      <w:r w:rsidR="001465BD" w:rsidRPr="00E85869">
        <w:t xml:space="preserve"> </w:t>
      </w:r>
      <w:r w:rsidR="001465BD" w:rsidRPr="00E85869">
        <w:fldChar w:fldCharType="begin"/>
      </w:r>
      <w:r w:rsidR="001465BD" w:rsidRPr="00E85869">
        <w:instrText xml:space="preserve"> ADDIN EN.CITE &lt;EndNote&gt;&lt;Cite&gt;&lt;Author&gt;Zhang&lt;/Author&gt;&lt;Year&gt;2015&lt;/Year&gt;&lt;RecNum&gt;4015&lt;/RecNum&gt;&lt;DisplayText&gt;[24]&lt;/DisplayText&gt;&lt;record&gt;&lt;rec-number&gt;4015&lt;/rec-number&gt;&lt;foreign-keys&gt;&lt;key app="EN" db-id="pvd09p5xxesz9qestsq5rzzpp5zdtsxz02dr" timestamp="1453206895"&gt;4015&lt;/key&gt;&lt;/foreign-keys&gt;&lt;ref-type name="Journal Article"&gt;17&lt;/ref-type&gt;&lt;contributors&gt;&lt;authors&gt;&lt;author&gt;Zhang, Ruichang&lt;/author&gt;&lt;author&gt;Cheng, Zhanzhan&lt;/author&gt;&lt;author&gt;Guan, Jihong&lt;/author&gt;&lt;author&gt;Zhou, Shuigeng&lt;/author&gt;&lt;/authors&gt;&lt;/contributors&gt;&lt;titles&gt;&lt;title&gt;Exploiting topic modeling to boost metagenomic reads binning&lt;/title&gt;&lt;secondary-title&gt;BMC Bioinformatics&lt;/secondary-title&gt;&lt;/titles&gt;&lt;periodical&gt;&lt;full-title&gt;Bmc Bioinformatics&lt;/full-title&gt;&lt;abbr-1&gt;Bmc Bioinformatics&lt;/abbr-1&gt;&lt;/periodical&gt;&lt;pages&gt;S2&lt;/pages&gt;&lt;volume&gt;16&lt;/volume&gt;&lt;number&gt;Suppl 5&lt;/number&gt;&lt;dates&gt;&lt;year&gt;2015&lt;/year&gt;&lt;/dates&gt;&lt;isbn&gt;1471-2105&lt;/isbn&gt;&lt;accession-num&gt;doi:10.1186/1471-2105-16-S5-S2&lt;/accession-num&gt;&lt;urls&gt;&lt;related-urls&gt;&lt;url&gt;http://www.biomedcentral.com/1471-2105/16/S5/S2&lt;/url&gt;&lt;/related-urls&gt;&lt;/urls&gt;&lt;/record&gt;&lt;/Cite&gt;&lt;/EndNote&gt;</w:instrText>
      </w:r>
      <w:r w:rsidR="001465BD" w:rsidRPr="00E85869">
        <w:fldChar w:fldCharType="separate"/>
      </w:r>
      <w:r w:rsidR="001465BD" w:rsidRPr="00E85869">
        <w:rPr>
          <w:noProof/>
        </w:rPr>
        <w:t>[24]</w:t>
      </w:r>
      <w:r w:rsidR="001465BD" w:rsidRPr="00E85869">
        <w:fldChar w:fldCharType="end"/>
      </w:r>
      <w:r w:rsidR="001465BD" w:rsidRPr="00E85869">
        <w:t xml:space="preserve">, and mRNA expression data analysis </w:t>
      </w:r>
      <w:r w:rsidR="001465BD" w:rsidRPr="00E85869">
        <w:fldChar w:fldCharType="begin">
          <w:fldData xml:space="preserve">PEVuZE5vdGU+PENpdGU+PEF1dGhvcj5Sb2dlcnM8L0F1dGhvcj48WWVhcj4yMDA1PC9ZZWFyPjxS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</w:fldData>
        </w:fldChar>
      </w:r>
      <w:r w:rsidR="001465BD" w:rsidRPr="00E85869">
        <w:instrText xml:space="preserve"> ADDIN EN.CITE </w:instrText>
      </w:r>
      <w:r w:rsidR="001465BD" w:rsidRPr="00E85869">
        <w:fldChar w:fldCharType="begin">
          <w:fldData xml:space="preserve">PEVuZE5vdGU+PENpdGU+PEF1dGhvcj5Sb2dlcnM8L0F1dGhvcj48WWVhcj4yMDA1PC9ZZWFyPjxS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</w:fldData>
        </w:fldChar>
      </w:r>
      <w:r w:rsidR="001465BD" w:rsidRPr="00E85869">
        <w:instrText xml:space="preserve"> ADDIN EN.CITE.DATA </w:instrText>
      </w:r>
      <w:r w:rsidR="001465BD" w:rsidRPr="00E85869">
        <w:fldChar w:fldCharType="end"/>
      </w:r>
      <w:r w:rsidR="001465BD" w:rsidRPr="00E85869">
        <w:fldChar w:fldCharType="separate"/>
      </w:r>
      <w:r w:rsidR="001465BD" w:rsidRPr="00E85869">
        <w:rPr>
          <w:noProof/>
        </w:rPr>
        <w:t>[25, 26]</w:t>
      </w:r>
      <w:r w:rsidR="001465BD" w:rsidRPr="00E85869">
        <w:fldChar w:fldCharType="end"/>
      </w:r>
      <w:r w:rsidR="001465BD" w:rsidRPr="00E85869">
        <w:t>, but never before to exploit the parallels between MS2 fragmentation data and text analysis</w:t>
      </w:r>
      <w:r w:rsidR="001465BD">
        <w:t>.</w:t>
      </w:r>
      <w:bookmarkEnd w:id="125"/>
    </w:p>
    <w:p w14:paraId="5221E32A" w14:textId="2B0E48D0" w:rsidR="001465BD" w:rsidRPr="00E85869" w:rsidRDefault="001465BD" w:rsidP="005E37B4">
      <w:pPr>
        <w:pStyle w:val="OurBody"/>
      </w:pPr>
      <w:r w:rsidRPr="00E85869">
        <w:t xml:space="preserve">Fragmentation spectra contain recurring patterns of fragments and losses due to the presence of common biological </w:t>
      </w:r>
      <w:del w:id="127" w:author="Simon Rogers" w:date="2016-04-08T16:01:00Z">
        <w:r w:rsidRPr="00E85869" w:rsidDel="002B0877">
          <w:delText xml:space="preserve">building blocks </w:delText>
        </w:r>
      </w:del>
      <w:ins w:id="128" w:author="Simon Rogers" w:date="2016-04-08T16:01:00Z">
        <w:r w:rsidR="002B0877">
          <w:t xml:space="preserve">substructures </w:t>
        </w:r>
      </w:ins>
      <w:r w:rsidRPr="00E85869">
        <w:t xml:space="preserve">(e.g. a hexose unit, or a CO loss). </w:t>
      </w:r>
      <w:del w:id="129" w:author="Simon Rogers" w:date="2016-04-08T16:01:00Z">
        <w:r w:rsidRPr="00E85869" w:rsidDel="002B0877">
          <w:delText>In this work</w:delText>
        </w:r>
      </w:del>
      <w:ins w:id="130" w:author="Simon Rogers" w:date="2016-04-08T16:01:00Z">
        <w:r w:rsidR="002B0877">
          <w:t>Here</w:t>
        </w:r>
      </w:ins>
      <w:r w:rsidRPr="00E85869">
        <w:t xml:space="preserve">, each observed </w:t>
      </w:r>
      <w:r w:rsidR="0011291E">
        <w:t>spectrum</w:t>
      </w:r>
      <w:r w:rsidR="0011291E" w:rsidRPr="00E85869">
        <w:t xml:space="preserve"> </w:t>
      </w:r>
      <w:r w:rsidRPr="00E85869">
        <w:t xml:space="preserve">is assumed to be comprised of one or more of these </w:t>
      </w:r>
      <w:del w:id="131" w:author="Simon Rogers" w:date="2016-04-08T16:01:00Z">
        <w:r w:rsidRPr="00E85869" w:rsidDel="002B0877">
          <w:delText>building blocks</w:delText>
        </w:r>
      </w:del>
      <w:ins w:id="132" w:author="Simon Rogers" w:date="2016-04-08T16:01:00Z">
        <w:r w:rsidR="002B0877">
          <w:t>substructures</w:t>
        </w:r>
      </w:ins>
      <w:r w:rsidRPr="00E85869">
        <w:t xml:space="preserve">. </w:t>
      </w:r>
      <w:r w:rsidRPr="00E85869">
        <w:fldChar w:fldCharType="begin"/>
      </w:r>
      <w:r w:rsidRPr="00E85869">
        <w:instrText>ADDIN EN.CITE &lt;EndNote&gt;&lt;Cite&gt;&lt;Author&gt;Sweeney&lt;/Author&gt;&lt;Year&gt;2003&lt;/Year&gt;&lt;RecNum&gt;3761&lt;/RecNum&gt;&lt;DisplayText&gt;[21]&lt;/DisplayText&gt;&lt;record&gt;&lt;rec-number&gt;3761&lt;/rec-number&gt;&lt;foreign-keys&gt;&lt;key app="EN" db-id="pvd09p5xxesz9qestsq5rzzpp5zdtsxz02dr" timestamp="1447094771"&gt;3761&lt;/key&gt;&lt;/foreign-keys&gt;&lt;ref-type name="Journal Article"&gt;17&lt;/ref-type&gt;&lt;contributors&gt;&lt;authors&gt;&lt;author&gt;Sweeney, Daniel L.&lt;/author&gt;&lt;/authors&gt;&lt;/contributors&gt;&lt;titles&gt;&lt;title&gt;Small Molecules as Mathematical Partitions&lt;/title&gt;&lt;secondary-title&gt;Analytical Chemistry&lt;/secondary-title&gt;&lt;/titles&gt;&lt;periodical&gt;&lt;full-title&gt;Analytical Chemistry&lt;/full-title&gt;&lt;/periodical&gt;&lt;pages&gt;5362-5373&lt;/pages&gt;&lt;volume&gt;75&lt;/volume&gt;&lt;number&gt;20&lt;/number&gt;&lt;dates&gt;&lt;year&gt;2003&lt;/year&gt;&lt;pub-dates&gt;&lt;date&gt;2003/10/01&lt;/date&gt;&lt;/pub-dates&gt;&lt;/dates&gt;&lt;publisher&gt;American Chemical Society&lt;/publisher&gt;&lt;isbn&gt;0003-2700&lt;/isbn&gt;&lt;urls&gt;&lt;related-urls&gt;&lt;url&gt;http://dx.doi.org/10.1021/ac034446k&lt;/url&gt;&lt;/related-urls&gt;&lt;/urls&gt;&lt;electronic-resource-num&gt;10.1021/ac034446k&lt;/electronic-resource-num&gt;&lt;/record&gt;&lt;/Cite&gt;&lt;/EndNote&gt;</w:instrText>
      </w:r>
      <w:r w:rsidRPr="00E85869">
        <w:fldChar w:fldCharType="end"/>
      </w:r>
      <w:r w:rsidRPr="00E85869">
        <w:fldChar w:fldCharType="begin"/>
      </w:r>
      <w:r w:rsidRPr="00E85869">
        <w:instrText>ADDIN EN.CITE &lt;EndNote&gt;&lt;Cite&gt;&lt;Author&gt;Scott&lt;/Author&gt;&lt;Year&gt;1994&lt;/Year&gt;&lt;RecNum&gt;3088&lt;/RecNum&gt;&lt;DisplayText&gt;[22]&lt;/DisplayText&gt;&lt;record&gt;&lt;rec-number&gt;3088&lt;/rec-number&gt;&lt;foreign-keys&gt;&lt;key app="EN" db-id="pvd09p5xxesz9qestsq5rzzpp5zdtsxz02dr" timestamp="1411464307"&gt;3088&lt;/key&gt;&lt;/foreign-keys&gt;&lt;ref-type name="Journal Article"&gt;17&lt;/ref-type&gt;&lt;contributors&gt;&lt;authors&gt;&lt;author&gt;Scott, Donald R.&lt;/author&gt;&lt;/authors&gt;&lt;/contributors&gt;&lt;titles&gt;&lt;title&gt;Pattern recognition/expert system for identification of toxic compounds from low resolution mass spectra&lt;/title&gt;&lt;secondary-title&gt;Chemometrics and Intelligent Laboratory Systems&lt;/secondary-title&gt;&lt;/titles&gt;&lt;periodical&gt;&lt;full-title&gt;Chemometrics and Intelligent Laboratory Systems&lt;/full-title&gt;&lt;/periodical&gt;&lt;pages&gt;351-364&lt;/pages&gt;&lt;volume&gt;23&lt;/volume&gt;&lt;number&gt;2&lt;/number&gt;&lt;dates&gt;&lt;year&gt;1994&lt;/year&gt;&lt;/dates&gt;&lt;isbn&gt;0169-7439&lt;/isbn&gt;&lt;urls&gt;&lt;related-urls&gt;&lt;url&gt;http://www.sciencedirect.com/science/article/pii/0169743994000107&lt;/url&gt;&lt;/related-urls&gt;&lt;/urls&gt;&lt;electronic-resource-num&gt;http://dx.doi.org/10.1016/0169-7439(94)00010-7&lt;/electronic-resource-num&gt;&lt;/record&gt;&lt;/Cite&gt;&lt;/EndNote&gt;</w:instrText>
      </w:r>
      <w:r w:rsidRPr="00E85869">
        <w:fldChar w:fldCharType="end"/>
      </w:r>
      <w:r w:rsidRPr="00E85869">
        <w:fldChar w:fldCharType="begin"/>
      </w:r>
      <w:r w:rsidRPr="00E85869">
        <w:instrText>ADDIN EN.CITE &lt;EndNote&gt;&lt;Cite&gt;&lt;Author&gt;Hummel&lt;/Author&gt;&lt;Year&gt;2010&lt;/Year&gt;&lt;RecNum&gt;3647&lt;/RecNum&gt;&lt;DisplayText&gt;[23]&lt;/DisplayText&gt;&lt;record&gt;&lt;rec-number&gt;3647&lt;/rec-number&gt;&lt;foreign-keys&gt;&lt;key app="EN" db-id="pvd09p5xxesz9qestsq5rzzpp5zdtsxz02dr" timestamp="1433169574"&gt;3647&lt;/key&gt;&lt;/foreign-keys&gt;&lt;ref-type name="Journal Article"&gt;17&lt;/ref-type&gt;&lt;contributors&gt;&lt;authors&gt;&lt;author&gt;Hummel, Jan&lt;/author&gt;&lt;author&gt;Strehmel, Nadine&lt;/author&gt;&lt;author&gt;Selbig, Joachim&lt;/author&gt;&lt;author&gt;Walther, Dirk&lt;/author&gt;&lt;author&gt;Kopka, Joachim&lt;/author&gt;&lt;/authors&gt;&lt;/contributors&gt;&lt;titles&gt;&lt;title&gt;Decision tree supported substructure prediction of metabolites from GC-MS profiles&lt;/title&gt;&lt;secondary-title&gt;Metabolomics&lt;/secondary-title&gt;&lt;alt-title&gt;Metabolomics&lt;/alt-title&gt;&lt;/titles&gt;&lt;periodical&gt;&lt;full-title&gt;Metabolomics&lt;/full-title&gt;&lt;abbr-1&gt;Metabolomics&lt;/abbr-1&gt;&lt;/periodical&gt;&lt;alt-periodical&gt;&lt;full-title&gt;Metabolomics&lt;/full-title&gt;&lt;abbr-1&gt;Metabolomics&lt;/abbr-1&gt;&lt;/alt-periodical&gt;&lt;pages&gt;322-333&lt;/pages&gt;&lt;volume&gt;6&lt;/volume&gt;&lt;number&gt;2&lt;/number&gt;&lt;keywords&gt;&lt;keyword&gt;Metabolic markers&lt;/keyword&gt;&lt;keyword&gt;Gas chromatography (GC)&lt;/keyword&gt;&lt;keyword&gt;Mass spectrometry (MS)&lt;/keyword&gt;&lt;keyword&gt;GC-MS&lt;/keyword&gt;&lt;keyword&gt;Mass spectral classification&lt;/keyword&gt;&lt;keyword&gt;Mass spectral matching&lt;/keyword&gt;&lt;keyword&gt;Metabolite fingerprinting&lt;/keyword&gt;&lt;keyword&gt;Metabolite profiling&lt;/keyword&gt;&lt;keyword&gt;Metabolomics&lt;/keyword&gt;&lt;keyword&gt;Metabonomics&lt;/keyword&gt;&lt;keyword&gt;Decision trees&lt;/keyword&gt;&lt;/keywords&gt;&lt;dates&gt;&lt;year&gt;2010&lt;/year&gt;&lt;pub-dates&gt;&lt;date&gt;2010/06/01&lt;/date&gt;&lt;/pub-dates&gt;&lt;/dates&gt;&lt;publisher&gt;Springer US&lt;/publisher&gt;&lt;isbn&gt;1573-3882&lt;/isbn&gt;&lt;urls&gt;&lt;related-urls&gt;&lt;url&gt;http://dx.doi.org/10.1007/s11306-010-0198-7&lt;/url&gt;&lt;/related-urls&gt;&lt;/urls&gt;&lt;electronic-resource-num&gt;10.1007/s11306-010-0198-7&lt;/electronic-resource-num&gt;&lt;language&gt;English&lt;/language&gt;&lt;/record&gt;&lt;/Cite&gt;&lt;/EndNote&gt;</w:instrText>
      </w:r>
      <w:r w:rsidRPr="00E85869">
        <w:fldChar w:fldCharType="end"/>
      </w:r>
      <w:r w:rsidRPr="00E85869">
        <w:t xml:space="preserve">The representation of small molecules as combinations of </w:t>
      </w:r>
      <w:del w:id="133" w:author="Simon Rogers" w:date="2016-04-08T16:01:00Z">
        <w:r w:rsidRPr="00E85869" w:rsidDel="002B0877">
          <w:delText xml:space="preserve">biological </w:delText>
        </w:r>
      </w:del>
      <w:r w:rsidRPr="00E85869">
        <w:t xml:space="preserve">building blocks has </w:t>
      </w:r>
      <w:ins w:id="134" w:author="Simon Rogers" w:date="2016-04-08T16:01:00Z">
        <w:r w:rsidR="002B0877">
          <w:t xml:space="preserve">previously </w:t>
        </w:r>
      </w:ins>
      <w:r w:rsidRPr="00E85869">
        <w:t xml:space="preserve">been used </w:t>
      </w:r>
      <w:del w:id="135" w:author="Simon Rogers" w:date="2016-04-08T16:01:00Z">
        <w:r w:rsidRPr="00E85869" w:rsidDel="002B0877">
          <w:delText xml:space="preserve">before </w:delText>
        </w:r>
      </w:del>
      <w:r w:rsidRPr="00E85869">
        <w:t xml:space="preserve">for the </w:t>
      </w:r>
      <w:del w:id="136" w:author="Simon Rogers" w:date="2016-04-08T16:01:00Z">
        <w:r w:rsidRPr="00E85869" w:rsidDel="002B0877">
          <w:delText xml:space="preserve">successful </w:delText>
        </w:r>
      </w:del>
      <w:r w:rsidRPr="00E85869">
        <w:t xml:space="preserve">annotation of a small number of molecules in direct infusion-MS with fragmentation </w:t>
      </w:r>
      <w:r w:rsidRPr="00E85869">
        <w:fldChar w:fldCharType="begin"/>
      </w:r>
      <w:r w:rsidRPr="00E85869">
        <w:instrText xml:space="preserve"> ADDIN EN.CITE &lt;EndNote&gt;&lt;Cite&gt;&lt;Author&gt;Sweeney&lt;/Author&gt;&lt;Year&gt;2014&lt;/Year&gt;&lt;RecNum&gt;2497&lt;/RecNum&gt;&lt;DisplayText&gt;[27]&lt;/DisplayText&gt;&lt;record&gt;&lt;rec-number&gt;2497&lt;/rec-number&gt;&lt;foreign-keys&gt;&lt;key app="EN" db-id="pvd09p5xxesz9qestsq5rzzpp5zdtsxz02dr" timestamp="1408449669"&gt;2497&lt;/key&gt;&lt;/foreign-keys&gt;&lt;ref-type name="Journal Article"&gt;17&lt;/ref-type&gt;&lt;contributors&gt;&lt;authors&gt;&lt;author&gt;Sweeney, Daniel L.&lt;/author&gt;&lt;/authors&gt;&lt;/contributors&gt;&lt;titles&gt;&lt;title&gt;A Data Structure for Rapid Mass Spectral Searching&lt;/title&gt;&lt;secondary-title&gt;Mass Spectrometry&lt;/secondary-title&gt;&lt;/titles&gt;&lt;periodical&gt;&lt;full-title&gt;Mass Spectrometry&lt;/full-title&gt;&lt;/periodical&gt;&lt;pages&gt;S0035-S0035&lt;/pages&gt;&lt;volume&gt;3&lt;/volume&gt;&lt;number&gt;Special_Issue_2&lt;/number&gt;&lt;dates&gt;&lt;year&gt;2014&lt;/year&gt;&lt;/dates&gt;&lt;urls&gt;&lt;/urls&gt;&lt;electronic-resource-num&gt;10.5702/massspectrometry.S0035&lt;/electronic-resource-num&gt;&lt;/record&gt;&lt;/Cite&gt;&lt;/EndNote&gt;</w:instrText>
      </w:r>
      <w:r w:rsidRPr="00E85869">
        <w:fldChar w:fldCharType="separate"/>
      </w:r>
      <w:r w:rsidRPr="00E85869">
        <w:rPr>
          <w:noProof/>
        </w:rPr>
        <w:t>[27]</w:t>
      </w:r>
      <w:r w:rsidRPr="00E85869">
        <w:fldChar w:fldCharType="end"/>
      </w:r>
      <w:r w:rsidRPr="00E85869">
        <w:t xml:space="preserve"> and for metabolite classification in GC-MS </w:t>
      </w:r>
      <w:r w:rsidRPr="00E85869">
        <w:fldChar w:fldCharType="begin">
          <w:fldData xml:space="preserve">PEVuZE5vdGU+PENpdGU+PEF1dGhvcj5TY290dDwvQXV0aG9yPjxZZWFyPjE5OTQ8L1llYXI+PFJl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</w:fldData>
        </w:fldChar>
      </w:r>
      <w:r w:rsidRPr="00E85869">
        <w:instrText xml:space="preserve"> ADDIN EN.CITE </w:instrText>
      </w:r>
      <w:r w:rsidRPr="00E85869">
        <w:fldChar w:fldCharType="begin">
          <w:fldData xml:space="preserve">PEVuZE5vdGU+PENpdGU+PEF1dGhvcj5TY290dDwvQXV0aG9yPjxZZWFyPjE5OTQ8L1llYXI+PFJl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</w:fldData>
        </w:fldChar>
      </w:r>
      <w:r w:rsidRPr="00E85869">
        <w:instrText xml:space="preserve"> ADDIN EN.CITE.DATA </w:instrText>
      </w:r>
      <w:r w:rsidRPr="00E85869">
        <w:fldChar w:fldCharType="end"/>
      </w:r>
      <w:r w:rsidRPr="00E85869">
        <w:fldChar w:fldCharType="separate"/>
      </w:r>
      <w:r w:rsidRPr="00E85869">
        <w:rPr>
          <w:noProof/>
        </w:rPr>
        <w:t>[28, 29]</w:t>
      </w:r>
      <w:r w:rsidRPr="00E85869">
        <w:fldChar w:fldCharType="end"/>
      </w:r>
      <w:r w:rsidRPr="00E85869">
        <w:t xml:space="preserve">. </w:t>
      </w:r>
      <w:del w:id="137" w:author="Simon Rogers" w:date="2016-04-08T16:02:00Z">
        <w:r w:rsidRPr="00E85869" w:rsidDel="002B0877">
          <w:delText xml:space="preserve">Recently, </w:delText>
        </w:r>
      </w:del>
      <w:proofErr w:type="spellStart"/>
      <w:r w:rsidRPr="00E85869">
        <w:t>CSI:FingerID</w:t>
      </w:r>
      <w:proofErr w:type="spellEnd"/>
      <w:r w:rsidRPr="00E85869">
        <w:t xml:space="preserve"> </w:t>
      </w:r>
      <w:del w:id="138" w:author="Simon Rogers" w:date="2016-04-08T16:02:00Z">
        <w:r w:rsidRPr="00E85869" w:rsidDel="002B0877">
          <w:delText xml:space="preserve">was proposed for ranking </w:delText>
        </w:r>
      </w:del>
      <w:ins w:id="139" w:author="Simon Rogers" w:date="2016-04-08T16:02:00Z">
        <w:r w:rsidR="002B0877">
          <w:t xml:space="preserve">ranks </w:t>
        </w:r>
      </w:ins>
      <w:r w:rsidRPr="00E85869">
        <w:t>candidate molecules based on the presence and absence of various predefined structural features</w:t>
      </w:r>
      <w:ins w:id="140" w:author="Simon Rogers" w:date="2016-04-08T16:02:00Z">
        <w:r w:rsidR="002B0877">
          <w:t>, including substructures</w:t>
        </w:r>
      </w:ins>
      <w:r w:rsidRPr="00E85869">
        <w:t xml:space="preserve"> </w:t>
      </w:r>
      <w:r w:rsidRPr="00E85869">
        <w:fldChar w:fldCharType="begin"/>
      </w:r>
      <w:r w:rsidRPr="00E85869">
        <w:instrText xml:space="preserve"> ADDIN EN.CITE &lt;EndNote&gt;&lt;Cite&gt;&lt;Author&gt;Dührkop&lt;/Author&gt;&lt;Year&gt;2015&lt;/Year&gt;&lt;RecNum&gt;3893&lt;/RecNum&gt;&lt;DisplayText&gt;[5]&lt;/DisplayText&gt;&lt;record&gt;&lt;rec-number&gt;3893&lt;/rec-number&gt;&lt;foreign-keys&gt;&lt;key app="EN" db-id="pvd09p5xxesz9qestsq5rzzpp5zdtsxz02dr" timestamp="1452271204"&gt;3893&lt;/key&gt;&lt;/foreign-keys&gt;&lt;ref-type name="Journal Article"&gt;17&lt;/ref-type&gt;&lt;contributors&gt;&lt;authors&gt;&lt;author&gt;Dührkop, Kai&lt;/author&gt;&lt;author&gt;Shen, Huibin&lt;/author&gt;&lt;author&gt;Meusel, Marvin&lt;/author&gt;&lt;author&gt;Rousu, Juho&lt;/author&gt;&lt;author&gt;Böcker, Sebastian&lt;/author&gt;&lt;/authors&gt;&lt;/contributors&gt;&lt;titles&gt;&lt;title&gt;Searching molecular structure databases with tandem mass spectra using CSI:FingerID&lt;/title&gt;&lt;secondary-title&gt;Proceedings of the National Academy of Sciences&lt;/secondary-title&gt;&lt;/titles&gt;&lt;periodical&gt;&lt;full-title&gt;Proceedings of the National Academy of Sciences&lt;/full-title&gt;&lt;/periodical&gt;&lt;pages&gt;12580-12585&lt;/pages&gt;&lt;volume&gt;112&lt;/volume&gt;&lt;number&gt;41&lt;/number&gt;&lt;dates&gt;&lt;year&gt;2015&lt;/year&gt;&lt;pub-dates&gt;&lt;date&gt;October 13, 2015&lt;/date&gt;&lt;/pub-dates&gt;&lt;/dates&gt;&lt;urls&gt;&lt;related-urls&gt;&lt;url&gt;http://www.pnas.org/content/112/41/12580.abstract&lt;/url&gt;&lt;/related-urls&gt;&lt;/urls&gt;&lt;electronic-resource-num&gt;10.1073/pnas.1509788112&lt;/electronic-resource-num&gt;&lt;/record&gt;&lt;/Cite&gt;&lt;/EndNote&gt;</w:instrText>
      </w:r>
      <w:r w:rsidRPr="00E85869">
        <w:fldChar w:fldCharType="separate"/>
      </w:r>
      <w:r w:rsidRPr="00E85869">
        <w:rPr>
          <w:noProof/>
        </w:rPr>
        <w:t>[5]</w:t>
      </w:r>
      <w:r w:rsidRPr="00E85869">
        <w:fldChar w:fldCharType="end"/>
      </w:r>
      <w:ins w:id="141" w:author="Simon Rogers" w:date="2016-04-08T16:02:00Z">
        <w:r w:rsidR="002B0877">
          <w:t>.</w:t>
        </w:r>
      </w:ins>
      <w:del w:id="142" w:author="Simon Rogers" w:date="2016-04-08T16:02:00Z">
        <w:r w:rsidRPr="00E85869" w:rsidDel="002B0877">
          <w:delText>,</w:delText>
        </w:r>
      </w:del>
      <w:r w:rsidRPr="00E85869">
        <w:t xml:space="preserve"> </w:t>
      </w:r>
      <w:del w:id="143" w:author="Simon Rogers" w:date="2016-04-08T16:02:00Z">
        <w:r w:rsidRPr="00E85869" w:rsidDel="002B0877">
          <w:delText xml:space="preserve">implicitly assuming that such building blocks exist in fragmentation spectra as well. </w:delText>
        </w:r>
      </w:del>
      <w:r w:rsidRPr="00E85869">
        <w:t xml:space="preserve">These studies reveal the </w:t>
      </w:r>
      <w:del w:id="144" w:author="Simon Rogers" w:date="2016-04-08T16:03:00Z">
        <w:r w:rsidRPr="00E85869" w:rsidDel="002B0877">
          <w:delText xml:space="preserve">high </w:delText>
        </w:r>
      </w:del>
      <w:r w:rsidRPr="00E85869">
        <w:t xml:space="preserve">potential of substructure-based approaches in </w:t>
      </w:r>
      <w:del w:id="145" w:author="Simon Rogers" w:date="2016-04-08T16:03:00Z">
        <w:r w:rsidRPr="00E85869" w:rsidDel="002B0877">
          <w:delText xml:space="preserve">mass spectrometry </w:delText>
        </w:r>
      </w:del>
      <w:ins w:id="146" w:author="Simon Rogers" w:date="2016-04-08T16:03:00Z">
        <w:r w:rsidR="002B0877">
          <w:t xml:space="preserve">MS </w:t>
        </w:r>
      </w:ins>
      <w:r w:rsidRPr="00E85869">
        <w:t xml:space="preserve">but </w:t>
      </w:r>
      <w:del w:id="147" w:author="Simon Rogers" w:date="2016-04-08T16:03:00Z">
        <w:r w:rsidRPr="00E85869" w:rsidDel="002B0877">
          <w:delText>rely on</w:delText>
        </w:r>
      </w:del>
      <w:ins w:id="148" w:author="Simon Rogers" w:date="2016-04-08T16:03:00Z">
        <w:r w:rsidR="002B0877">
          <w:t>require</w:t>
        </w:r>
      </w:ins>
      <w:r w:rsidRPr="00E85869">
        <w:t xml:space="preserve"> structurally known training data</w:t>
      </w:r>
      <w:del w:id="149" w:author="Simon Rogers" w:date="2016-04-08T16:03:00Z">
        <w:r w:rsidRPr="00E85869" w:rsidDel="002B0877">
          <w:delText xml:space="preserve"> sets</w:delText>
        </w:r>
      </w:del>
      <w:r w:rsidRPr="00E85869">
        <w:t xml:space="preserve">, which </w:t>
      </w:r>
      <w:del w:id="150" w:author="Simon Rogers" w:date="2016-04-08T16:03:00Z">
        <w:r w:rsidRPr="00E85869" w:rsidDel="002B0877">
          <w:delText xml:space="preserve">may take considerable time and effort </w:delText>
        </w:r>
      </w:del>
      <w:ins w:id="151" w:author="Simon Rogers" w:date="2016-04-08T16:03:00Z">
        <w:r w:rsidR="002B0877">
          <w:t xml:space="preserve">is costly </w:t>
        </w:r>
      </w:ins>
      <w:r w:rsidRPr="00E85869">
        <w:t xml:space="preserve">to produce and </w:t>
      </w:r>
      <w:del w:id="152" w:author="Simon Rogers" w:date="2016-04-08T16:03:00Z">
        <w:r w:rsidRPr="00E85869" w:rsidDel="002B0877">
          <w:delText>are usually</w:delText>
        </w:r>
      </w:del>
      <w:ins w:id="153" w:author="Simon Rogers" w:date="2016-04-08T16:03:00Z">
        <w:r w:rsidR="002B0877">
          <w:t>often</w:t>
        </w:r>
      </w:ins>
      <w:r w:rsidRPr="00E85869">
        <w:t xml:space="preserve"> platform-specific. </w:t>
      </w:r>
      <w:del w:id="154" w:author="Simon Rogers" w:date="2016-04-08T16:04:00Z">
        <w:r w:rsidRPr="00E85869" w:rsidDel="002B0877">
          <w:delText xml:space="preserve">We </w:delText>
        </w:r>
      </w:del>
      <w:ins w:id="155" w:author="Simon Rogers" w:date="2016-04-08T16:04:00Z">
        <w:r w:rsidR="002B0877">
          <w:t>Our</w:t>
        </w:r>
        <w:r w:rsidR="002B0877" w:rsidRPr="00E85869">
          <w:t xml:space="preserve"> </w:t>
        </w:r>
      </w:ins>
      <w:r w:rsidRPr="00E85869">
        <w:t>propose</w:t>
      </w:r>
      <w:ins w:id="156" w:author="Simon Rogers" w:date="2016-04-08T16:04:00Z">
        <w:r w:rsidR="002B0877">
          <w:t>d</w:t>
        </w:r>
      </w:ins>
      <w:del w:id="157" w:author="Simon Rogers" w:date="2016-04-08T16:04:00Z">
        <w:r w:rsidRPr="00E85869" w:rsidDel="002B0877">
          <w:delText xml:space="preserve"> a</w:delText>
        </w:r>
      </w:del>
      <w:r w:rsidRPr="00E85869">
        <w:t xml:space="preserve"> method </w:t>
      </w:r>
      <w:ins w:id="158" w:author="Simon Rogers" w:date="2016-04-08T16:04:00Z">
        <w:r w:rsidR="002B0877">
          <w:t xml:space="preserve">is </w:t>
        </w:r>
      </w:ins>
      <w:r w:rsidRPr="00E85869">
        <w:t xml:space="preserve">applicable to any platform </w:t>
      </w:r>
      <w:del w:id="159" w:author="Simon Rogers" w:date="2016-04-08T16:04:00Z">
        <w:r w:rsidRPr="00E85869" w:rsidDel="002B0877">
          <w:delText>that is based on the data alone without recourse to prior knowledge</w:delText>
        </w:r>
      </w:del>
      <w:ins w:id="160" w:author="Simon Rogers" w:date="2016-04-08T16:04:00Z">
        <w:r w:rsidR="002B0877">
          <w:t>and requires no training data</w:t>
        </w:r>
      </w:ins>
      <w:r w:rsidRPr="00E85869">
        <w:t>.</w:t>
      </w:r>
    </w:p>
    <w:p w14:paraId="35ACE988" w14:textId="4084546F" w:rsidR="0037011F" w:rsidRPr="00E85869" w:rsidRDefault="67CC0282" w:rsidP="005E37B4">
      <w:pPr>
        <w:pStyle w:val="OurBody"/>
      </w:pPr>
      <w:r w:rsidRPr="67CC0282">
        <w:rPr>
          <w:rFonts w:eastAsia="Times New Roman"/>
        </w:rPr>
        <w:t xml:space="preserve">Figure 1 </w:t>
      </w:r>
      <w:r w:rsidR="00310327">
        <w:rPr>
          <w:rFonts w:eastAsia="Times New Roman"/>
        </w:rPr>
        <w:t>demonstrates the parallel</w:t>
      </w:r>
      <w:ins w:id="161" w:author="Simon Rogers" w:date="2016-04-08T16:05:00Z">
        <w:r w:rsidR="00320F42">
          <w:rPr>
            <w:rFonts w:eastAsia="Times New Roman"/>
          </w:rPr>
          <w:t>s</w:t>
        </w:r>
      </w:ins>
      <w:del w:id="162" w:author="Simon Rogers" w:date="2016-04-08T16:05:00Z">
        <w:r w:rsidR="00310327" w:rsidDel="00320F42">
          <w:rPr>
            <w:rFonts w:eastAsia="Times New Roman"/>
          </w:rPr>
          <w:delText>s</w:delText>
        </w:r>
      </w:del>
      <w:r w:rsidR="00310327">
        <w:rPr>
          <w:rFonts w:eastAsia="Times New Roman"/>
        </w:rPr>
        <w:t xml:space="preserve"> between text and </w:t>
      </w:r>
      <w:del w:id="163" w:author="Simon Rogers" w:date="2016-04-08T16:05:00Z">
        <w:r w:rsidR="00310327" w:rsidDel="00320F42">
          <w:rPr>
            <w:rFonts w:eastAsia="Times New Roman"/>
          </w:rPr>
          <w:delText xml:space="preserve">molecular </w:delText>
        </w:r>
      </w:del>
      <w:ins w:id="164" w:author="Simon Rogers" w:date="2016-04-08T16:05:00Z">
        <w:r w:rsidR="00320F42">
          <w:rPr>
            <w:rFonts w:eastAsia="Times New Roman"/>
          </w:rPr>
          <w:t xml:space="preserve">MS </w:t>
        </w:r>
      </w:ins>
      <w:r w:rsidR="00310327">
        <w:rPr>
          <w:rFonts w:eastAsia="Times New Roman"/>
        </w:rPr>
        <w:t>fragmentation data that motivate</w:t>
      </w:r>
      <w:ins w:id="165" w:author="Simon Rogers" w:date="2016-04-08T16:05:00Z">
        <w:r w:rsidR="00320F42">
          <w:rPr>
            <w:rFonts w:eastAsia="Times New Roman"/>
          </w:rPr>
          <w:t>s</w:t>
        </w:r>
      </w:ins>
      <w:r w:rsidR="00310327">
        <w:rPr>
          <w:rFonts w:eastAsia="Times New Roman"/>
        </w:rPr>
        <w:t xml:space="preserve"> our approach. We </w:t>
      </w:r>
      <w:r w:rsidRPr="67CC0282">
        <w:rPr>
          <w:rFonts w:eastAsia="Times New Roman"/>
        </w:rPr>
        <w:t>term</w:t>
      </w:r>
      <w:r w:rsidR="00310327">
        <w:rPr>
          <w:rFonts w:eastAsia="Times New Roman"/>
        </w:rPr>
        <w:t xml:space="preserve"> LDA applied to fragmentation data </w:t>
      </w:r>
      <w:r w:rsidRPr="67CC0282">
        <w:rPr>
          <w:rFonts w:eastAsia="Times New Roman"/>
        </w:rPr>
        <w:t xml:space="preserve">‘MS2LDA’. As LDA </w:t>
      </w:r>
      <w:del w:id="166" w:author="Simon Rogers" w:date="2016-04-08T16:05:00Z">
        <w:r w:rsidRPr="67CC0282" w:rsidDel="00320F42">
          <w:rPr>
            <w:rFonts w:eastAsia="Times New Roman"/>
          </w:rPr>
          <w:delText xml:space="preserve">breaks </w:delText>
        </w:r>
      </w:del>
      <w:ins w:id="167" w:author="Simon Rogers" w:date="2016-04-08T16:05:00Z">
        <w:r w:rsidR="00320F42">
          <w:rPr>
            <w:rFonts w:eastAsia="Times New Roman"/>
          </w:rPr>
          <w:t>decomposes</w:t>
        </w:r>
        <w:r w:rsidR="00320F42" w:rsidRPr="67CC0282">
          <w:rPr>
            <w:rFonts w:eastAsia="Times New Roman"/>
          </w:rPr>
          <w:t xml:space="preserve"> </w:t>
        </w:r>
      </w:ins>
      <w:r w:rsidRPr="67CC0282">
        <w:rPr>
          <w:rFonts w:eastAsia="Times New Roman"/>
        </w:rPr>
        <w:t xml:space="preserve">documents into </w:t>
      </w:r>
      <w:del w:id="168" w:author="Simon Rogers" w:date="2016-04-08T16:06:00Z">
        <w:r w:rsidRPr="67CC0282" w:rsidDel="00320F42">
          <w:rPr>
            <w:rFonts w:eastAsia="Times New Roman"/>
          </w:rPr>
          <w:delText xml:space="preserve">their constituent </w:delText>
        </w:r>
      </w:del>
      <w:r w:rsidRPr="67CC0282">
        <w:rPr>
          <w:rFonts w:eastAsia="Times New Roman"/>
        </w:rPr>
        <w:t xml:space="preserve">topics based on </w:t>
      </w:r>
      <w:ins w:id="169" w:author="Simon Rogers" w:date="2016-04-08T16:06:00Z">
        <w:r w:rsidR="00320F42">
          <w:rPr>
            <w:rFonts w:eastAsia="Times New Roman"/>
          </w:rPr>
          <w:t xml:space="preserve">frequently co-occurring </w:t>
        </w:r>
      </w:ins>
      <w:r w:rsidRPr="67CC0282">
        <w:rPr>
          <w:rFonts w:eastAsia="Times New Roman"/>
        </w:rPr>
        <w:t>words</w:t>
      </w:r>
      <w:del w:id="170" w:author="Simon Rogers" w:date="2016-04-08T16:06:00Z">
        <w:r w:rsidRPr="67CC0282" w:rsidDel="00320F42">
          <w:rPr>
            <w:rFonts w:eastAsia="Times New Roman"/>
          </w:rPr>
          <w:delText xml:space="preserve"> that frequently co-occur</w:delText>
        </w:r>
      </w:del>
      <w:r w:rsidRPr="67CC0282">
        <w:rPr>
          <w:rFonts w:eastAsia="Times New Roman"/>
        </w:rPr>
        <w:t>, so MS2LDA decomposes fragmentation spectra into their constituent building blocks of frequently co-occurring fragments and neutral losses (</w:t>
      </w:r>
      <w:del w:id="171" w:author="Simon Rogers" w:date="2016-04-08T16:06:00Z">
        <w:r w:rsidRPr="67CC0282" w:rsidDel="00320F42">
          <w:rPr>
            <w:rFonts w:eastAsia="Times New Roman"/>
          </w:rPr>
          <w:delText xml:space="preserve">hereafter </w:delText>
        </w:r>
      </w:del>
      <w:r w:rsidRPr="67CC0282">
        <w:rPr>
          <w:rFonts w:eastAsia="Times New Roman"/>
        </w:rPr>
        <w:t xml:space="preserve">referred to as ‘Mass2Motifs’). Crucially, </w:t>
      </w:r>
      <w:del w:id="172" w:author="Simon Rogers" w:date="2016-04-08T16:06:00Z">
        <w:r w:rsidRPr="67CC0282" w:rsidDel="00320F42">
          <w:rPr>
            <w:rFonts w:eastAsia="Times New Roman"/>
          </w:rPr>
          <w:delText xml:space="preserve">as in LDA, </w:delText>
        </w:r>
      </w:del>
      <w:r w:rsidRPr="67CC0282">
        <w:rPr>
          <w:rFonts w:eastAsia="Times New Roman"/>
        </w:rPr>
        <w:t xml:space="preserve">MS2LDA achieves this with a purely data-driven approach. By using all of the fragmentation spectra generated by data-dependent mass fragmentation analysis (DDA), it learns </w:t>
      </w:r>
      <w:del w:id="173" w:author="Simon Rogers" w:date="2016-04-08T16:07:00Z">
        <w:r w:rsidRPr="67CC0282" w:rsidDel="00320F42">
          <w:rPr>
            <w:rFonts w:eastAsia="Times New Roman"/>
          </w:rPr>
          <w:delText xml:space="preserve">both </w:delText>
        </w:r>
      </w:del>
      <w:r w:rsidRPr="67CC0282">
        <w:rPr>
          <w:rFonts w:eastAsia="Times New Roman"/>
        </w:rPr>
        <w:t xml:space="preserve">the conserved substructures </w:t>
      </w:r>
      <w:r w:rsidR="000C6B44">
        <w:rPr>
          <w:rFonts w:eastAsia="Times New Roman"/>
        </w:rPr>
        <w:t xml:space="preserve">(the </w:t>
      </w:r>
      <w:r w:rsidRPr="67CC0282">
        <w:rPr>
          <w:rFonts w:eastAsia="Times New Roman"/>
        </w:rPr>
        <w:t>Mass2Motifs</w:t>
      </w:r>
      <w:r w:rsidR="000C6B44">
        <w:rPr>
          <w:rFonts w:eastAsia="Times New Roman"/>
        </w:rPr>
        <w:t>)</w:t>
      </w:r>
      <w:r w:rsidRPr="67CC0282">
        <w:rPr>
          <w:rFonts w:eastAsia="Times New Roman"/>
        </w:rPr>
        <w:t xml:space="preserve"> and the decomposition of the fragmentation spectra</w:t>
      </w:r>
      <w:r w:rsidR="00212435">
        <w:rPr>
          <w:rFonts w:eastAsia="Times New Roman"/>
        </w:rPr>
        <w:t xml:space="preserve"> (into</w:t>
      </w:r>
      <w:del w:id="174" w:author="Simon Rogers" w:date="2016-04-08T16:07:00Z">
        <w:r w:rsidR="00212435" w:rsidDel="000B1D08">
          <w:rPr>
            <w:rFonts w:eastAsia="Times New Roman"/>
          </w:rPr>
          <w:delText xml:space="preserve"> sets of</w:delText>
        </w:r>
      </w:del>
      <w:r w:rsidR="00212435">
        <w:rPr>
          <w:rFonts w:eastAsia="Times New Roman"/>
        </w:rPr>
        <w:t xml:space="preserve"> Mass2Motifs)</w:t>
      </w:r>
      <w:del w:id="175" w:author="Simon Rogers" w:date="2016-04-08T16:07:00Z">
        <w:r w:rsidRPr="67CC0282" w:rsidDel="000B1D08">
          <w:rPr>
            <w:rFonts w:eastAsia="Times New Roman"/>
          </w:rPr>
          <w:delText xml:space="preserve"> in an unsupervised manner</w:delText>
        </w:r>
      </w:del>
      <w:r w:rsidRPr="67CC0282">
        <w:rPr>
          <w:rFonts w:eastAsia="Times New Roman"/>
        </w:rPr>
        <w:t xml:space="preserve">. </w:t>
      </w:r>
      <w:del w:id="176" w:author="Simon Rogers" w:date="2016-04-08T16:07:00Z">
        <w:r w:rsidRPr="67CC0282" w:rsidDel="000B1D08">
          <w:rPr>
            <w:rFonts w:eastAsia="Times New Roman"/>
          </w:rPr>
          <w:delText>As LDA aids the exploration of text corpora, so MS2LDA aids the exploration of complex DDA fragmentation data by, for example, highlighting the presence of particular Mass2Motifs and grouping molecules tha</w:delText>
        </w:r>
        <w:r w:rsidR="005E37B4" w:rsidDel="000B1D08">
          <w:rPr>
            <w:rFonts w:eastAsia="Times New Roman"/>
          </w:rPr>
          <w:delText>t share a particular Mass2Motif, which is a time-consuming task when manually performed.</w:delText>
        </w:r>
      </w:del>
    </w:p>
    <w:p w14:paraId="5EA39A5B" w14:textId="740DA3BA" w:rsidR="0009736D" w:rsidRPr="00E85869" w:rsidRDefault="006F722F" w:rsidP="005E37B4">
      <w:pPr>
        <w:pStyle w:val="OurBody"/>
      </w:pPr>
      <w:bookmarkStart w:id="177" w:name="_Fieldmark__415_321700335"/>
      <w:bookmarkStart w:id="178" w:name="__Fieldmark__953_1959362117"/>
      <w:bookmarkStart w:id="179" w:name="_Fieldmark__426_321700335"/>
      <w:bookmarkStart w:id="180" w:name="__Fieldmark__962_1959362117"/>
      <w:bookmarkStart w:id="181" w:name="_Fieldmark__442_321700335"/>
      <w:bookmarkStart w:id="182" w:name="__Fieldmark__971_1959362117"/>
      <w:bookmarkEnd w:id="177"/>
      <w:bookmarkEnd w:id="178"/>
      <w:bookmarkEnd w:id="179"/>
      <w:bookmarkEnd w:id="180"/>
      <w:bookmarkEnd w:id="181"/>
      <w:bookmarkEnd w:id="182"/>
      <w:r w:rsidRPr="67CC0282">
        <w:rPr>
          <w:rFonts w:eastAsia="Times New Roman"/>
        </w:rPr>
        <w:t>In this paper we describe a</w:t>
      </w:r>
      <w:r w:rsidR="0009736D" w:rsidRPr="67CC0282">
        <w:rPr>
          <w:rFonts w:eastAsia="Times New Roman"/>
        </w:rPr>
        <w:t>n analysis</w:t>
      </w:r>
      <w:r w:rsidRPr="67CC0282">
        <w:rPr>
          <w:rFonts w:eastAsia="Times New Roman"/>
        </w:rPr>
        <w:t xml:space="preserve"> pipeline that performs the necessary data pre-processing, </w:t>
      </w:r>
      <w:del w:id="183" w:author="Simon Rogers" w:date="2016-04-08T16:08:00Z">
        <w:r w:rsidRPr="67CC0282" w:rsidDel="000B1D08">
          <w:rPr>
            <w:rFonts w:eastAsia="Times New Roman"/>
          </w:rPr>
          <w:delText xml:space="preserve">runs </w:delText>
        </w:r>
      </w:del>
      <w:ins w:id="184" w:author="Simon Rogers" w:date="2016-04-08T16:08:00Z">
        <w:r w:rsidR="000B1D08">
          <w:rPr>
            <w:rFonts w:eastAsia="Times New Roman"/>
          </w:rPr>
          <w:t>extracts</w:t>
        </w:r>
        <w:r w:rsidR="000B1D08" w:rsidRPr="67CC0282">
          <w:rPr>
            <w:rFonts w:eastAsia="Times New Roman"/>
          </w:rPr>
          <w:t xml:space="preserve"> </w:t>
        </w:r>
      </w:ins>
      <w:r w:rsidRPr="67CC0282">
        <w:rPr>
          <w:rFonts w:eastAsia="Times New Roman"/>
        </w:rPr>
        <w:t>Mass2Motif</w:t>
      </w:r>
      <w:ins w:id="185" w:author="Simon Rogers" w:date="2016-04-08T16:08:00Z">
        <w:r w:rsidR="000B1D08">
          <w:rPr>
            <w:rFonts w:eastAsia="Times New Roman"/>
          </w:rPr>
          <w:t>s</w:t>
        </w:r>
      </w:ins>
      <w:r w:rsidRPr="67CC0282">
        <w:rPr>
          <w:rFonts w:eastAsia="Times New Roman"/>
        </w:rPr>
        <w:t xml:space="preserve"> </w:t>
      </w:r>
      <w:del w:id="186" w:author="Simon Rogers" w:date="2016-04-08T16:08:00Z">
        <w:r w:rsidRPr="67CC0282" w:rsidDel="000B1D08">
          <w:rPr>
            <w:rFonts w:eastAsia="Times New Roman"/>
          </w:rPr>
          <w:delText xml:space="preserve">discovery </w:delText>
        </w:r>
      </w:del>
      <w:r w:rsidRPr="67CC0282">
        <w:rPr>
          <w:rFonts w:eastAsia="Times New Roman"/>
        </w:rPr>
        <w:t xml:space="preserve">and allows the user to explore the </w:t>
      </w:r>
      <w:del w:id="187" w:author="Simon Rogers" w:date="2016-04-08T16:08:00Z">
        <w:r w:rsidRPr="67CC0282" w:rsidDel="000B1D08">
          <w:rPr>
            <w:rFonts w:eastAsia="Times New Roman"/>
          </w:rPr>
          <w:delText xml:space="preserve">decomposition of their data into potential substructures </w:delText>
        </w:r>
      </w:del>
      <w:ins w:id="188" w:author="Simon Rogers" w:date="2016-04-08T16:08:00Z">
        <w:r w:rsidR="000B1D08">
          <w:rPr>
            <w:rFonts w:eastAsia="Times New Roman"/>
          </w:rPr>
          <w:t xml:space="preserve">results </w:t>
        </w:r>
      </w:ins>
      <w:r w:rsidRPr="67CC0282">
        <w:rPr>
          <w:rFonts w:eastAsia="Times New Roman"/>
        </w:rPr>
        <w:t xml:space="preserve">in an interactive visualization </w:t>
      </w:r>
      <w:del w:id="189" w:author="Simon Rogers" w:date="2016-04-08T16:08:00Z">
        <w:r w:rsidRPr="67CC0282" w:rsidDel="000B1D08">
          <w:rPr>
            <w:rFonts w:eastAsia="Times New Roman"/>
          </w:rPr>
          <w:delText>module</w:delText>
        </w:r>
      </w:del>
      <w:ins w:id="190" w:author="Simon Rogers" w:date="2016-04-08T16:08:00Z">
        <w:r w:rsidR="000B1D08">
          <w:rPr>
            <w:rFonts w:eastAsia="Times New Roman"/>
          </w:rPr>
          <w:t>environment</w:t>
        </w:r>
      </w:ins>
      <w:r w:rsidRPr="67CC0282">
        <w:rPr>
          <w:rFonts w:eastAsia="Times New Roman"/>
        </w:rPr>
        <w:t xml:space="preserve">. We demonstrate </w:t>
      </w:r>
      <w:del w:id="191" w:author="Simon Rogers" w:date="2016-04-08T16:08:00Z">
        <w:r w:rsidRPr="67CC0282" w:rsidDel="000B1D08">
          <w:rPr>
            <w:rFonts w:eastAsia="Times New Roman"/>
          </w:rPr>
          <w:delText xml:space="preserve">the utility of our approach </w:delText>
        </w:r>
      </w:del>
      <w:ins w:id="192" w:author="Simon Rogers" w:date="2016-04-08T16:08:00Z">
        <w:r w:rsidR="000B1D08">
          <w:rPr>
            <w:rFonts w:eastAsia="Times New Roman"/>
          </w:rPr>
          <w:t xml:space="preserve">MS2LDA </w:t>
        </w:r>
      </w:ins>
      <w:r w:rsidRPr="67CC0282">
        <w:rPr>
          <w:rFonts w:eastAsia="Times New Roman"/>
        </w:rPr>
        <w:t xml:space="preserve">by </w:t>
      </w:r>
      <w:del w:id="193" w:author="Simon Rogers" w:date="2016-04-08T16:16:00Z">
        <w:r w:rsidRPr="67CC0282" w:rsidDel="000B1D08">
          <w:rPr>
            <w:rFonts w:eastAsia="Times New Roman"/>
          </w:rPr>
          <w:delText xml:space="preserve">exploring </w:delText>
        </w:r>
      </w:del>
      <w:ins w:id="194" w:author="Simon Rogers" w:date="2016-04-08T16:16:00Z">
        <w:r w:rsidR="000B1D08">
          <w:rPr>
            <w:rFonts w:eastAsia="Times New Roman"/>
          </w:rPr>
          <w:t>analysing</w:t>
        </w:r>
        <w:r w:rsidR="000B1D08" w:rsidRPr="67CC0282">
          <w:rPr>
            <w:rFonts w:eastAsia="Times New Roman"/>
          </w:rPr>
          <w:t xml:space="preserve"> </w:t>
        </w:r>
      </w:ins>
      <w:del w:id="195" w:author="Simon Rogers" w:date="2016-04-08T16:16:00Z">
        <w:r w:rsidRPr="67CC0282" w:rsidDel="000B1D08">
          <w:rPr>
            <w:rFonts w:eastAsia="Times New Roman"/>
          </w:rPr>
          <w:delText xml:space="preserve">the Mass2Motifs </w:delText>
        </w:r>
        <w:r w:rsidR="009E7866" w:rsidRPr="67CC0282" w:rsidDel="000B1D08">
          <w:rPr>
            <w:rFonts w:eastAsia="Times New Roman"/>
          </w:rPr>
          <w:delText>found</w:delText>
        </w:r>
        <w:r w:rsidRPr="67CC0282" w:rsidDel="000B1D08">
          <w:rPr>
            <w:rFonts w:eastAsia="Times New Roman"/>
          </w:rPr>
          <w:delText xml:space="preserve"> </w:delText>
        </w:r>
        <w:r w:rsidR="009E7866" w:rsidRPr="67CC0282" w:rsidDel="000B1D08">
          <w:rPr>
            <w:rFonts w:eastAsia="Times New Roman"/>
          </w:rPr>
          <w:delText>in</w:delText>
        </w:r>
        <w:r w:rsidRPr="67CC0282" w:rsidDel="000B1D08">
          <w:rPr>
            <w:rFonts w:eastAsia="Times New Roman"/>
          </w:rPr>
          <w:delText xml:space="preserve"> </w:delText>
        </w:r>
      </w:del>
      <w:r w:rsidRPr="67CC0282">
        <w:rPr>
          <w:rFonts w:eastAsia="Times New Roman"/>
        </w:rPr>
        <w:t xml:space="preserve">four </w:t>
      </w:r>
      <w:del w:id="196" w:author="Simon Rogers" w:date="2016-04-08T16:08:00Z">
        <w:r w:rsidRPr="67CC0282" w:rsidDel="000B1D08">
          <w:rPr>
            <w:rFonts w:eastAsia="Times New Roman"/>
          </w:rPr>
          <w:delText xml:space="preserve">different </w:delText>
        </w:r>
      </w:del>
      <w:r w:rsidRPr="67CC0282">
        <w:rPr>
          <w:rFonts w:eastAsia="Times New Roman"/>
        </w:rPr>
        <w:t xml:space="preserve">beer extracts. </w:t>
      </w:r>
      <w:del w:id="197" w:author="Simon Rogers" w:date="2016-04-08T16:16:00Z">
        <w:r w:rsidRPr="67CC0282" w:rsidDel="001314E4">
          <w:rPr>
            <w:rFonts w:eastAsia="Times New Roman"/>
          </w:rPr>
          <w:delText>Our results</w:delText>
        </w:r>
      </w:del>
      <w:ins w:id="198" w:author="Simon Rogers" w:date="2016-04-08T16:16:00Z">
        <w:r w:rsidR="001314E4">
          <w:rPr>
            <w:rFonts w:eastAsia="Times New Roman"/>
          </w:rPr>
          <w:t>We</w:t>
        </w:r>
      </w:ins>
      <w:r w:rsidRPr="67CC0282">
        <w:rPr>
          <w:rFonts w:eastAsia="Times New Roman"/>
        </w:rPr>
        <w:t xml:space="preserve"> </w:t>
      </w:r>
      <w:del w:id="199" w:author="Simon Rogers" w:date="2016-04-08T16:08:00Z">
        <w:r w:rsidRPr="67CC0282" w:rsidDel="000B1D08">
          <w:rPr>
            <w:rFonts w:eastAsia="Times New Roman"/>
          </w:rPr>
          <w:delText xml:space="preserve">demonstrate </w:delText>
        </w:r>
      </w:del>
      <w:ins w:id="200" w:author="Simon Rogers" w:date="2016-04-08T16:08:00Z">
        <w:r w:rsidR="000B1D08">
          <w:rPr>
            <w:rFonts w:eastAsia="Times New Roman"/>
          </w:rPr>
          <w:t>show</w:t>
        </w:r>
        <w:r w:rsidR="000B1D08" w:rsidRPr="67CC0282">
          <w:rPr>
            <w:rFonts w:eastAsia="Times New Roman"/>
          </w:rPr>
          <w:t xml:space="preserve"> </w:t>
        </w:r>
      </w:ins>
      <w:r w:rsidRPr="67CC0282">
        <w:rPr>
          <w:rFonts w:eastAsia="Times New Roman"/>
        </w:rPr>
        <w:t xml:space="preserve">that </w:t>
      </w:r>
      <w:r w:rsidR="009E7866" w:rsidRPr="67CC0282">
        <w:rPr>
          <w:rFonts w:eastAsia="Times New Roman"/>
        </w:rPr>
        <w:t xml:space="preserve">without </w:t>
      </w:r>
      <w:del w:id="201" w:author="Simon Rogers" w:date="2016-04-08T16:08:00Z">
        <w:r w:rsidR="009E7866" w:rsidRPr="67CC0282" w:rsidDel="000B1D08">
          <w:rPr>
            <w:rFonts w:eastAsia="Times New Roman"/>
          </w:rPr>
          <w:delText xml:space="preserve">requiring any </w:delText>
        </w:r>
      </w:del>
      <w:r w:rsidR="008E6A72" w:rsidRPr="67CC0282">
        <w:rPr>
          <w:rFonts w:eastAsia="Times New Roman"/>
        </w:rPr>
        <w:t>labelled</w:t>
      </w:r>
      <w:r w:rsidR="009E7866" w:rsidRPr="67CC0282">
        <w:rPr>
          <w:rFonts w:eastAsia="Times New Roman"/>
        </w:rPr>
        <w:t xml:space="preserve"> training data</w:t>
      </w:r>
      <w:r w:rsidR="0009736D" w:rsidRPr="67CC0282">
        <w:rPr>
          <w:rFonts w:eastAsia="Times New Roman"/>
        </w:rPr>
        <w:t xml:space="preserve"> or </w:t>
      </w:r>
      <w:r w:rsidR="008E6A72" w:rsidRPr="67CC0282">
        <w:rPr>
          <w:rFonts w:eastAsia="Times New Roman"/>
        </w:rPr>
        <w:t>metabolite</w:t>
      </w:r>
      <w:r w:rsidR="0009736D" w:rsidRPr="67CC0282">
        <w:rPr>
          <w:rFonts w:eastAsia="Times New Roman"/>
        </w:rPr>
        <w:t xml:space="preserve"> identification</w:t>
      </w:r>
      <w:r w:rsidR="009E7866" w:rsidRPr="67CC0282">
        <w:rPr>
          <w:rFonts w:eastAsia="Times New Roman"/>
        </w:rPr>
        <w:t xml:space="preserve">, </w:t>
      </w:r>
      <w:r w:rsidRPr="67CC0282">
        <w:rPr>
          <w:rFonts w:eastAsia="Times New Roman"/>
        </w:rPr>
        <w:t xml:space="preserve">MS2LDA </w:t>
      </w:r>
      <w:r w:rsidR="009E7866" w:rsidRPr="67CC0282">
        <w:rPr>
          <w:rFonts w:eastAsia="Times New Roman"/>
        </w:rPr>
        <w:t xml:space="preserve">is able to find </w:t>
      </w:r>
      <w:r w:rsidRPr="67CC0282">
        <w:rPr>
          <w:rFonts w:eastAsia="Times New Roman"/>
        </w:rPr>
        <w:t xml:space="preserve">mass patterns </w:t>
      </w:r>
      <w:r w:rsidR="009E7866" w:rsidRPr="67CC0282">
        <w:rPr>
          <w:rFonts w:eastAsia="Times New Roman"/>
        </w:rPr>
        <w:t xml:space="preserve">indicative of </w:t>
      </w:r>
      <w:r w:rsidR="0009736D" w:rsidRPr="67CC0282">
        <w:rPr>
          <w:rFonts w:eastAsia="Times New Roman"/>
        </w:rPr>
        <w:t xml:space="preserve">easily identifiable </w:t>
      </w:r>
      <w:r w:rsidRPr="67CC0282">
        <w:rPr>
          <w:rFonts w:eastAsia="Times New Roman"/>
        </w:rPr>
        <w:t xml:space="preserve">biological </w:t>
      </w:r>
      <w:del w:id="202" w:author="Simon Rogers" w:date="2016-04-08T16:08:00Z">
        <w:r w:rsidRPr="67CC0282" w:rsidDel="000B1D08">
          <w:rPr>
            <w:rFonts w:eastAsia="Times New Roman"/>
          </w:rPr>
          <w:delText>building blocks</w:delText>
        </w:r>
      </w:del>
      <w:ins w:id="203" w:author="Simon Rogers" w:date="2016-04-08T16:08:00Z">
        <w:r w:rsidR="000B1D08">
          <w:rPr>
            <w:rFonts w:eastAsia="Times New Roman"/>
          </w:rPr>
          <w:t>substr</w:t>
        </w:r>
      </w:ins>
      <w:ins w:id="204" w:author="Simon Rogers" w:date="2016-04-08T16:09:00Z">
        <w:r w:rsidR="000B1D08">
          <w:rPr>
            <w:rFonts w:eastAsia="Times New Roman"/>
          </w:rPr>
          <w:t>uctures</w:t>
        </w:r>
      </w:ins>
      <w:ins w:id="205" w:author="Simon Rogers" w:date="2016-04-08T16:14:00Z">
        <w:r w:rsidR="000B1D08">
          <w:rPr>
            <w:rFonts w:eastAsia="Times New Roman"/>
          </w:rPr>
          <w:t>, some of which are pathway related</w:t>
        </w:r>
      </w:ins>
      <w:r w:rsidR="009E7866" w:rsidRPr="67CC0282">
        <w:rPr>
          <w:rFonts w:eastAsia="Times New Roman"/>
        </w:rPr>
        <w:t>.</w:t>
      </w:r>
      <w:r w:rsidR="0009736D" w:rsidRPr="67CC0282">
        <w:rPr>
          <w:rFonts w:eastAsia="Times New Roman"/>
        </w:rPr>
        <w:t xml:space="preserve"> </w:t>
      </w:r>
      <w:ins w:id="206" w:author="Simon Rogers" w:date="2016-04-08T16:12:00Z">
        <w:r w:rsidR="000B1D08">
          <w:rPr>
            <w:rFonts w:eastAsia="Times New Roman"/>
          </w:rPr>
          <w:t xml:space="preserve">The presence of one or more </w:t>
        </w:r>
      </w:ins>
      <w:ins w:id="207" w:author="Simon Rogers" w:date="2016-04-08T16:13:00Z">
        <w:r w:rsidR="000B1D08">
          <w:rPr>
            <w:rFonts w:eastAsia="Times New Roman"/>
          </w:rPr>
          <w:t xml:space="preserve">of these </w:t>
        </w:r>
      </w:ins>
      <w:ins w:id="208" w:author="Simon Rogers" w:date="2016-04-08T16:12:00Z">
        <w:r w:rsidR="000B1D08">
          <w:rPr>
            <w:rFonts w:eastAsia="Times New Roman"/>
          </w:rPr>
          <w:t xml:space="preserve">annotated Mass2Motifs in a particular spectrum can aid in </w:t>
        </w:r>
        <w:r w:rsidR="000B1D08" w:rsidRPr="67CC0282">
          <w:rPr>
            <w:rFonts w:eastAsia="Times New Roman"/>
          </w:rPr>
          <w:t xml:space="preserve">the putative </w:t>
        </w:r>
        <w:r w:rsidR="000B1D08" w:rsidRPr="67CC0282">
          <w:rPr>
            <w:rFonts w:eastAsia="Times New Roman"/>
            <w:i/>
            <w:iCs/>
          </w:rPr>
          <w:t>de novo</w:t>
        </w:r>
        <w:r w:rsidR="000B1D08" w:rsidRPr="67CC0282">
          <w:rPr>
            <w:rFonts w:eastAsia="Times New Roman"/>
          </w:rPr>
          <w:t xml:space="preserve"> annotation or functional classification of otherwise unidentifiable molecules</w:t>
        </w:r>
      </w:ins>
      <w:ins w:id="209" w:author="Simon Rogers" w:date="2016-04-08T16:13:00Z">
        <w:r w:rsidR="000B1D08">
          <w:rPr>
            <w:rFonts w:eastAsia="Times New Roman"/>
          </w:rPr>
          <w:t>.</w:t>
        </w:r>
      </w:ins>
      <w:ins w:id="210" w:author="Simon Rogers" w:date="2016-04-08T16:12:00Z">
        <w:r w:rsidR="000B1D08">
          <w:rPr>
            <w:rFonts w:eastAsia="Times New Roman"/>
          </w:rPr>
          <w:t xml:space="preserve"> </w:t>
        </w:r>
      </w:ins>
      <w:ins w:id="211" w:author="Simon Rogers" w:date="2016-04-08T16:11:00Z">
        <w:r w:rsidR="000B1D08">
          <w:rPr>
            <w:rFonts w:eastAsia="Times New Roman"/>
          </w:rPr>
          <w:t xml:space="preserve">Many more molecules can be annotated </w:t>
        </w:r>
      </w:ins>
      <w:ins w:id="212" w:author="Simon Rogers" w:date="2016-04-08T16:13:00Z">
        <w:r w:rsidR="000B1D08">
          <w:rPr>
            <w:rFonts w:eastAsia="Times New Roman"/>
          </w:rPr>
          <w:t>in this way</w:t>
        </w:r>
      </w:ins>
      <w:ins w:id="213" w:author="Simon Rogers" w:date="2016-04-08T16:11:00Z">
        <w:r w:rsidR="000B1D08">
          <w:rPr>
            <w:rFonts w:eastAsia="Times New Roman"/>
          </w:rPr>
          <w:t xml:space="preserve"> than can be identified by </w:t>
        </w:r>
      </w:ins>
      <w:ins w:id="214" w:author="Simon Rogers" w:date="2016-04-08T16:12:00Z">
        <w:r w:rsidR="000B1D08">
          <w:rPr>
            <w:rFonts w:eastAsia="Times New Roman"/>
          </w:rPr>
          <w:t>comparison with reference spectra.</w:t>
        </w:r>
      </w:ins>
      <w:del w:id="215" w:author="Simon Rogers" w:date="2016-04-08T16:12:00Z">
        <w:r w:rsidR="0009736D" w:rsidRPr="67CC0282" w:rsidDel="000B1D08">
          <w:rPr>
            <w:rFonts w:eastAsia="Times New Roman"/>
          </w:rPr>
          <w:delText xml:space="preserve">In other words, although it is challenging to identify molecules, MS2LDA allows us to decompose </w:delText>
        </w:r>
        <w:r w:rsidR="00995188" w:rsidRPr="67CC0282" w:rsidDel="000B1D08">
          <w:rPr>
            <w:rFonts w:eastAsia="Times New Roman"/>
          </w:rPr>
          <w:delText>molecules into</w:delText>
        </w:r>
        <w:r w:rsidR="0009736D" w:rsidRPr="67CC0282" w:rsidDel="000B1D08">
          <w:rPr>
            <w:rFonts w:eastAsia="Times New Roman"/>
          </w:rPr>
          <w:delText xml:space="preserve"> </w:delText>
        </w:r>
        <w:r w:rsidR="00995188" w:rsidRPr="67CC0282" w:rsidDel="000B1D08">
          <w:rPr>
            <w:rFonts w:eastAsia="Times New Roman"/>
          </w:rPr>
          <w:delText xml:space="preserve">biochemical building </w:delText>
        </w:r>
        <w:r w:rsidR="0009736D" w:rsidRPr="67CC0282" w:rsidDel="000B1D08">
          <w:rPr>
            <w:rFonts w:eastAsia="Times New Roman"/>
          </w:rPr>
          <w:delText xml:space="preserve">blocks that, as our results demonstrate, are </w:delText>
        </w:r>
        <w:r w:rsidR="00396C1D" w:rsidDel="000B1D08">
          <w:rPr>
            <w:rFonts w:eastAsia="Times New Roman"/>
          </w:rPr>
          <w:delText>often</w:delText>
        </w:r>
        <w:r w:rsidR="0009736D" w:rsidRPr="67CC0282" w:rsidDel="000B1D08">
          <w:rPr>
            <w:rFonts w:eastAsia="Times New Roman"/>
          </w:rPr>
          <w:delText xml:space="preserve"> </w:delText>
        </w:r>
        <w:r w:rsidR="00396C1D" w:rsidDel="000B1D08">
          <w:rPr>
            <w:rFonts w:eastAsia="Times New Roman"/>
          </w:rPr>
          <w:delText xml:space="preserve">more </w:delText>
        </w:r>
        <w:r w:rsidR="0009736D" w:rsidRPr="67CC0282" w:rsidDel="000B1D08">
          <w:rPr>
            <w:rFonts w:eastAsia="Times New Roman"/>
          </w:rPr>
          <w:delText xml:space="preserve">straightforward to </w:delText>
        </w:r>
        <w:r w:rsidR="00FA3BC4" w:rsidRPr="67CC0282" w:rsidDel="000B1D08">
          <w:rPr>
            <w:rFonts w:eastAsia="Times New Roman"/>
          </w:rPr>
          <w:delText>structurally annotate</w:delText>
        </w:r>
        <w:r w:rsidR="00396C1D" w:rsidDel="000B1D08">
          <w:rPr>
            <w:rFonts w:eastAsia="Times New Roman"/>
          </w:rPr>
          <w:delText xml:space="preserve"> than complete metabolites</w:delText>
        </w:r>
        <w:r w:rsidR="0009736D" w:rsidRPr="67CC0282" w:rsidDel="000B1D08">
          <w:rPr>
            <w:rFonts w:eastAsia="Times New Roman"/>
          </w:rPr>
          <w:delText>.</w:delText>
        </w:r>
      </w:del>
      <w:r w:rsidR="0009736D" w:rsidRPr="67CC0282">
        <w:rPr>
          <w:rFonts w:eastAsia="Times New Roman"/>
        </w:rPr>
        <w:t xml:space="preserve"> </w:t>
      </w:r>
      <w:del w:id="216" w:author="Simon Rogers" w:date="2016-04-08T16:13:00Z">
        <w:r w:rsidR="00396C1D" w:rsidDel="000B1D08">
          <w:rPr>
            <w:rFonts w:eastAsia="Times New Roman"/>
          </w:rPr>
          <w:delText>Hence</w:delText>
        </w:r>
      </w:del>
      <w:del w:id="217" w:author="Simon Rogers" w:date="2016-04-08T16:12:00Z">
        <w:r w:rsidR="00396C1D" w:rsidDel="000B1D08">
          <w:rPr>
            <w:rFonts w:eastAsia="Times New Roman"/>
          </w:rPr>
          <w:delText>, t</w:delText>
        </w:r>
        <w:r w:rsidR="000C6B44" w:rsidDel="000B1D08">
          <w:rPr>
            <w:rFonts w:eastAsia="Times New Roman"/>
          </w:rPr>
          <w:delText xml:space="preserve">he presence of one or more annotated Mass2Motifs in a particular spectrum can aid in </w:delText>
        </w:r>
        <w:r w:rsidR="000C6B44" w:rsidRPr="67CC0282" w:rsidDel="000B1D08">
          <w:rPr>
            <w:rFonts w:eastAsia="Times New Roman"/>
          </w:rPr>
          <w:delText xml:space="preserve">the putative </w:delText>
        </w:r>
        <w:r w:rsidR="000C6B44" w:rsidRPr="67CC0282" w:rsidDel="000B1D08">
          <w:rPr>
            <w:rFonts w:eastAsia="Times New Roman"/>
            <w:i/>
            <w:iCs/>
          </w:rPr>
          <w:delText>de novo</w:delText>
        </w:r>
        <w:r w:rsidR="000C6B44" w:rsidRPr="67CC0282" w:rsidDel="000B1D08">
          <w:rPr>
            <w:rFonts w:eastAsia="Times New Roman"/>
          </w:rPr>
          <w:delText xml:space="preserve"> annotation or functional classification of otherwise unidentifiable molecules</w:delText>
        </w:r>
      </w:del>
      <w:del w:id="218" w:author="Simon Rogers" w:date="2016-04-08T16:13:00Z">
        <w:r w:rsidR="000C6B44" w:rsidDel="000B1D08">
          <w:rPr>
            <w:rFonts w:eastAsia="Times New Roman"/>
          </w:rPr>
          <w:delText xml:space="preserve">. </w:delText>
        </w:r>
        <w:r w:rsidR="004F6F1C" w:rsidRPr="67CC0282" w:rsidDel="000B1D08">
          <w:rPr>
            <w:rFonts w:eastAsia="Times New Roman"/>
          </w:rPr>
          <w:delText xml:space="preserve">We </w:delText>
        </w:r>
        <w:r w:rsidR="00433324" w:rsidRPr="67CC0282" w:rsidDel="000B1D08">
          <w:rPr>
            <w:rFonts w:eastAsia="Times New Roman"/>
          </w:rPr>
          <w:delText>demonstrate</w:delText>
        </w:r>
        <w:r w:rsidR="004F6F1C" w:rsidRPr="67CC0282" w:rsidDel="000B1D08">
          <w:rPr>
            <w:rFonts w:eastAsia="Times New Roman"/>
          </w:rPr>
          <w:delText xml:space="preserve"> that t</w:delText>
        </w:r>
      </w:del>
      <w:ins w:id="219" w:author="Simon Rogers" w:date="2016-04-08T16:13:00Z">
        <w:r w:rsidR="000B1D08">
          <w:rPr>
            <w:rFonts w:eastAsia="Times New Roman"/>
          </w:rPr>
          <w:t>T</w:t>
        </w:r>
      </w:ins>
      <w:r w:rsidR="004F6F1C" w:rsidRPr="67CC0282">
        <w:rPr>
          <w:rFonts w:eastAsia="Times New Roman"/>
        </w:rPr>
        <w:t xml:space="preserve">his is particularly useful for hypothesis-generating research. For example, if a group of molecules </w:t>
      </w:r>
      <w:r w:rsidR="00433324" w:rsidRPr="67CC0282">
        <w:rPr>
          <w:rFonts w:eastAsia="Times New Roman"/>
        </w:rPr>
        <w:t xml:space="preserve">with similar changes in </w:t>
      </w:r>
      <w:r w:rsidR="000C6B44">
        <w:rPr>
          <w:rFonts w:eastAsia="Times New Roman"/>
        </w:rPr>
        <w:t xml:space="preserve">MS1 </w:t>
      </w:r>
      <w:r w:rsidR="00433324" w:rsidRPr="67CC0282">
        <w:rPr>
          <w:rFonts w:eastAsia="Times New Roman"/>
        </w:rPr>
        <w:t>abundances</w:t>
      </w:r>
      <w:r w:rsidR="008E6A72" w:rsidRPr="67CC0282">
        <w:rPr>
          <w:rFonts w:eastAsia="Times New Roman"/>
        </w:rPr>
        <w:t xml:space="preserve"> </w:t>
      </w:r>
      <w:r w:rsidR="000C6B44">
        <w:rPr>
          <w:rFonts w:eastAsia="Times New Roman"/>
        </w:rPr>
        <w:t>(</w:t>
      </w:r>
      <w:r w:rsidR="008E6A72" w:rsidRPr="67CC0282">
        <w:rPr>
          <w:rFonts w:eastAsia="Times New Roman"/>
        </w:rPr>
        <w:t xml:space="preserve">from </w:t>
      </w:r>
      <w:del w:id="220" w:author="Simon Rogers" w:date="2016-04-08T16:14:00Z">
        <w:r w:rsidR="008E6A72" w:rsidRPr="67CC0282" w:rsidDel="000B1D08">
          <w:rPr>
            <w:rFonts w:eastAsia="Times New Roman"/>
          </w:rPr>
          <w:delText xml:space="preserve">a </w:delText>
        </w:r>
      </w:del>
      <w:r w:rsidR="008E6A72" w:rsidRPr="67CC0282">
        <w:rPr>
          <w:rFonts w:eastAsia="Times New Roman"/>
        </w:rPr>
        <w:t xml:space="preserve">comparison </w:t>
      </w:r>
      <w:del w:id="221" w:author="Simon Rogers" w:date="2016-04-08T16:14:00Z">
        <w:r w:rsidR="008E6A72" w:rsidRPr="67CC0282" w:rsidDel="000B1D08">
          <w:rPr>
            <w:rFonts w:eastAsia="Times New Roman"/>
          </w:rPr>
          <w:delText>or</w:delText>
        </w:r>
        <w:r w:rsidR="00433324" w:rsidRPr="67CC0282" w:rsidDel="000B1D08">
          <w:rPr>
            <w:rFonts w:eastAsia="Times New Roman"/>
          </w:rPr>
          <w:delText xml:space="preserve"> </w:delText>
        </w:r>
      </w:del>
      <w:r w:rsidR="00433324" w:rsidRPr="67CC0282">
        <w:rPr>
          <w:rFonts w:eastAsia="Times New Roman"/>
        </w:rPr>
        <w:t>across a range of perturbation conditions</w:t>
      </w:r>
      <w:r w:rsidR="000C6B44">
        <w:rPr>
          <w:rFonts w:eastAsia="Times New Roman"/>
        </w:rPr>
        <w:t>)</w:t>
      </w:r>
      <w:r w:rsidR="00433324" w:rsidRPr="67CC0282">
        <w:rPr>
          <w:rFonts w:eastAsia="Times New Roman"/>
        </w:rPr>
        <w:t xml:space="preserve"> </w:t>
      </w:r>
      <w:r w:rsidR="004F6F1C" w:rsidRPr="67CC0282">
        <w:rPr>
          <w:rFonts w:eastAsia="Times New Roman"/>
        </w:rPr>
        <w:t xml:space="preserve">share an identifiable pathway-related substructure, we </w:t>
      </w:r>
      <w:r w:rsidR="000C7578" w:rsidRPr="67CC0282">
        <w:rPr>
          <w:rFonts w:eastAsia="Times New Roman"/>
        </w:rPr>
        <w:t xml:space="preserve">can immediately generate a </w:t>
      </w:r>
      <w:r w:rsidR="004F6F1C" w:rsidRPr="67CC0282">
        <w:rPr>
          <w:rFonts w:eastAsia="Times New Roman"/>
        </w:rPr>
        <w:t xml:space="preserve">hypothesis as to the source of their </w:t>
      </w:r>
      <w:r w:rsidR="00433324" w:rsidRPr="67CC0282">
        <w:rPr>
          <w:rFonts w:eastAsia="Times New Roman"/>
        </w:rPr>
        <w:t>change in abundance</w:t>
      </w:r>
      <w:ins w:id="222" w:author="Simon Rogers" w:date="2016-04-08T16:16:00Z">
        <w:r w:rsidR="001314E4">
          <w:rPr>
            <w:rFonts w:eastAsia="Times New Roman"/>
          </w:rPr>
          <w:t>,</w:t>
        </w:r>
      </w:ins>
      <w:r w:rsidR="004F6F1C" w:rsidRPr="67CC0282">
        <w:rPr>
          <w:rFonts w:eastAsia="Times New Roman"/>
        </w:rPr>
        <w:t xml:space="preserve"> </w:t>
      </w:r>
      <w:r w:rsidR="00433324" w:rsidRPr="67CC0282">
        <w:rPr>
          <w:rFonts w:eastAsia="Times New Roman"/>
        </w:rPr>
        <w:t xml:space="preserve">regardless of whether or not these </w:t>
      </w:r>
      <w:r w:rsidR="004F6F1C" w:rsidRPr="67CC0282">
        <w:rPr>
          <w:rFonts w:eastAsia="Times New Roman"/>
        </w:rPr>
        <w:t xml:space="preserve">molecules </w:t>
      </w:r>
      <w:r w:rsidR="00433324" w:rsidRPr="67CC0282">
        <w:rPr>
          <w:rFonts w:eastAsia="Times New Roman"/>
        </w:rPr>
        <w:t>can</w:t>
      </w:r>
      <w:r w:rsidR="004F6F1C" w:rsidRPr="67CC0282">
        <w:rPr>
          <w:rFonts w:eastAsia="Times New Roman"/>
        </w:rPr>
        <w:t xml:space="preserve"> be</w:t>
      </w:r>
      <w:r w:rsidR="00546C8B" w:rsidRPr="67CC0282">
        <w:rPr>
          <w:rFonts w:eastAsia="Times New Roman"/>
        </w:rPr>
        <w:t xml:space="preserve"> </w:t>
      </w:r>
      <w:del w:id="223" w:author="Simon Rogers" w:date="2016-04-08T16:15:00Z">
        <w:r w:rsidR="00546C8B" w:rsidRPr="67CC0282" w:rsidDel="000B1D08">
          <w:rPr>
            <w:rFonts w:eastAsia="Times New Roman"/>
          </w:rPr>
          <w:delText>individually</w:delText>
        </w:r>
        <w:r w:rsidR="004F6F1C" w:rsidRPr="67CC0282" w:rsidDel="000B1D08">
          <w:rPr>
            <w:rFonts w:eastAsia="Times New Roman"/>
          </w:rPr>
          <w:delText xml:space="preserve"> </w:delText>
        </w:r>
      </w:del>
      <w:r w:rsidR="004F6F1C" w:rsidRPr="67CC0282">
        <w:rPr>
          <w:rFonts w:eastAsia="Times New Roman"/>
        </w:rPr>
        <w:t xml:space="preserve">identified </w:t>
      </w:r>
      <w:r w:rsidR="00995188" w:rsidRPr="67CC0282">
        <w:rPr>
          <w:rFonts w:eastAsia="Times New Roman"/>
        </w:rPr>
        <w:t xml:space="preserve">via </w:t>
      </w:r>
      <w:del w:id="224" w:author="Simon Rogers" w:date="2016-04-08T16:15:00Z">
        <w:r w:rsidR="00995188" w:rsidRPr="67CC0282" w:rsidDel="000B1D08">
          <w:rPr>
            <w:rFonts w:eastAsia="Times New Roman"/>
          </w:rPr>
          <w:delText xml:space="preserve">more </w:delText>
        </w:r>
      </w:del>
      <w:r w:rsidR="00995188" w:rsidRPr="67CC0282">
        <w:rPr>
          <w:rFonts w:eastAsia="Times New Roman"/>
        </w:rPr>
        <w:t xml:space="preserve">traditional techniques – we are </w:t>
      </w:r>
      <w:r w:rsidR="00433324" w:rsidRPr="67CC0282">
        <w:rPr>
          <w:rFonts w:eastAsia="Times New Roman"/>
        </w:rPr>
        <w:t>able to</w:t>
      </w:r>
      <w:r w:rsidR="00995188" w:rsidRPr="67CC0282">
        <w:rPr>
          <w:rFonts w:eastAsia="Times New Roman"/>
        </w:rPr>
        <w:t xml:space="preserve"> bypass</w:t>
      </w:r>
      <w:r w:rsidR="00433324" w:rsidRPr="67CC0282">
        <w:rPr>
          <w:rFonts w:eastAsia="Times New Roman"/>
        </w:rPr>
        <w:t xml:space="preserve"> </w:t>
      </w:r>
      <w:r w:rsidR="00995188" w:rsidRPr="67CC0282">
        <w:rPr>
          <w:rFonts w:eastAsia="Times New Roman"/>
        </w:rPr>
        <w:t>the</w:t>
      </w:r>
      <w:r w:rsidR="00433324" w:rsidRPr="67CC0282">
        <w:rPr>
          <w:rFonts w:eastAsia="Times New Roman"/>
        </w:rPr>
        <w:t xml:space="preserve"> traditional</w:t>
      </w:r>
      <w:r w:rsidR="00995188" w:rsidRPr="67CC0282">
        <w:rPr>
          <w:rFonts w:eastAsia="Times New Roman"/>
        </w:rPr>
        <w:t xml:space="preserve"> identification bottleneck.</w:t>
      </w:r>
      <w:r w:rsidR="0037478D" w:rsidRPr="67CC0282">
        <w:rPr>
          <w:rFonts w:eastAsia="Times New Roman"/>
        </w:rPr>
        <w:t xml:space="preserve"> The ability to use </w:t>
      </w:r>
      <w:r w:rsidR="00433324" w:rsidRPr="67CC0282">
        <w:rPr>
          <w:rFonts w:eastAsia="Times New Roman"/>
        </w:rPr>
        <w:t xml:space="preserve">information from the </w:t>
      </w:r>
      <w:r w:rsidR="0037478D" w:rsidRPr="67CC0282">
        <w:rPr>
          <w:rFonts w:eastAsia="Times New Roman"/>
        </w:rPr>
        <w:t xml:space="preserve">spectra of molecules that cannot be identified allows us to extract </w:t>
      </w:r>
      <w:r w:rsidR="00435273" w:rsidRPr="67CC0282">
        <w:rPr>
          <w:rFonts w:eastAsia="Times New Roman"/>
        </w:rPr>
        <w:t xml:space="preserve">greater </w:t>
      </w:r>
      <w:r w:rsidR="00433324" w:rsidRPr="67CC0282">
        <w:rPr>
          <w:rFonts w:eastAsia="Times New Roman"/>
        </w:rPr>
        <w:t>insight from these</w:t>
      </w:r>
      <w:r w:rsidR="0037478D" w:rsidRPr="67CC0282">
        <w:rPr>
          <w:rFonts w:eastAsia="Times New Roman"/>
        </w:rPr>
        <w:t xml:space="preserve"> rich data sets.</w:t>
      </w:r>
    </w:p>
    <w:p w14:paraId="4587E14B" w14:textId="2C58C597" w:rsidR="004614ED" w:rsidRPr="00E85869" w:rsidRDefault="004614ED" w:rsidP="00276596">
      <w:pPr>
        <w:pStyle w:val="Body"/>
        <w:spacing w:after="0"/>
        <w:ind w:firstLine="720"/>
        <w:jc w:val="both"/>
        <w:rPr>
          <w:rFonts w:ascii="Times New Roman" w:hAnsi="Times New Roman" w:cs="Times New Roman"/>
          <w:sz w:val="20"/>
          <w:szCs w:val="20"/>
          <w:lang w:val="en-GB"/>
        </w:rPr>
      </w:pPr>
    </w:p>
    <w:p w14:paraId="08DAE0C0" w14:textId="77777777" w:rsidR="004614ED" w:rsidRPr="00E85869" w:rsidRDefault="001E7B83" w:rsidP="00BE3DE7">
      <w:pPr>
        <w:pStyle w:val="Body"/>
        <w:spacing w:after="0"/>
        <w:rPr>
          <w:rFonts w:ascii="Times New Roman" w:hAnsi="Times New Roman" w:cs="Times New Roman"/>
          <w:sz w:val="20"/>
          <w:szCs w:val="20"/>
          <w:lang w:val="en-GB"/>
        </w:rPr>
      </w:pPr>
      <w:r w:rsidRPr="00E85869">
        <w:rPr>
          <w:rFonts w:ascii="Times New Roman" w:hAnsi="Times New Roman" w:cs="Times New Roman"/>
          <w:sz w:val="20"/>
          <w:szCs w:val="20"/>
          <w:lang w:val="en-GB"/>
        </w:rPr>
        <w:lastRenderedPageBreak/>
        <w:br/>
      </w:r>
      <w:r w:rsidRPr="00B641C6">
        <w:rPr>
          <w:rFonts w:ascii="Times New Roman" w:hAnsi="Times New Roman" w:cs="Times New Roman"/>
          <w:noProof/>
          <w:sz w:val="20"/>
          <w:szCs w:val="20"/>
          <w:lang w:eastAsia="en-US"/>
        </w:rPr>
        <w:drawing>
          <wp:inline distT="0" distB="0" distL="0" distR="0" wp14:anchorId="14946060" wp14:editId="1B4208A3">
            <wp:extent cx="4343400" cy="3149203"/>
            <wp:effectExtent l="0" t="0" r="0" b="635"/>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0"/>
                    <a:stretch>
                      <a:fillRect/>
                    </a:stretch>
                  </pic:blipFill>
                  <pic:spPr bwMode="auto">
                    <a:xfrm>
                      <a:off x="0" y="0"/>
                      <a:ext cx="4348864" cy="3153165"/>
                    </a:xfrm>
                    <a:prstGeom prst="rect">
                      <a:avLst/>
                    </a:prstGeom>
                    <a:noFill/>
                    <a:ln w="9525">
                      <a:noFill/>
                      <a:miter lim="800000"/>
                      <a:headEnd/>
                      <a:tailEnd/>
                    </a:ln>
                  </pic:spPr>
                </pic:pic>
              </a:graphicData>
            </a:graphic>
          </wp:inline>
        </w:drawing>
      </w:r>
    </w:p>
    <w:p w14:paraId="4FECEBCF" w14:textId="77777777" w:rsidR="00C17BFE" w:rsidRPr="00E85869" w:rsidRDefault="67CC0282" w:rsidP="000F3F93">
      <w:pPr>
        <w:pStyle w:val="Body"/>
        <w:spacing w:after="0"/>
        <w:jc w:val="both"/>
        <w:rPr>
          <w:lang w:val="en-GB"/>
        </w:rPr>
      </w:pPr>
      <w:r w:rsidRPr="67CC0282">
        <w:rPr>
          <w:rFonts w:ascii="Times New Roman" w:eastAsia="Times New Roman" w:hAnsi="Times New Roman" w:cs="Times New Roman"/>
          <w:sz w:val="20"/>
          <w:szCs w:val="20"/>
          <w:lang w:val="en-GB"/>
        </w:rPr>
        <w:t xml:space="preserve">Figure 1: Analogy between LDA for text-mining and MS2LDA. In this example, we can see that traditional LDA has extracted topics that can be interpreted as ‘football related’, ‘business-related’ and ‘environment related’. Each document is a combination of different topics. In a similar manner, MS2LDA extracts different sets of concurring mass fragments or losses (Mass2Motifs) from the fragmentation spectra of precursor ions that can be interpreted as ‘Asparagine-related’, ‘Hexose-related’ and ‘Adenine-related’. Each fragmentation spectra </w:t>
      </w:r>
      <w:proofErr w:type="gramStart"/>
      <w:r w:rsidRPr="67CC0282">
        <w:rPr>
          <w:rFonts w:ascii="Times New Roman" w:eastAsia="Times New Roman" w:hAnsi="Times New Roman" w:cs="Times New Roman"/>
          <w:sz w:val="20"/>
          <w:szCs w:val="20"/>
          <w:lang w:val="en-GB"/>
        </w:rPr>
        <w:t>is</w:t>
      </w:r>
      <w:proofErr w:type="gramEnd"/>
      <w:r w:rsidRPr="67CC0282">
        <w:rPr>
          <w:rFonts w:ascii="Times New Roman" w:eastAsia="Times New Roman" w:hAnsi="Times New Roman" w:cs="Times New Roman"/>
          <w:sz w:val="20"/>
          <w:szCs w:val="20"/>
          <w:lang w:val="en-GB"/>
        </w:rPr>
        <w:t xml:space="preserve"> made up of one or more Mass2Motifs.</w:t>
      </w:r>
    </w:p>
    <w:p w14:paraId="4F1F37AB" w14:textId="77777777" w:rsidR="00C17BFE" w:rsidRPr="00E85869" w:rsidRDefault="00C17BFE" w:rsidP="00BE3DE7">
      <w:pPr>
        <w:pStyle w:val="Body"/>
        <w:spacing w:after="0"/>
        <w:rPr>
          <w:lang w:val="en-GB"/>
        </w:rPr>
      </w:pPr>
    </w:p>
    <w:p w14:paraId="7BA7824B" w14:textId="77777777" w:rsidR="00AC1419" w:rsidRPr="00E85869" w:rsidRDefault="00AC1419" w:rsidP="00BE3DE7">
      <w:pPr>
        <w:pStyle w:val="Body"/>
        <w:spacing w:after="0"/>
        <w:rPr>
          <w:lang w:val="en-GB"/>
        </w:rPr>
      </w:pPr>
    </w:p>
    <w:p w14:paraId="643E7C04" w14:textId="77777777" w:rsidR="00AC1419" w:rsidRPr="00E85869" w:rsidRDefault="00AC1419" w:rsidP="00BE3DE7">
      <w:pPr>
        <w:pStyle w:val="Body"/>
        <w:spacing w:after="0"/>
        <w:rPr>
          <w:lang w:val="en-GB"/>
        </w:rPr>
      </w:pPr>
    </w:p>
    <w:p w14:paraId="4C28A08F" w14:textId="77777777" w:rsidR="00C17BFE" w:rsidRPr="00C7557D" w:rsidRDefault="67CC0282" w:rsidP="00C17BFE">
      <w:pPr>
        <w:rPr>
          <w:rFonts w:ascii="Times New Roman" w:hAnsi="Times New Roman" w:cs="Times New Roman"/>
          <w:b/>
          <w:sz w:val="24"/>
        </w:rPr>
      </w:pPr>
      <w:r w:rsidRPr="67CC0282">
        <w:rPr>
          <w:rFonts w:ascii="Times New Roman" w:eastAsia="Times New Roman" w:hAnsi="Times New Roman" w:cs="Times New Roman"/>
          <w:b/>
          <w:bCs/>
          <w:sz w:val="24"/>
          <w:szCs w:val="24"/>
        </w:rPr>
        <w:t>2.0 Material and Methods</w:t>
      </w:r>
    </w:p>
    <w:p w14:paraId="4DA4787F" w14:textId="77777777" w:rsidR="00C17BFE" w:rsidRPr="00B641C6" w:rsidRDefault="67CC0282" w:rsidP="00C17BFE">
      <w:pPr>
        <w:pStyle w:val="Heading2"/>
        <w:rPr>
          <w:rFonts w:ascii="Times New Roman" w:hAnsi="Times New Roman" w:cs="Times New Roman"/>
          <w:sz w:val="22"/>
          <w:szCs w:val="20"/>
        </w:rPr>
      </w:pPr>
      <w:r w:rsidRPr="67CC0282">
        <w:rPr>
          <w:rFonts w:ascii="Times New Roman" w:eastAsia="Times New Roman" w:hAnsi="Times New Roman" w:cs="Times New Roman"/>
          <w:sz w:val="22"/>
          <w:szCs w:val="22"/>
        </w:rPr>
        <w:t>2.1 Materials</w:t>
      </w:r>
    </w:p>
    <w:p w14:paraId="39AF8537" w14:textId="77777777" w:rsidR="00C17BFE" w:rsidRPr="00B641C6" w:rsidRDefault="67CC0282" w:rsidP="00C17BFE">
      <w:pPr>
        <w:pStyle w:val="Heading3"/>
        <w:rPr>
          <w:rFonts w:ascii="Times New Roman" w:hAnsi="Times New Roman" w:cs="Times New Roman"/>
          <w:sz w:val="20"/>
          <w:szCs w:val="20"/>
        </w:rPr>
      </w:pPr>
      <w:r w:rsidRPr="67CC0282">
        <w:rPr>
          <w:rFonts w:ascii="Times New Roman" w:eastAsia="Times New Roman" w:hAnsi="Times New Roman" w:cs="Times New Roman"/>
          <w:sz w:val="22"/>
          <w:szCs w:val="22"/>
        </w:rPr>
        <w:t>2.1.1 Beer samples</w:t>
      </w:r>
    </w:p>
    <w:p w14:paraId="1D966A18" w14:textId="5091FACA" w:rsidR="00C17BFE" w:rsidRPr="00340DD9" w:rsidRDefault="67CC0282" w:rsidP="00C17BFE">
      <w:pPr>
        <w:jc w:val="both"/>
        <w:rPr>
          <w:rFonts w:ascii="Times New Roman" w:hAnsi="Times New Roman" w:cs="Times New Roman"/>
          <w:sz w:val="20"/>
          <w:szCs w:val="20"/>
        </w:rPr>
      </w:pPr>
      <w:r w:rsidRPr="67CC0282">
        <w:rPr>
          <w:rFonts w:ascii="Times New Roman" w:eastAsia="Times New Roman" w:hAnsi="Times New Roman" w:cs="Times New Roman"/>
          <w:sz w:val="20"/>
          <w:szCs w:val="20"/>
        </w:rPr>
        <w:t xml:space="preserve">We used beer samples as representative of complex mixtures of diverse biochemically relevant compound classes like amino acids, </w:t>
      </w:r>
      <w:del w:id="225" w:author="Mike" w:date="2016-03-31T21:11:00Z">
        <w:r w:rsidRPr="67CC0282" w:rsidDel="005315CF">
          <w:rPr>
            <w:rFonts w:ascii="Times New Roman" w:eastAsia="Times New Roman" w:hAnsi="Times New Roman" w:cs="Times New Roman"/>
            <w:sz w:val="20"/>
            <w:szCs w:val="20"/>
          </w:rPr>
          <w:delText>nuceltotides</w:delText>
        </w:r>
      </w:del>
      <w:ins w:id="226" w:author="Mike" w:date="2016-03-31T21:11:00Z">
        <w:r w:rsidR="005315CF" w:rsidRPr="67CC0282">
          <w:rPr>
            <w:rFonts w:ascii="Times New Roman" w:eastAsia="Times New Roman" w:hAnsi="Times New Roman" w:cs="Times New Roman"/>
            <w:sz w:val="20"/>
            <w:szCs w:val="20"/>
          </w:rPr>
          <w:t>nuc</w:t>
        </w:r>
        <w:r w:rsidR="005315CF">
          <w:rPr>
            <w:rFonts w:ascii="Times New Roman" w:eastAsia="Times New Roman" w:hAnsi="Times New Roman" w:cs="Times New Roman"/>
            <w:sz w:val="20"/>
            <w:szCs w:val="20"/>
          </w:rPr>
          <w:t>le</w:t>
        </w:r>
        <w:r w:rsidR="005315CF" w:rsidRPr="67CC0282">
          <w:rPr>
            <w:rFonts w:ascii="Times New Roman" w:eastAsia="Times New Roman" w:hAnsi="Times New Roman" w:cs="Times New Roman"/>
            <w:sz w:val="20"/>
            <w:szCs w:val="20"/>
          </w:rPr>
          <w:t>otides</w:t>
        </w:r>
      </w:ins>
      <w:r w:rsidRPr="67CC0282">
        <w:rPr>
          <w:rFonts w:ascii="Times New Roman" w:eastAsia="Times New Roman" w:hAnsi="Times New Roman" w:cs="Times New Roman"/>
          <w:sz w:val="20"/>
          <w:szCs w:val="20"/>
        </w:rPr>
        <w:t xml:space="preserve">, and sugars. Beer extracts were acquired from three different commercially available beers and one home-brewed beer: </w:t>
      </w:r>
      <w:r w:rsidRPr="67CC0282">
        <w:rPr>
          <w:rFonts w:ascii="Times New Roman" w:eastAsia="Times New Roman" w:hAnsi="Times New Roman" w:cs="Times New Roman"/>
          <w:i/>
          <w:iCs/>
          <w:sz w:val="20"/>
          <w:szCs w:val="20"/>
        </w:rPr>
        <w:t>Beer1</w:t>
      </w:r>
      <w:r w:rsidRPr="67CC0282">
        <w:rPr>
          <w:rFonts w:ascii="Times New Roman" w:eastAsia="Times New Roman" w:hAnsi="Times New Roman" w:cs="Times New Roman"/>
          <w:sz w:val="20"/>
          <w:szCs w:val="20"/>
        </w:rPr>
        <w:t xml:space="preserve"> is sampled from a home-brewed bottle of German Wheat Beer of which the Beer sheet is available (see section 1 in the Supporting Information); </w:t>
      </w:r>
      <w:r w:rsidRPr="67CC0282">
        <w:rPr>
          <w:rFonts w:ascii="Times New Roman" w:eastAsia="Times New Roman" w:hAnsi="Times New Roman" w:cs="Times New Roman"/>
          <w:i/>
          <w:iCs/>
          <w:sz w:val="20"/>
          <w:szCs w:val="20"/>
        </w:rPr>
        <w:t>Beer2</w:t>
      </w:r>
      <w:r w:rsidRPr="67CC0282">
        <w:rPr>
          <w:rFonts w:ascii="Times New Roman" w:eastAsia="Times New Roman" w:hAnsi="Times New Roman" w:cs="Times New Roman"/>
          <w:sz w:val="20"/>
          <w:szCs w:val="20"/>
        </w:rPr>
        <w:t xml:space="preserve"> is sampled from a bottle of ‘Jaw </w:t>
      </w:r>
      <w:proofErr w:type="spellStart"/>
      <w:r w:rsidRPr="67CC0282">
        <w:rPr>
          <w:rFonts w:ascii="Times New Roman" w:eastAsia="Times New Roman" w:hAnsi="Times New Roman" w:cs="Times New Roman"/>
          <w:sz w:val="20"/>
          <w:szCs w:val="20"/>
        </w:rPr>
        <w:t>Glyde</w:t>
      </w:r>
      <w:proofErr w:type="spellEnd"/>
      <w:r w:rsidRPr="67CC0282">
        <w:rPr>
          <w:rFonts w:ascii="Times New Roman" w:eastAsia="Times New Roman" w:hAnsi="Times New Roman" w:cs="Times New Roman"/>
          <w:sz w:val="20"/>
          <w:szCs w:val="20"/>
        </w:rPr>
        <w:t xml:space="preserve"> Ale’ (a Golden/Blond Ale) brewed by JAW Brew (http://www.jawbrew.co.uk); </w:t>
      </w:r>
      <w:r w:rsidRPr="67CC0282">
        <w:rPr>
          <w:rFonts w:ascii="Times New Roman" w:eastAsia="Times New Roman" w:hAnsi="Times New Roman" w:cs="Times New Roman"/>
          <w:i/>
          <w:iCs/>
          <w:sz w:val="20"/>
          <w:szCs w:val="20"/>
        </w:rPr>
        <w:t>Beer3</w:t>
      </w:r>
      <w:r w:rsidRPr="67CC0282">
        <w:rPr>
          <w:rFonts w:ascii="Times New Roman" w:eastAsia="Times New Roman" w:hAnsi="Times New Roman" w:cs="Times New Roman"/>
          <w:sz w:val="20"/>
          <w:szCs w:val="20"/>
        </w:rPr>
        <w:t xml:space="preserve"> is sampled from a bottle of ‘Seven Giraffes Extraordinary Ale’ (an IPA style of beer) brewed by William Bros. Brewery Company (</w:t>
      </w:r>
      <w:hyperlink r:id="rId11">
        <w:r w:rsidRPr="67CC0282">
          <w:rPr>
            <w:rStyle w:val="InternetLink"/>
            <w:rFonts w:ascii="Times New Roman" w:eastAsia="Times New Roman" w:hAnsi="Times New Roman" w:cs="Times New Roman"/>
            <w:color w:val="00000A"/>
            <w:sz w:val="20"/>
            <w:szCs w:val="20"/>
            <w:u w:val="none"/>
          </w:rPr>
          <w:t>http://www.williamsbrosbrew.com/beerboard/bottles/seven-giraffes</w:t>
        </w:r>
      </w:hyperlink>
      <w:r w:rsidRPr="67CC0282">
        <w:rPr>
          <w:rFonts w:ascii="Times New Roman" w:eastAsia="Times New Roman" w:hAnsi="Times New Roman" w:cs="Times New Roman"/>
          <w:sz w:val="20"/>
          <w:szCs w:val="20"/>
        </w:rPr>
        <w:t xml:space="preserve">); </w:t>
      </w:r>
      <w:r w:rsidRPr="67CC0282">
        <w:rPr>
          <w:rFonts w:ascii="Times New Roman" w:eastAsia="Times New Roman" w:hAnsi="Times New Roman" w:cs="Times New Roman"/>
          <w:i/>
          <w:iCs/>
          <w:sz w:val="20"/>
          <w:szCs w:val="20"/>
        </w:rPr>
        <w:t>Beer4</w:t>
      </w:r>
      <w:r w:rsidRPr="67CC0282">
        <w:rPr>
          <w:rFonts w:ascii="Times New Roman" w:eastAsia="Times New Roman" w:hAnsi="Times New Roman" w:cs="Times New Roman"/>
          <w:sz w:val="20"/>
          <w:szCs w:val="20"/>
        </w:rPr>
        <w:t xml:space="preserve"> is sampled from a bottle of ‘Black Sheep Ale’ (a Golden Bitter Ale)  (</w:t>
      </w:r>
      <w:hyperlink r:id="rId12">
        <w:r w:rsidRPr="67CC0282">
          <w:rPr>
            <w:rStyle w:val="InternetLink"/>
            <w:rFonts w:ascii="Times New Roman" w:eastAsia="Times New Roman" w:hAnsi="Times New Roman" w:cs="Times New Roman"/>
            <w:color w:val="auto"/>
            <w:sz w:val="20"/>
            <w:szCs w:val="20"/>
            <w:u w:val="none"/>
          </w:rPr>
          <w:t>https://www.blacksheepbrewery.com/beers/15/black-sheep-ale</w:t>
        </w:r>
      </w:hyperlink>
      <w:r w:rsidRPr="67CC0282">
        <w:rPr>
          <w:rFonts w:ascii="Times New Roman" w:eastAsia="Times New Roman" w:hAnsi="Times New Roman" w:cs="Times New Roman"/>
          <w:sz w:val="20"/>
          <w:szCs w:val="20"/>
        </w:rPr>
        <w:t>).</w:t>
      </w:r>
    </w:p>
    <w:p w14:paraId="2E70EFC4" w14:textId="77777777" w:rsidR="00C17BFE" w:rsidRPr="00C7557D" w:rsidRDefault="67CC0282" w:rsidP="00C17BFE">
      <w:pPr>
        <w:pStyle w:val="Heading3"/>
        <w:rPr>
          <w:rFonts w:ascii="Times New Roman" w:hAnsi="Times New Roman" w:cs="Times New Roman"/>
          <w:sz w:val="22"/>
          <w:szCs w:val="20"/>
        </w:rPr>
      </w:pPr>
      <w:r w:rsidRPr="67CC0282">
        <w:rPr>
          <w:rFonts w:ascii="Times New Roman" w:eastAsia="Times New Roman" w:hAnsi="Times New Roman" w:cs="Times New Roman"/>
          <w:sz w:val="22"/>
          <w:szCs w:val="22"/>
        </w:rPr>
        <w:t>2.1.2 Beer sample preparation</w:t>
      </w:r>
    </w:p>
    <w:p w14:paraId="3DAAEBE6" w14:textId="77777777" w:rsidR="00C17BFE" w:rsidRPr="00B641C6" w:rsidRDefault="67CC0282" w:rsidP="00C17BFE">
      <w:pPr>
        <w:jc w:val="both"/>
        <w:rPr>
          <w:rFonts w:ascii="Times New Roman" w:hAnsi="Times New Roman" w:cs="Times New Roman"/>
          <w:sz w:val="20"/>
          <w:szCs w:val="20"/>
        </w:rPr>
      </w:pPr>
      <w:r w:rsidRPr="67CC0282">
        <w:rPr>
          <w:rFonts w:ascii="Times New Roman" w:eastAsia="Times New Roman" w:hAnsi="Times New Roman" w:cs="Times New Roman"/>
          <w:sz w:val="20"/>
          <w:szCs w:val="20"/>
        </w:rPr>
        <w:t xml:space="preserve">Approximately 10 ml of beer was sampled from each bottle directly after opening and stored at -20 ˚C before extractions. After thawing, </w:t>
      </w:r>
      <w:proofErr w:type="spellStart"/>
      <w:r w:rsidRPr="67CC0282">
        <w:rPr>
          <w:rFonts w:ascii="Times New Roman" w:eastAsia="Times New Roman" w:hAnsi="Times New Roman" w:cs="Times New Roman"/>
          <w:sz w:val="20"/>
          <w:szCs w:val="20"/>
        </w:rPr>
        <w:t>i</w:t>
      </w:r>
      <w:proofErr w:type="spellEnd"/>
      <w:r w:rsidRPr="67CC0282">
        <w:rPr>
          <w:rFonts w:ascii="Times New Roman" w:eastAsia="Times New Roman" w:hAnsi="Times New Roman" w:cs="Times New Roman"/>
          <w:sz w:val="20"/>
          <w:szCs w:val="20"/>
        </w:rPr>
        <w:t xml:space="preserve">) 200 µL of beer was mixed with 600 µL of methanol/chloroform, ii) then </w:t>
      </w:r>
      <w:proofErr w:type="spellStart"/>
      <w:r w:rsidRPr="67CC0282">
        <w:rPr>
          <w:rFonts w:ascii="Times New Roman" w:eastAsia="Times New Roman" w:hAnsi="Times New Roman" w:cs="Times New Roman"/>
          <w:sz w:val="20"/>
          <w:szCs w:val="20"/>
        </w:rPr>
        <w:t>sonicated</w:t>
      </w:r>
      <w:proofErr w:type="spellEnd"/>
      <w:r w:rsidRPr="67CC0282">
        <w:rPr>
          <w:rFonts w:ascii="Times New Roman" w:eastAsia="Times New Roman" w:hAnsi="Times New Roman" w:cs="Times New Roman"/>
          <w:sz w:val="20"/>
          <w:szCs w:val="20"/>
        </w:rPr>
        <w:t xml:space="preserve"> for 5 minutes at room temperature; iii) and finally centrifuged for 5 minutes (12,000 g) at room temperature. As well as the four individual extracts, a pooled aliquot of the four beer extracts was prepared. The resulting supernatants were stored at -80 ˚C until analysis.</w:t>
      </w:r>
    </w:p>
    <w:p w14:paraId="6128AB26" w14:textId="77777777" w:rsidR="00C17BFE" w:rsidRPr="00B641C6" w:rsidRDefault="67CC0282" w:rsidP="00C17BFE">
      <w:pPr>
        <w:pStyle w:val="Heading3"/>
        <w:rPr>
          <w:rFonts w:ascii="Times New Roman" w:hAnsi="Times New Roman" w:cs="Times New Roman"/>
          <w:sz w:val="22"/>
          <w:szCs w:val="20"/>
        </w:rPr>
      </w:pPr>
      <w:r w:rsidRPr="67CC0282">
        <w:rPr>
          <w:rFonts w:ascii="Times New Roman" w:eastAsia="Times New Roman" w:hAnsi="Times New Roman" w:cs="Times New Roman"/>
          <w:sz w:val="22"/>
          <w:szCs w:val="22"/>
        </w:rPr>
        <w:t>2.1.3 Chemicals</w:t>
      </w:r>
    </w:p>
    <w:p w14:paraId="703AAD6A" w14:textId="77777777" w:rsidR="00C17BFE" w:rsidRPr="00B641C6" w:rsidRDefault="67CC0282" w:rsidP="00C17BFE">
      <w:pPr>
        <w:jc w:val="both"/>
        <w:rPr>
          <w:rFonts w:ascii="Times New Roman" w:hAnsi="Times New Roman" w:cs="Times New Roman"/>
          <w:sz w:val="20"/>
          <w:szCs w:val="20"/>
        </w:rPr>
      </w:pPr>
      <w:r w:rsidRPr="67CC0282">
        <w:rPr>
          <w:rFonts w:ascii="Times New Roman" w:eastAsia="Times New Roman" w:hAnsi="Times New Roman" w:cs="Times New Roman"/>
          <w:sz w:val="20"/>
          <w:szCs w:val="20"/>
        </w:rPr>
        <w:t>HPLC-grade methanol, acetonitrile, and analytical reagent grade chloroform were acquired from Fisher Scientific, Loughborough, UK. HPLC grade H</w:t>
      </w:r>
      <w:r w:rsidRPr="67CC0282">
        <w:rPr>
          <w:rFonts w:ascii="Times New Roman" w:eastAsia="Times New Roman" w:hAnsi="Times New Roman" w:cs="Times New Roman"/>
          <w:sz w:val="20"/>
          <w:szCs w:val="20"/>
          <w:vertAlign w:val="subscript"/>
        </w:rPr>
        <w:t>2</w:t>
      </w:r>
      <w:r w:rsidRPr="67CC0282">
        <w:rPr>
          <w:rFonts w:ascii="Times New Roman" w:eastAsia="Times New Roman" w:hAnsi="Times New Roman" w:cs="Times New Roman"/>
          <w:sz w:val="20"/>
          <w:szCs w:val="20"/>
        </w:rPr>
        <w:t xml:space="preserve">O was purchased from VWR Chemicals, </w:t>
      </w:r>
      <w:proofErr w:type="spellStart"/>
      <w:r w:rsidRPr="67CC0282">
        <w:rPr>
          <w:rFonts w:ascii="Times New Roman" w:eastAsia="Times New Roman" w:hAnsi="Times New Roman" w:cs="Times New Roman"/>
          <w:sz w:val="20"/>
          <w:szCs w:val="20"/>
        </w:rPr>
        <w:t>Fountenay</w:t>
      </w:r>
      <w:proofErr w:type="spellEnd"/>
      <w:r w:rsidRPr="67CC0282">
        <w:rPr>
          <w:rFonts w:ascii="Times New Roman" w:eastAsia="Times New Roman" w:hAnsi="Times New Roman" w:cs="Times New Roman"/>
          <w:sz w:val="20"/>
          <w:szCs w:val="20"/>
        </w:rPr>
        <w:t xml:space="preserve">-sous-Bois, </w:t>
      </w:r>
      <w:r w:rsidRPr="67CC0282">
        <w:rPr>
          <w:rFonts w:ascii="Times New Roman" w:eastAsia="Times New Roman" w:hAnsi="Times New Roman" w:cs="Times New Roman"/>
          <w:sz w:val="20"/>
          <w:szCs w:val="20"/>
        </w:rPr>
        <w:lastRenderedPageBreak/>
        <w:t xml:space="preserve">France. Formic acid (for mass spectrometry) and ammonium carbonate were acquired from </w:t>
      </w:r>
      <w:proofErr w:type="spellStart"/>
      <w:r w:rsidRPr="67CC0282">
        <w:rPr>
          <w:rFonts w:ascii="Times New Roman" w:eastAsia="Times New Roman" w:hAnsi="Times New Roman" w:cs="Times New Roman"/>
          <w:sz w:val="20"/>
          <w:szCs w:val="20"/>
        </w:rPr>
        <w:t>Fluka</w:t>
      </w:r>
      <w:proofErr w:type="spellEnd"/>
      <w:r w:rsidRPr="67CC0282">
        <w:rPr>
          <w:rFonts w:ascii="Times New Roman" w:eastAsia="Times New Roman" w:hAnsi="Times New Roman" w:cs="Times New Roman"/>
          <w:sz w:val="20"/>
          <w:szCs w:val="20"/>
        </w:rPr>
        <w:t xml:space="preserve"> Analytical (Sigma Aldrich), </w:t>
      </w:r>
      <w:proofErr w:type="spellStart"/>
      <w:r w:rsidRPr="67CC0282">
        <w:rPr>
          <w:rFonts w:ascii="Times New Roman" w:eastAsia="Times New Roman" w:hAnsi="Times New Roman" w:cs="Times New Roman"/>
          <w:sz w:val="20"/>
          <w:szCs w:val="20"/>
        </w:rPr>
        <w:t>Steinheim</w:t>
      </w:r>
      <w:proofErr w:type="spellEnd"/>
      <w:r w:rsidRPr="67CC0282">
        <w:rPr>
          <w:rFonts w:ascii="Times New Roman" w:eastAsia="Times New Roman" w:hAnsi="Times New Roman" w:cs="Times New Roman"/>
          <w:sz w:val="20"/>
          <w:szCs w:val="20"/>
        </w:rPr>
        <w:t xml:space="preserve">, Germany. </w:t>
      </w:r>
    </w:p>
    <w:p w14:paraId="161BA8D5" w14:textId="77777777" w:rsidR="00C17BFE" w:rsidRPr="00B641C6" w:rsidRDefault="00C17BFE" w:rsidP="00C17BFE">
      <w:pPr>
        <w:pStyle w:val="Heading3"/>
        <w:rPr>
          <w:rFonts w:ascii="Times New Roman" w:hAnsi="Times New Roman" w:cs="Times New Roman"/>
          <w:b/>
        </w:rPr>
      </w:pPr>
    </w:p>
    <w:p w14:paraId="3E28A774" w14:textId="77777777" w:rsidR="00C17BFE" w:rsidRPr="00B641C6" w:rsidRDefault="67CC0282" w:rsidP="00C17BFE">
      <w:pPr>
        <w:pStyle w:val="Heading3"/>
        <w:rPr>
          <w:rFonts w:ascii="Times New Roman" w:hAnsi="Times New Roman" w:cs="Times New Roman"/>
          <w:b/>
        </w:rPr>
      </w:pPr>
      <w:r w:rsidRPr="67CC0282">
        <w:rPr>
          <w:rFonts w:ascii="Times New Roman" w:eastAsia="Times New Roman" w:hAnsi="Times New Roman" w:cs="Times New Roman"/>
          <w:b/>
          <w:bCs/>
        </w:rPr>
        <w:t>2.2 Methods</w:t>
      </w:r>
    </w:p>
    <w:p w14:paraId="38ACF032" w14:textId="77777777" w:rsidR="00C17BFE" w:rsidRPr="00B641C6" w:rsidRDefault="67CC0282" w:rsidP="00C17BFE">
      <w:pPr>
        <w:pStyle w:val="Heading3"/>
        <w:rPr>
          <w:rFonts w:ascii="Times New Roman" w:hAnsi="Times New Roman" w:cs="Times New Roman"/>
          <w:sz w:val="22"/>
        </w:rPr>
      </w:pPr>
      <w:r w:rsidRPr="67CC0282">
        <w:rPr>
          <w:rFonts w:ascii="Times New Roman" w:eastAsia="Times New Roman" w:hAnsi="Times New Roman" w:cs="Times New Roman"/>
          <w:sz w:val="22"/>
          <w:szCs w:val="22"/>
        </w:rPr>
        <w:t>2.2.1 Analytical platform</w:t>
      </w:r>
    </w:p>
    <w:p w14:paraId="5D878CF2" w14:textId="77777777" w:rsidR="00C17BFE" w:rsidRPr="00B641C6" w:rsidRDefault="67CC0282" w:rsidP="00C17BFE">
      <w:pPr>
        <w:jc w:val="both"/>
        <w:rPr>
          <w:rFonts w:ascii="Times New Roman" w:hAnsi="Times New Roman" w:cs="Times New Roman"/>
          <w:sz w:val="20"/>
        </w:rPr>
      </w:pPr>
      <w:r w:rsidRPr="67CC0282">
        <w:rPr>
          <w:rFonts w:ascii="Times New Roman" w:eastAsia="Times New Roman" w:hAnsi="Times New Roman" w:cs="Times New Roman"/>
          <w:sz w:val="20"/>
          <w:szCs w:val="20"/>
        </w:rPr>
        <w:t xml:space="preserve">A Thermo Scientific Ultimate 3000 </w:t>
      </w:r>
      <w:proofErr w:type="spellStart"/>
      <w:r w:rsidRPr="67CC0282">
        <w:rPr>
          <w:rFonts w:ascii="Times New Roman" w:eastAsia="Times New Roman" w:hAnsi="Times New Roman" w:cs="Times New Roman"/>
          <w:sz w:val="20"/>
          <w:szCs w:val="20"/>
        </w:rPr>
        <w:t>RSLCnano</w:t>
      </w:r>
      <w:proofErr w:type="spellEnd"/>
      <w:r w:rsidRPr="67CC0282">
        <w:rPr>
          <w:rFonts w:ascii="Times New Roman" w:eastAsia="Times New Roman" w:hAnsi="Times New Roman" w:cs="Times New Roman"/>
          <w:sz w:val="20"/>
          <w:szCs w:val="20"/>
        </w:rPr>
        <w:t xml:space="preserve"> liquid chromatography system (Thermo Scientific, CA, USA) was used. That system was coupled to a Thermo Scientific Q-</w:t>
      </w:r>
      <w:proofErr w:type="spellStart"/>
      <w:r w:rsidRPr="67CC0282">
        <w:rPr>
          <w:rFonts w:ascii="Times New Roman" w:eastAsia="Times New Roman" w:hAnsi="Times New Roman" w:cs="Times New Roman"/>
          <w:sz w:val="20"/>
          <w:szCs w:val="20"/>
        </w:rPr>
        <w:t>Exactive</w:t>
      </w:r>
      <w:proofErr w:type="spellEnd"/>
      <w:r w:rsidRPr="67CC0282">
        <w:rPr>
          <w:rFonts w:ascii="Times New Roman" w:eastAsia="Times New Roman" w:hAnsi="Times New Roman" w:cs="Times New Roman"/>
          <w:sz w:val="20"/>
          <w:szCs w:val="20"/>
        </w:rPr>
        <w:t xml:space="preserve"> </w:t>
      </w:r>
      <w:proofErr w:type="spellStart"/>
      <w:r w:rsidRPr="67CC0282">
        <w:rPr>
          <w:rFonts w:ascii="Times New Roman" w:eastAsia="Times New Roman" w:hAnsi="Times New Roman" w:cs="Times New Roman"/>
          <w:sz w:val="20"/>
          <w:szCs w:val="20"/>
        </w:rPr>
        <w:t>Orbitrap</w:t>
      </w:r>
      <w:proofErr w:type="spellEnd"/>
      <w:r w:rsidRPr="67CC0282">
        <w:rPr>
          <w:rFonts w:ascii="Times New Roman" w:eastAsia="Times New Roman" w:hAnsi="Times New Roman" w:cs="Times New Roman"/>
          <w:sz w:val="20"/>
          <w:szCs w:val="20"/>
        </w:rPr>
        <w:t xml:space="preserve"> mass spectrometer equipped with a HESI II interface (Thermo Scientific, Hemel Hempstead, UK). Thermo </w:t>
      </w:r>
      <w:proofErr w:type="spellStart"/>
      <w:r w:rsidRPr="67CC0282">
        <w:rPr>
          <w:rFonts w:ascii="Times New Roman" w:eastAsia="Times New Roman" w:hAnsi="Times New Roman" w:cs="Times New Roman"/>
          <w:sz w:val="20"/>
          <w:szCs w:val="20"/>
        </w:rPr>
        <w:t>Xcalibur</w:t>
      </w:r>
      <w:proofErr w:type="spellEnd"/>
      <w:r w:rsidRPr="67CC0282">
        <w:rPr>
          <w:rFonts w:ascii="Times New Roman" w:eastAsia="Times New Roman" w:hAnsi="Times New Roman" w:cs="Times New Roman"/>
          <w:sz w:val="20"/>
          <w:szCs w:val="20"/>
        </w:rPr>
        <w:t xml:space="preserve"> Tune software (version 2.5) was used for instrument control and data acquisition.</w:t>
      </w:r>
    </w:p>
    <w:p w14:paraId="34371780" w14:textId="77777777" w:rsidR="00C17BFE" w:rsidRPr="00B641C6" w:rsidRDefault="67CC0282" w:rsidP="00C17BFE">
      <w:pPr>
        <w:pStyle w:val="Heading3"/>
        <w:rPr>
          <w:rFonts w:ascii="Times New Roman" w:hAnsi="Times New Roman" w:cs="Times New Roman"/>
          <w:sz w:val="22"/>
        </w:rPr>
      </w:pPr>
      <w:r w:rsidRPr="67CC0282">
        <w:rPr>
          <w:rFonts w:ascii="Times New Roman" w:eastAsia="Times New Roman" w:hAnsi="Times New Roman" w:cs="Times New Roman"/>
          <w:sz w:val="22"/>
          <w:szCs w:val="22"/>
        </w:rPr>
        <w:t>2.2.2 LC settings</w:t>
      </w:r>
    </w:p>
    <w:p w14:paraId="408D5F71" w14:textId="77777777" w:rsidR="00C17BFE" w:rsidRPr="00340DD9" w:rsidRDefault="00C17BFE" w:rsidP="00C17BFE">
      <w:pPr>
        <w:jc w:val="both"/>
        <w:rPr>
          <w:rFonts w:ascii="Times New Roman" w:hAnsi="Times New Roman" w:cs="Times New Roman"/>
          <w:sz w:val="20"/>
        </w:rPr>
      </w:pPr>
      <w:r w:rsidRPr="67CC0282">
        <w:rPr>
          <w:rFonts w:ascii="Times New Roman" w:eastAsia="Times New Roman" w:hAnsi="Times New Roman" w:cs="Times New Roman"/>
          <w:sz w:val="20"/>
          <w:szCs w:val="20"/>
        </w:rPr>
        <w:t xml:space="preserve">Column temperature was maintained at 25 °C. The HILIC separation was performed with a </w:t>
      </w:r>
      <w:proofErr w:type="spellStart"/>
      <w:r w:rsidRPr="67CC0282">
        <w:rPr>
          <w:rFonts w:ascii="Times New Roman" w:eastAsia="Times New Roman" w:hAnsi="Times New Roman" w:cs="Times New Roman"/>
          <w:sz w:val="20"/>
          <w:szCs w:val="20"/>
        </w:rPr>
        <w:t>SeQuant</w:t>
      </w:r>
      <w:proofErr w:type="spellEnd"/>
      <w:r w:rsidRPr="67CC0282">
        <w:rPr>
          <w:rFonts w:ascii="Times New Roman" w:eastAsia="Times New Roman" w:hAnsi="Times New Roman" w:cs="Times New Roman"/>
          <w:sz w:val="20"/>
          <w:szCs w:val="20"/>
        </w:rPr>
        <w:t xml:space="preserve"> ZIC-</w:t>
      </w:r>
      <w:proofErr w:type="spellStart"/>
      <w:r w:rsidRPr="67CC0282">
        <w:rPr>
          <w:rFonts w:ascii="Times New Roman" w:eastAsia="Times New Roman" w:hAnsi="Times New Roman" w:cs="Times New Roman"/>
          <w:sz w:val="20"/>
          <w:szCs w:val="20"/>
        </w:rPr>
        <w:t>pHILIC</w:t>
      </w:r>
      <w:proofErr w:type="spellEnd"/>
      <w:r w:rsidRPr="67CC0282">
        <w:rPr>
          <w:rFonts w:ascii="Times New Roman" w:eastAsia="Times New Roman" w:hAnsi="Times New Roman" w:cs="Times New Roman"/>
          <w:sz w:val="20"/>
          <w:szCs w:val="20"/>
        </w:rPr>
        <w:t xml:space="preserve"> column (150 x 4.6 mm, 5 µm) equipped with the corresponding pre-column (Merck </w:t>
      </w:r>
      <w:proofErr w:type="spellStart"/>
      <w:r w:rsidRPr="67CC0282">
        <w:rPr>
          <w:rFonts w:ascii="Times New Roman" w:eastAsia="Times New Roman" w:hAnsi="Times New Roman" w:cs="Times New Roman"/>
          <w:sz w:val="20"/>
          <w:szCs w:val="20"/>
        </w:rPr>
        <w:t>Sequant</w:t>
      </w:r>
      <w:proofErr w:type="spellEnd"/>
      <w:r w:rsidRPr="67CC0282">
        <w:rPr>
          <w:rFonts w:ascii="Times New Roman" w:eastAsia="Times New Roman" w:hAnsi="Times New Roman" w:cs="Times New Roman"/>
          <w:sz w:val="20"/>
          <w:szCs w:val="20"/>
        </w:rPr>
        <w:t xml:space="preserve">, Darmstadt, Germany). A linear biphasic LC gradient was conducted from 80% B to 20% B over 15 min, followed by a 2 min wash with 5% B, and 7 min re-equilibration with 80% B, where solvent B is acetonitrile and solvent A is 20 </w:t>
      </w:r>
      <w:proofErr w:type="spellStart"/>
      <w:r w:rsidRPr="67CC0282">
        <w:rPr>
          <w:rFonts w:ascii="Times New Roman" w:eastAsia="Times New Roman" w:hAnsi="Times New Roman" w:cs="Times New Roman"/>
          <w:sz w:val="20"/>
          <w:szCs w:val="20"/>
        </w:rPr>
        <w:t>mM</w:t>
      </w:r>
      <w:proofErr w:type="spellEnd"/>
      <w:r w:rsidRPr="67CC0282">
        <w:rPr>
          <w:rFonts w:ascii="Times New Roman" w:eastAsia="Times New Roman" w:hAnsi="Times New Roman" w:cs="Times New Roman"/>
          <w:sz w:val="20"/>
          <w:szCs w:val="20"/>
        </w:rPr>
        <w:t xml:space="preserve"> ammonium carbonate in water. The flow rate was 300 </w:t>
      </w:r>
      <w:proofErr w:type="spellStart"/>
      <w:r w:rsidRPr="67CC0282">
        <w:rPr>
          <w:rFonts w:ascii="Times New Roman" w:eastAsia="Times New Roman" w:hAnsi="Times New Roman" w:cs="Times New Roman"/>
          <w:sz w:val="20"/>
          <w:szCs w:val="20"/>
        </w:rPr>
        <w:t>μL</w:t>
      </w:r>
      <w:proofErr w:type="spellEnd"/>
      <w:r w:rsidRPr="67CC0282">
        <w:rPr>
          <w:rFonts w:ascii="Times New Roman" w:eastAsia="Times New Roman" w:hAnsi="Times New Roman" w:cs="Times New Roman"/>
          <w:sz w:val="20"/>
          <w:szCs w:val="20"/>
        </w:rPr>
        <w:t xml:space="preserve">/min, column temperature was held at 25 °C, injection volume was 10 </w:t>
      </w:r>
      <w:proofErr w:type="spellStart"/>
      <w:r w:rsidRPr="67CC0282">
        <w:rPr>
          <w:rFonts w:ascii="Times New Roman" w:eastAsia="Times New Roman" w:hAnsi="Times New Roman" w:cs="Times New Roman"/>
          <w:sz w:val="20"/>
          <w:szCs w:val="20"/>
        </w:rPr>
        <w:t>μL</w:t>
      </w:r>
      <w:proofErr w:type="spellEnd"/>
      <w:r w:rsidRPr="67CC0282">
        <w:rPr>
          <w:rFonts w:ascii="Times New Roman" w:eastAsia="Times New Roman" w:hAnsi="Times New Roman" w:cs="Times New Roman"/>
          <w:sz w:val="20"/>
          <w:szCs w:val="20"/>
        </w:rPr>
        <w:t xml:space="preserve">, and samples were maintained at 4 °C in the </w:t>
      </w:r>
      <w:proofErr w:type="spellStart"/>
      <w:r w:rsidRPr="67CC0282">
        <w:rPr>
          <w:rFonts w:ascii="Times New Roman" w:eastAsia="Times New Roman" w:hAnsi="Times New Roman" w:cs="Times New Roman"/>
          <w:sz w:val="20"/>
          <w:szCs w:val="20"/>
        </w:rPr>
        <w:t>autosampler</w:t>
      </w:r>
      <w:proofErr w:type="spellEnd"/>
      <w:r w:rsidRPr="67CC0282">
        <w:rPr>
          <w:rFonts w:ascii="Times New Roman" w:eastAsia="Times New Roman" w:hAnsi="Times New Roman" w:cs="Times New Roman"/>
          <w:sz w:val="20"/>
          <w:szCs w:val="20"/>
        </w:rPr>
        <w:t xml:space="preserve"> </w:t>
      </w:r>
      <w:r w:rsidR="0007548A" w:rsidRPr="67CC0282">
        <w:fldChar w:fldCharType="begin"/>
      </w:r>
      <w:r w:rsidRPr="00B641C6">
        <w:rPr>
          <w:rFonts w:ascii="Times New Roman" w:hAnsi="Times New Roman" w:cs="Times New Roman"/>
          <w:sz w:val="20"/>
        </w:rPr>
        <w:instrText>ADDIN EN.CITE &lt;EndNote&gt;&lt;Cite&gt;&lt;Author&gt;Creek&lt;/Author&gt;&lt;Year&gt;2011&lt;/Year&gt;&lt;RecNum&gt;798&lt;/RecNum&gt;&lt;DisplayText&gt;[1]&lt;/DisplayText&gt;&lt;record&gt;&lt;rec-number&gt;798&lt;/rec-number&gt;&lt;foreign-keys&gt;&lt;key app="EN" db-id="pvd09p5xxesz9qestsq5rzzpp5zdtsxz02dr" timestamp="1361800582"&gt;798&lt;/key&gt;&lt;/foreign-keys&gt;&lt;ref-type name="Journal Article"&gt;17&lt;/ref-type&gt;&lt;contributors&gt;&lt;authors&gt;&lt;author&gt;Creek, Darren J.&lt;/author&gt;&lt;author&gt;Jankevics, Andris&lt;/author&gt;&lt;author&gt;Breitling, Rainer&lt;/author&gt;&lt;author&gt;Watson, David G.&lt;/author&gt;&lt;author&gt;Barrett, Michael P.&lt;/author&gt;&lt;author&gt;Burgess, Karl E. V.&lt;/author&gt;&lt;/authors&gt;&lt;/contributors&gt;&lt;titles&gt;&lt;title&gt;Toward Global Metabolomics Analysis with Hydrophilic Interaction Liquid Chromatography–Mass Spectrometry: Improved Metabolite Identification by Retention Time Prediction&lt;/title&gt;&lt;secondary-title&gt;Analytical Chemistry&lt;/secondary-title&gt;&lt;/titles&gt;&lt;periodical&gt;&lt;full-title&gt;Analytical Chemistry&lt;/full-title&gt;&lt;/periodical&gt;&lt;pages&gt;8703-8710&lt;/pages&gt;&lt;volume&gt;83&lt;/volume&gt;&lt;number&gt;22&lt;/number&gt;&lt;dates&gt;&lt;year&gt;2011&lt;/year&gt;&lt;pub-dates&gt;&lt;date&gt;2011/11/15&lt;/date&gt;&lt;/pub-dates&gt;&lt;/dates&gt;&lt;publisher&gt;American Chemical Society&lt;/publisher&gt;&lt;isbn&gt;0003-2700&lt;/isbn&gt;&lt;urls&gt;&lt;related-urls&gt;&lt;url&gt;http://dx.doi.org/10.1021/ac2021823&lt;/url&gt;&lt;/related-urls&gt;&lt;/urls&gt;&lt;electronic-resource-num&gt;10.1021/ac2021823&lt;/electronic-resource-num&gt;&lt;access-date&gt;2013/02/25&lt;/access-date&gt;&lt;/record&gt;&lt;/Cite&gt;&lt;/EndNote&gt;</w:instrText>
      </w:r>
      <w:r w:rsidR="0007548A" w:rsidRPr="67CC0282">
        <w:rPr>
          <w:rFonts w:ascii="Times New Roman" w:hAnsi="Times New Roman" w:cs="Times New Roman"/>
          <w:sz w:val="20"/>
        </w:rPr>
        <w:fldChar w:fldCharType="separate"/>
      </w:r>
      <w:bookmarkStart w:id="227" w:name="__Fieldmark__85_1150690132"/>
      <w:r w:rsidRPr="67CC0282">
        <w:rPr>
          <w:rFonts w:ascii="Times New Roman" w:eastAsia="Times New Roman" w:hAnsi="Times New Roman" w:cs="Times New Roman"/>
          <w:sz w:val="20"/>
          <w:szCs w:val="20"/>
        </w:rPr>
        <w:t>[</w:t>
      </w:r>
      <w:bookmarkStart w:id="228" w:name="__Fieldmark__145_4988996"/>
      <w:r w:rsidRPr="67CC0282">
        <w:rPr>
          <w:rFonts w:ascii="Times New Roman" w:eastAsia="Times New Roman" w:hAnsi="Times New Roman" w:cs="Times New Roman"/>
          <w:sz w:val="20"/>
          <w:szCs w:val="20"/>
        </w:rPr>
        <w:t>1]</w:t>
      </w:r>
      <w:r w:rsidR="0007548A" w:rsidRPr="67CC0282">
        <w:fldChar w:fldCharType="end"/>
      </w:r>
      <w:bookmarkEnd w:id="227"/>
      <w:bookmarkEnd w:id="228"/>
      <w:r w:rsidRPr="67CC0282">
        <w:rPr>
          <w:rFonts w:ascii="Times New Roman" w:eastAsia="Times New Roman" w:hAnsi="Times New Roman" w:cs="Times New Roman"/>
          <w:sz w:val="20"/>
          <w:szCs w:val="20"/>
        </w:rPr>
        <w:t xml:space="preserve">. </w:t>
      </w:r>
    </w:p>
    <w:p w14:paraId="0A935901" w14:textId="77777777" w:rsidR="00C17BFE" w:rsidRPr="00C7557D" w:rsidRDefault="67CC0282" w:rsidP="00C17BFE">
      <w:pPr>
        <w:pStyle w:val="Heading3"/>
        <w:rPr>
          <w:rFonts w:ascii="Times New Roman" w:hAnsi="Times New Roman" w:cs="Times New Roman"/>
          <w:sz w:val="22"/>
        </w:rPr>
      </w:pPr>
      <w:r w:rsidRPr="67CC0282">
        <w:rPr>
          <w:rFonts w:ascii="Times New Roman" w:eastAsia="Times New Roman" w:hAnsi="Times New Roman" w:cs="Times New Roman"/>
          <w:sz w:val="22"/>
          <w:szCs w:val="22"/>
        </w:rPr>
        <w:t>2.2.3 MS and MS/MS settings</w:t>
      </w:r>
    </w:p>
    <w:p w14:paraId="51CA44DE" w14:textId="77777777" w:rsidR="00C17BFE" w:rsidRPr="00B641C6" w:rsidRDefault="67CC0282" w:rsidP="00C17BFE">
      <w:pPr>
        <w:pStyle w:val="Heading4"/>
        <w:rPr>
          <w:rFonts w:ascii="Times New Roman" w:hAnsi="Times New Roman" w:cs="Times New Roman"/>
          <w:sz w:val="20"/>
          <w:szCs w:val="20"/>
        </w:rPr>
      </w:pPr>
      <w:r w:rsidRPr="67CC0282">
        <w:rPr>
          <w:rFonts w:ascii="Times New Roman" w:eastAsia="Times New Roman" w:hAnsi="Times New Roman" w:cs="Times New Roman"/>
          <w:sz w:val="20"/>
          <w:szCs w:val="20"/>
        </w:rPr>
        <w:t>Positive Negative Ionization Combined Fragmentation Mode:</w:t>
      </w:r>
    </w:p>
    <w:p w14:paraId="57C0D9C1" w14:textId="77777777" w:rsidR="00C17BFE" w:rsidRPr="00B641C6" w:rsidRDefault="67CC0282" w:rsidP="00C17BFE">
      <w:pPr>
        <w:jc w:val="both"/>
        <w:rPr>
          <w:rFonts w:ascii="Times New Roman" w:hAnsi="Times New Roman" w:cs="Times New Roman"/>
          <w:sz w:val="20"/>
          <w:szCs w:val="20"/>
          <w:shd w:val="clear" w:color="auto" w:fill="C0C0C0"/>
        </w:rPr>
      </w:pPr>
      <w:r w:rsidRPr="67CC0282">
        <w:rPr>
          <w:rFonts w:ascii="Times New Roman" w:eastAsia="Times New Roman" w:hAnsi="Times New Roman" w:cs="Times New Roman"/>
          <w:sz w:val="20"/>
          <w:szCs w:val="20"/>
        </w:rPr>
        <w:t xml:space="preserve">A duty cycle consisted of a full scan in positive ionization mode, followed by a </w:t>
      </w:r>
      <w:proofErr w:type="spellStart"/>
      <w:r w:rsidRPr="67CC0282">
        <w:rPr>
          <w:rFonts w:ascii="Times New Roman" w:eastAsia="Times New Roman" w:hAnsi="Times New Roman" w:cs="Times New Roman"/>
          <w:sz w:val="20"/>
          <w:szCs w:val="20"/>
        </w:rPr>
        <w:t>TopN</w:t>
      </w:r>
      <w:proofErr w:type="spellEnd"/>
      <w:r w:rsidRPr="67CC0282">
        <w:rPr>
          <w:rFonts w:ascii="Times New Roman" w:eastAsia="Times New Roman" w:hAnsi="Times New Roman" w:cs="Times New Roman"/>
          <w:sz w:val="20"/>
          <w:szCs w:val="20"/>
        </w:rPr>
        <w:t xml:space="preserve"> data dependent MS/MS (MS2) fragmentation event taking the 10 most abundant ion species not on the dynamic exclusion list, followed by the same two scan events in negative ionization mode. More details can be found in section 2.1 of the Supporting Information. Most importantly, MS/MS fragmentation spectra were acquired using stepped higher collision dissociation (HCD) combining 25.2, 60.0, and 94.8 normalized collision energies (NCEs) in one MS2 scan.</w:t>
      </w:r>
    </w:p>
    <w:p w14:paraId="1C6EAA8A" w14:textId="77777777" w:rsidR="00C17BFE" w:rsidRPr="00B641C6" w:rsidRDefault="67CC0282" w:rsidP="00C17BFE">
      <w:pPr>
        <w:pStyle w:val="Heading4"/>
        <w:rPr>
          <w:rFonts w:ascii="Times New Roman" w:hAnsi="Times New Roman" w:cs="Times New Roman"/>
          <w:sz w:val="20"/>
          <w:szCs w:val="20"/>
        </w:rPr>
      </w:pPr>
      <w:r w:rsidRPr="67CC0282">
        <w:rPr>
          <w:rFonts w:ascii="Times New Roman" w:eastAsia="Times New Roman" w:hAnsi="Times New Roman" w:cs="Times New Roman"/>
          <w:sz w:val="20"/>
          <w:szCs w:val="20"/>
        </w:rPr>
        <w:t>Positive or Negative Ionization Separate Fragmentation modes:</w:t>
      </w:r>
    </w:p>
    <w:p w14:paraId="5C913969" w14:textId="77777777" w:rsidR="00C17BFE" w:rsidRPr="00B641C6" w:rsidRDefault="67CC0282" w:rsidP="00C17BFE">
      <w:pPr>
        <w:jc w:val="both"/>
        <w:rPr>
          <w:rFonts w:ascii="Times New Roman" w:hAnsi="Times New Roman" w:cs="Times New Roman"/>
          <w:sz w:val="20"/>
          <w:szCs w:val="20"/>
        </w:rPr>
      </w:pPr>
      <w:r w:rsidRPr="67CC0282">
        <w:rPr>
          <w:rFonts w:ascii="Times New Roman" w:eastAsia="Times New Roman" w:hAnsi="Times New Roman" w:cs="Times New Roman"/>
          <w:sz w:val="20"/>
          <w:szCs w:val="20"/>
        </w:rPr>
        <w:t xml:space="preserve">More details can be found in section 2.2 of the Supporting Information. The duty cycle consisted of one full scan (MS1) event and one Top10 MS/MS (MS2) fragmentation event. </w:t>
      </w:r>
    </w:p>
    <w:p w14:paraId="4A5463B6" w14:textId="77777777" w:rsidR="00C17BFE" w:rsidRPr="00B641C6" w:rsidRDefault="67CC0282" w:rsidP="00C17BFE">
      <w:pPr>
        <w:pStyle w:val="Heading4"/>
        <w:rPr>
          <w:rFonts w:ascii="Times New Roman" w:hAnsi="Times New Roman" w:cs="Times New Roman"/>
          <w:sz w:val="20"/>
          <w:szCs w:val="20"/>
        </w:rPr>
      </w:pPr>
      <w:r w:rsidRPr="67CC0282">
        <w:rPr>
          <w:rFonts w:ascii="Times New Roman" w:eastAsia="Times New Roman" w:hAnsi="Times New Roman" w:cs="Times New Roman"/>
          <w:sz w:val="20"/>
          <w:szCs w:val="20"/>
        </w:rPr>
        <w:t>Positive Negative Ionization Combined Full Scan Mode:</w:t>
      </w:r>
    </w:p>
    <w:p w14:paraId="22820C8B" w14:textId="77777777" w:rsidR="00C17BFE" w:rsidRPr="00B641C6" w:rsidRDefault="67CC0282" w:rsidP="00C17BFE">
      <w:pPr>
        <w:jc w:val="both"/>
        <w:rPr>
          <w:rFonts w:ascii="Times New Roman" w:hAnsi="Times New Roman" w:cs="Times New Roman"/>
          <w:sz w:val="20"/>
          <w:szCs w:val="20"/>
        </w:rPr>
      </w:pPr>
      <w:r w:rsidRPr="67CC0282">
        <w:rPr>
          <w:rFonts w:ascii="Times New Roman" w:eastAsia="Times New Roman" w:hAnsi="Times New Roman" w:cs="Times New Roman"/>
          <w:sz w:val="20"/>
          <w:szCs w:val="20"/>
        </w:rPr>
        <w:t xml:space="preserve">As for the combined files, with the following modifications: full scan (MS1) resolution was set to 70,000. The duty cycle consisted of two full scan (MS1) events. </w:t>
      </w:r>
    </w:p>
    <w:p w14:paraId="7227F8A6" w14:textId="77777777" w:rsidR="00C17BFE" w:rsidRPr="00B641C6" w:rsidRDefault="67CC0282" w:rsidP="00C17BFE">
      <w:pPr>
        <w:pStyle w:val="Heading3"/>
        <w:rPr>
          <w:rFonts w:ascii="Times New Roman" w:hAnsi="Times New Roman" w:cs="Times New Roman"/>
        </w:rPr>
      </w:pPr>
      <w:r w:rsidRPr="67CC0282">
        <w:rPr>
          <w:rFonts w:ascii="Times New Roman" w:eastAsia="Times New Roman" w:hAnsi="Times New Roman" w:cs="Times New Roman"/>
          <w:sz w:val="22"/>
          <w:szCs w:val="22"/>
        </w:rPr>
        <w:t>2.2.4 Data acquisition</w:t>
      </w:r>
    </w:p>
    <w:p w14:paraId="027AF570" w14:textId="718E2696" w:rsidR="00C17BFE" w:rsidRPr="00B641C6" w:rsidRDefault="00C17BFE" w:rsidP="00C17BFE">
      <w:pPr>
        <w:jc w:val="both"/>
        <w:rPr>
          <w:rFonts w:ascii="Times New Roman" w:hAnsi="Times New Roman" w:cs="Times New Roman"/>
          <w:sz w:val="20"/>
        </w:rPr>
      </w:pPr>
      <w:r w:rsidRPr="67CC0282">
        <w:rPr>
          <w:rFonts w:ascii="Times New Roman" w:eastAsia="Times New Roman" w:hAnsi="Times New Roman" w:cs="Times New Roman"/>
          <w:sz w:val="20"/>
          <w:szCs w:val="20"/>
        </w:rPr>
        <w:t xml:space="preserve">The workflow was </w:t>
      </w:r>
      <w:del w:id="229" w:author="Mike" w:date="2016-03-31T21:12:00Z">
        <w:r w:rsidRPr="67CC0282" w:rsidDel="005315CF">
          <w:rPr>
            <w:rFonts w:ascii="Times New Roman" w:eastAsia="Times New Roman" w:hAnsi="Times New Roman" w:cs="Times New Roman"/>
            <w:sz w:val="20"/>
            <w:szCs w:val="20"/>
          </w:rPr>
          <w:delText>inspired by</w:delText>
        </w:r>
      </w:del>
      <w:ins w:id="230" w:author="Mike" w:date="2016-03-31T21:12:00Z">
        <w:r w:rsidR="005315CF">
          <w:rPr>
            <w:rFonts w:ascii="Times New Roman" w:eastAsia="Times New Roman" w:hAnsi="Times New Roman" w:cs="Times New Roman"/>
            <w:sz w:val="20"/>
            <w:szCs w:val="20"/>
          </w:rPr>
          <w:t>adapted from</w:t>
        </w:r>
      </w:ins>
      <w:r w:rsidRPr="67CC0282">
        <w:rPr>
          <w:rFonts w:ascii="Times New Roman" w:eastAsia="Times New Roman" w:hAnsi="Times New Roman" w:cs="Times New Roman"/>
          <w:sz w:val="20"/>
          <w:szCs w:val="20"/>
        </w:rPr>
        <w:t xml:space="preserve"> Creek et al.</w:t>
      </w:r>
      <w:r w:rsidR="001D635D" w:rsidRPr="67CC0282">
        <w:rPr>
          <w:rFonts w:ascii="Times New Roman" w:eastAsia="Times New Roman" w:hAnsi="Times New Roman" w:cs="Times New Roman"/>
          <w:sz w:val="20"/>
          <w:szCs w:val="20"/>
        </w:rPr>
        <w:t>, 2011,</w:t>
      </w:r>
      <w:r w:rsidRPr="67CC0282">
        <w:rPr>
          <w:rFonts w:ascii="Times New Roman" w:eastAsia="Times New Roman" w:hAnsi="Times New Roman" w:cs="Times New Roman"/>
          <w:sz w:val="20"/>
          <w:szCs w:val="20"/>
        </w:rPr>
        <w:t xml:space="preserve"> where samples were measured in randomized order </w:t>
      </w:r>
      <w:r w:rsidR="0007548A" w:rsidRPr="67CC0282">
        <w:fldChar w:fldCharType="begin"/>
      </w:r>
      <w:r w:rsidR="008C147F" w:rsidRPr="00B641C6">
        <w:rPr>
          <w:rFonts w:ascii="Times New Roman" w:hAnsi="Times New Roman" w:cs="Times New Roman"/>
          <w:sz w:val="20"/>
        </w:rPr>
        <w:instrText xml:space="preserve"> ADDIN EN.CITE &lt;EndNote&gt;&lt;Cite&gt;&lt;Author&gt;Creek&lt;/Author&gt;&lt;Year&gt;2011&lt;/Year&gt;&lt;RecNum&gt;798&lt;/RecNum&gt;&lt;DisplayText&gt;[30]&lt;/DisplayText&gt;&lt;record&gt;&lt;rec-number&gt;798&lt;/rec-number&gt;&lt;foreign-keys&gt;&lt;key app="EN" db-id="pvd09p5xxesz9qestsq5rzzpp5zdtsxz02dr" timestamp="1361800582"&gt;798&lt;/key&gt;&lt;/foreign-keys&gt;&lt;ref-type name="Journal Article"&gt;17&lt;/ref-type&gt;&lt;contributors&gt;&lt;authors&gt;&lt;author&gt;Creek, Darren J.&lt;/author&gt;&lt;author&gt;Jankevics, Andris&lt;/author&gt;&lt;author&gt;Breitling, Rainer&lt;/author&gt;&lt;author&gt;Watson, David G.&lt;/author&gt;&lt;author&gt;Barrett, Michael P.&lt;/author&gt;&lt;author&gt;Burgess, Karl E. V.&lt;/author&gt;&lt;/authors&gt;&lt;/contributors&gt;&lt;titles&gt;&lt;title&gt;Toward Global Metabolomics Analysis with Hydrophilic Interaction Liquid Chromatography–Mass Spectrometry: Improved Metabolite Identification by Retention Time Prediction&lt;/title&gt;&lt;secondary-title&gt;Analytical Chemistry&lt;/secondary-title&gt;&lt;/titles&gt;&lt;periodical&gt;&lt;full-title&gt;Analytical Chemistry&lt;/full-title&gt;&lt;/periodical&gt;&lt;pages&gt;8703-8710&lt;/pages&gt;&lt;volume&gt;83&lt;/volume&gt;&lt;number&gt;22&lt;/number&gt;&lt;dates&gt;&lt;year&gt;2011&lt;/year&gt;&lt;pub-dates&gt;&lt;date&gt;2011/11/15&lt;/date&gt;&lt;/pub-dates&gt;&lt;/dates&gt;&lt;publisher&gt;American Chemical Society&lt;/publisher&gt;&lt;isbn&gt;0003-2700&lt;/isbn&gt;&lt;urls&gt;&lt;related-urls&gt;&lt;url&gt;http://dx.doi.org/10.1021/ac2021823&lt;/url&gt;&lt;/related-urls&gt;&lt;/urls&gt;&lt;electronic-resource-num&gt;10.1021/ac2021823&lt;/electronic-resource-num&gt;&lt;access-date&gt;2013/02/25&lt;/access-date&gt;&lt;/record&gt;&lt;/Cite&gt;&lt;/EndNote&gt;</w:instrText>
      </w:r>
      <w:r w:rsidR="0007548A" w:rsidRPr="67CC0282">
        <w:rPr>
          <w:rFonts w:ascii="Times New Roman" w:hAnsi="Times New Roman" w:cs="Times New Roman"/>
          <w:sz w:val="20"/>
        </w:rPr>
        <w:fldChar w:fldCharType="separate"/>
      </w:r>
      <w:r w:rsidR="008C147F" w:rsidRPr="67CC0282">
        <w:rPr>
          <w:rFonts w:ascii="Times New Roman" w:eastAsia="Times New Roman" w:hAnsi="Times New Roman" w:cs="Times New Roman"/>
          <w:noProof/>
          <w:sz w:val="20"/>
          <w:szCs w:val="20"/>
        </w:rPr>
        <w:t>[30]</w:t>
      </w:r>
      <w:r w:rsidR="0007548A" w:rsidRPr="67CC0282">
        <w:fldChar w:fldCharType="end"/>
      </w:r>
      <w:r w:rsidRPr="67CC0282">
        <w:rPr>
          <w:rFonts w:ascii="Times New Roman" w:eastAsia="Times New Roman" w:hAnsi="Times New Roman" w:cs="Times New Roman"/>
          <w:sz w:val="20"/>
          <w:szCs w:val="20"/>
        </w:rPr>
        <w:t>. Det</w:t>
      </w:r>
      <w:r w:rsidR="009B7A06">
        <w:rPr>
          <w:rFonts w:ascii="Times New Roman" w:eastAsia="Times New Roman" w:hAnsi="Times New Roman" w:cs="Times New Roman"/>
          <w:sz w:val="20"/>
          <w:szCs w:val="20"/>
        </w:rPr>
        <w:t>ails can be found in section 3 of</w:t>
      </w:r>
      <w:r w:rsidRPr="67CC0282">
        <w:rPr>
          <w:rFonts w:ascii="Times New Roman" w:eastAsia="Times New Roman" w:hAnsi="Times New Roman" w:cs="Times New Roman"/>
          <w:sz w:val="20"/>
          <w:szCs w:val="20"/>
        </w:rPr>
        <w:t xml:space="preserve"> the Supporting Information.</w:t>
      </w:r>
    </w:p>
    <w:p w14:paraId="42268A5A" w14:textId="77777777" w:rsidR="00C17BFE" w:rsidRPr="00B641C6" w:rsidRDefault="67CC0282" w:rsidP="00C17BFE">
      <w:pPr>
        <w:pStyle w:val="Heading3"/>
        <w:rPr>
          <w:rFonts w:ascii="Times New Roman" w:hAnsi="Times New Roman" w:cs="Times New Roman"/>
          <w:b/>
        </w:rPr>
      </w:pPr>
      <w:r w:rsidRPr="67CC0282">
        <w:rPr>
          <w:rFonts w:ascii="Times New Roman" w:eastAsia="Times New Roman" w:hAnsi="Times New Roman" w:cs="Times New Roman"/>
          <w:b/>
          <w:bCs/>
        </w:rPr>
        <w:t>2.3 MS2LDA workflow</w:t>
      </w:r>
    </w:p>
    <w:p w14:paraId="5B966F2B" w14:textId="3490CA5F" w:rsidR="00A009F8" w:rsidRPr="00B641C6" w:rsidRDefault="67CC0282" w:rsidP="00C17BFE">
      <w:pPr>
        <w:jc w:val="both"/>
        <w:rPr>
          <w:rFonts w:ascii="Times New Roman" w:hAnsi="Times New Roman" w:cs="Times New Roman"/>
          <w:sz w:val="20"/>
        </w:rPr>
      </w:pPr>
      <w:r w:rsidRPr="67CC0282">
        <w:rPr>
          <w:rFonts w:ascii="Times New Roman" w:eastAsia="Times New Roman" w:hAnsi="Times New Roman" w:cs="Times New Roman"/>
          <w:sz w:val="20"/>
          <w:szCs w:val="20"/>
        </w:rPr>
        <w:t xml:space="preserve">The MS2LDA workflow consists of two stages: </w:t>
      </w:r>
      <w:proofErr w:type="spellStart"/>
      <w:r w:rsidRPr="67CC0282">
        <w:rPr>
          <w:rFonts w:ascii="Times New Roman" w:eastAsia="Times New Roman" w:hAnsi="Times New Roman" w:cs="Times New Roman"/>
          <w:sz w:val="20"/>
          <w:szCs w:val="20"/>
        </w:rPr>
        <w:t>i</w:t>
      </w:r>
      <w:proofErr w:type="spellEnd"/>
      <w:r w:rsidRPr="67CC0282">
        <w:rPr>
          <w:rFonts w:ascii="Times New Roman" w:eastAsia="Times New Roman" w:hAnsi="Times New Roman" w:cs="Times New Roman"/>
          <w:sz w:val="20"/>
          <w:szCs w:val="20"/>
        </w:rPr>
        <w:t>) the data conversion stage, which prepares the acquired fragmentation data into suitable input format for the workflow, followed by ii) the Mass2Motif discovery stage, which performs topic modelling via LDA to discover mass fragmental patterns, assigns potential candidate elemental formulae to MS1 and MS2 peaks, and visualises the Mass2Motifs in an interactive environment. The complete MS2LDA workflow is schematically illustrated in Figure 2 and more details can be found in section 4 of the Supporting Information.</w:t>
      </w:r>
    </w:p>
    <w:p w14:paraId="3533B89C" w14:textId="60A601EB" w:rsidR="00C17BFE" w:rsidRPr="00B641C6" w:rsidRDefault="00030AF7" w:rsidP="00C17BFE">
      <w:pPr>
        <w:spacing w:after="0" w:line="259" w:lineRule="auto"/>
      </w:pPr>
      <w:ins w:id="231" w:author="Joe Wandy" w:date="2016-04-11T19:13:00Z">
        <w:r>
          <w:rPr>
            <w:noProof/>
            <w:lang w:val="en-US" w:eastAsia="en-US"/>
          </w:rPr>
          <w:lastRenderedPageBreak/>
          <w:drawing>
            <wp:inline distT="0" distB="0" distL="0" distR="0" wp14:anchorId="5BA48FDA" wp14:editId="7E86E73C">
              <wp:extent cx="3989125" cy="3545840"/>
              <wp:effectExtent l="0" t="0" r="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s2lda.png"/>
                      <pic:cNvPicPr/>
                    </pic:nvPicPr>
                    <pic:blipFill>
                      <a:blip r:embed="rId13">
                        <a:extLst>
                          <a:ext uri="{28A0092B-C50C-407E-A947-70E740481C1C}">
                            <a14:useLocalDpi xmlns:a14="http://schemas.microsoft.com/office/drawing/2010/main" val="0"/>
                          </a:ext>
                        </a:extLst>
                      </a:blip>
                      <a:stretch>
                        <a:fillRect/>
                      </a:stretch>
                    </pic:blipFill>
                    <pic:spPr>
                      <a:xfrm>
                        <a:off x="0" y="0"/>
                        <a:ext cx="3993389" cy="3549630"/>
                      </a:xfrm>
                      <a:prstGeom prst="rect">
                        <a:avLst/>
                      </a:prstGeom>
                    </pic:spPr>
                  </pic:pic>
                </a:graphicData>
              </a:graphic>
            </wp:inline>
          </w:drawing>
        </w:r>
      </w:ins>
      <w:bookmarkStart w:id="232" w:name="_GoBack"/>
      <w:bookmarkEnd w:id="232"/>
      <w:del w:id="233" w:author="Joe Wandy" w:date="2016-04-11T19:10:00Z">
        <w:r w:rsidR="0052355C" w:rsidDel="0020276A">
          <w:rPr>
            <w:noProof/>
            <w:lang w:val="en-US" w:eastAsia="en-US"/>
          </w:rPr>
          <mc:AlternateContent>
            <mc:Choice Requires="wps">
              <w:drawing>
                <wp:anchor distT="0" distB="0" distL="114300" distR="114300" simplePos="0" relativeHeight="251684864" behindDoc="0" locked="0" layoutInCell="1" allowOverlap="1" wp14:anchorId="4FB767D7" wp14:editId="06930EB9">
                  <wp:simplePos x="0" y="0"/>
                  <wp:positionH relativeFrom="column">
                    <wp:posOffset>2451735</wp:posOffset>
                  </wp:positionH>
                  <wp:positionV relativeFrom="paragraph">
                    <wp:posOffset>574040</wp:posOffset>
                  </wp:positionV>
                  <wp:extent cx="800100" cy="1257300"/>
                  <wp:effectExtent l="25400" t="101600" r="63500" b="88900"/>
                  <wp:wrapNone/>
                  <wp:docPr id="9" name="Elbow Connector 9"/>
                  <wp:cNvGraphicFramePr/>
                  <a:graphic xmlns:a="http://schemas.openxmlformats.org/drawingml/2006/main">
                    <a:graphicData uri="http://schemas.microsoft.com/office/word/2010/wordprocessingShape">
                      <wps:wsp>
                        <wps:cNvCnPr/>
                        <wps:spPr>
                          <a:xfrm flipV="1">
                            <a:off x="0" y="0"/>
                            <a:ext cx="800100" cy="1257300"/>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FBEFDDA" id="_x0000_t34" coordsize="21600,21600" o:spt="34" o:oned="t" adj="10800" path="m0,0l@0,0@0,21600,21600,21600e" filled="f">
                  <v:stroke joinstyle="miter"/>
                  <v:formulas>
                    <v:f eqn="val #0"/>
                  </v:formulas>
                  <v:path arrowok="t" fillok="f" o:connecttype="none"/>
                  <v:handles>
                    <v:h position="#0,center"/>
                  </v:handles>
                  <o:lock v:ext="edit" shapetype="t"/>
                </v:shapetype>
                <v:shape id="Elbow_x0020_Connector_x0020_9" o:spid="_x0000_s1026" type="#_x0000_t34" style="position:absolute;margin-left:193.05pt;margin-top:45.2pt;width:63pt;height:99pt;flip:y;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" strokecolor="black [3200]" strokeweight="2pt">
                  <v:stroke endarrow="block"/>
                  <v:shadow on="t" opacity="22937f" mv:blur="38100f" origin=",.5" offset="0,23000emu"/>
                </v:shape>
              </w:pict>
            </mc:Fallback>
          </mc:AlternateContent>
        </w:r>
        <w:r w:rsidR="000D5F11" w:rsidDel="0020276A">
          <w:rPr>
            <w:noProof/>
            <w:lang w:val="en-US" w:eastAsia="en-US"/>
          </w:rPr>
          <mc:AlternateContent>
            <mc:Choice Requires="wpg">
              <w:drawing>
                <wp:inline distT="0" distB="0" distL="0" distR="0" wp14:anchorId="2C575833" wp14:editId="0C5897C6">
                  <wp:extent cx="5716800" cy="2616120"/>
                  <wp:effectExtent l="0" t="0" r="24130" b="26035"/>
                  <wp:docPr id="46" name="Group 18"/>
                  <wp:cNvGraphicFramePr/>
                  <a:graphic xmlns:a="http://schemas.openxmlformats.org/drawingml/2006/main">
                    <a:graphicData uri="http://schemas.microsoft.com/office/word/2010/wordprocessingGroup">
                      <wpg:wgp>
                        <wpg:cNvGrpSpPr/>
                        <wpg:grpSpPr>
                          <a:xfrm>
                            <a:off x="0" y="0"/>
                            <a:ext cx="5716800" cy="2616120"/>
                            <a:chOff x="0" y="0"/>
                            <a:chExt cx="5716800" cy="2616120"/>
                          </a:xfrm>
                        </wpg:grpSpPr>
                        <wps:wsp>
                          <wps:cNvPr id="47" name="Rectangle 47"/>
                          <wps:cNvSpPr/>
                          <wps:spPr>
                            <a:xfrm>
                              <a:off x="0" y="0"/>
                              <a:ext cx="5716800" cy="2616120"/>
                            </a:xfrm>
                            <a:prstGeom prst="rect">
                              <a:avLst/>
                            </a:prstGeom>
                            <a:ln w="3240">
                              <a:round/>
                            </a:ln>
                          </wps:spPr>
                          <wps:style>
                            <a:lnRef idx="2">
                              <a:schemeClr val="dk1"/>
                            </a:lnRef>
                            <a:fillRef idx="1">
                              <a:schemeClr val="lt1"/>
                            </a:fillRef>
                            <a:effectRef idx="0">
                              <a:schemeClr val="dk1"/>
                            </a:effectRef>
                            <a:fontRef idx="minor"/>
                          </wps:style>
                          <wps:bodyPr/>
                        </wps:wsp>
                        <wpg:grpSp>
                          <wpg:cNvPr id="48" name="Group 48"/>
                          <wpg:cNvGrpSpPr/>
                          <wpg:grpSpPr>
                            <a:xfrm>
                              <a:off x="234360" y="138600"/>
                              <a:ext cx="2378880" cy="2366640"/>
                              <a:chOff x="0" y="0"/>
                              <a:chExt cx="2378880" cy="2366640"/>
                            </a:xfrm>
                          </wpg:grpSpPr>
                          <wps:wsp>
                            <wps:cNvPr id="49" name="Rounded Rectangle 49"/>
                            <wps:cNvSpPr/>
                            <wps:spPr>
                              <a:xfrm>
                                <a:off x="0" y="0"/>
                                <a:ext cx="2378880" cy="2366640"/>
                              </a:xfrm>
                              <a:prstGeom prst="roundRect">
                                <a:avLst>
                                  <a:gd name="adj" fmla="val 14400"/>
                                </a:avLst>
                              </a:prstGeom>
                              <a:ln>
                                <a:round/>
                              </a:ln>
                            </wps:spPr>
                            <wps:style>
                              <a:lnRef idx="2">
                                <a:schemeClr val="dk1"/>
                              </a:lnRef>
                              <a:fillRef idx="1">
                                <a:schemeClr val="lt1"/>
                              </a:fillRef>
                              <a:effectRef idx="0">
                                <a:schemeClr val="dk1"/>
                              </a:effectRef>
                              <a:fontRef idx="minor"/>
                            </wps:style>
                            <wps:txbx>
                              <w:txbxContent>
                                <w:p w14:paraId="6BC9F2EB" w14:textId="77777777" w:rsidR="00D403E3" w:rsidRDefault="00D403E3" w:rsidP="000D5F11">
                                  <w:pPr>
                                    <w:spacing w:after="0" w:line="240" w:lineRule="auto"/>
                                    <w:jc w:val="center"/>
                                  </w:pPr>
                                  <w:proofErr w:type="spellStart"/>
                                  <w:r>
                                    <w:rPr>
                                      <w:rFonts w:ascii="Calibri" w:hAnsi="Calibri"/>
                                      <w:b/>
                                      <w:bCs/>
                                      <w:color w:val="000000"/>
                                    </w:rPr>
                                    <w:t>i</w:t>
                                  </w:r>
                                  <w:proofErr w:type="spellEnd"/>
                                  <w:r>
                                    <w:rPr>
                                      <w:rFonts w:ascii="Calibri" w:hAnsi="Calibri"/>
                                      <w:b/>
                                      <w:bCs/>
                                      <w:color w:val="000000"/>
                                    </w:rPr>
                                    <w:t>. Data Conversion</w:t>
                                  </w:r>
                                </w:p>
                              </w:txbxContent>
                            </wps:txbx>
                            <wps:bodyPr lIns="90000" tIns="45000" rIns="90000" bIns="45000" anchor="b"/>
                          </wps:wsp>
                          <wps:wsp>
                            <wps:cNvPr id="50" name="Rectangle 50"/>
                            <wps:cNvSpPr/>
                            <wps:spPr>
                              <a:xfrm>
                                <a:off x="226757" y="240400"/>
                                <a:ext cx="1990618" cy="390600"/>
                              </a:xfrm>
                              <a:prstGeom prst="rect">
                                <a:avLst/>
                              </a:prstGeom>
                              <a:solidFill>
                                <a:schemeClr val="bg1"/>
                              </a:solidFill>
                              <a:ln>
                                <a:round/>
                              </a:ln>
                              <a:effectLst>
                                <a:outerShdw blurRad="50800" dist="76200" dir="2700000" sx="90000" sy="90000" algn="tl" rotWithShape="0">
                                  <a:prstClr val="black">
                                    <a:alpha val="40000"/>
                                  </a:prstClr>
                                </a:outerShdw>
                              </a:effectLst>
                            </wps:spPr>
                            <wps:style>
                              <a:lnRef idx="2">
                                <a:schemeClr val="dk1">
                                  <a:shade val="50000"/>
                                </a:schemeClr>
                              </a:lnRef>
                              <a:fillRef idx="1">
                                <a:schemeClr val="dk1"/>
                              </a:fillRef>
                              <a:effectRef idx="0">
                                <a:schemeClr val="dk1"/>
                              </a:effectRef>
                              <a:fontRef idx="minor"/>
                            </wps:style>
                            <wps:txbx>
                              <w:txbxContent>
                                <w:p w14:paraId="3D7924DF"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1. Peak detection</w:t>
                                  </w:r>
                                </w:p>
                              </w:txbxContent>
                            </wps:txbx>
                            <wps:bodyPr lIns="90000" tIns="45000" rIns="90000" bIns="45000" anchor="ctr"/>
                          </wps:wsp>
                          <wps:wsp>
                            <wps:cNvPr id="51" name="Rectangle 51"/>
                            <wps:cNvSpPr/>
                            <wps:spPr>
                              <a:xfrm>
                                <a:off x="226757" y="796482"/>
                                <a:ext cx="1990618" cy="541080"/>
                              </a:xfrm>
                              <a:prstGeom prst="rect">
                                <a:avLst/>
                              </a:prstGeom>
                              <a:solidFill>
                                <a:schemeClr val="bg1"/>
                              </a:solidFill>
                              <a:ln>
                                <a:round/>
                              </a:ln>
                              <a:effectLst>
                                <a:outerShdw blurRad="50800" dist="76200" dir="2700000" sx="90000" sy="90000" algn="tl" rotWithShape="0">
                                  <a:prstClr val="black">
                                    <a:alpha val="40000"/>
                                  </a:prstClr>
                                </a:outerShdw>
                              </a:effectLst>
                            </wps:spPr>
                            <wps:style>
                              <a:lnRef idx="2">
                                <a:schemeClr val="dk1">
                                  <a:shade val="50000"/>
                                </a:schemeClr>
                              </a:lnRef>
                              <a:fillRef idx="1">
                                <a:schemeClr val="dk1"/>
                              </a:fillRef>
                              <a:effectRef idx="0">
                                <a:schemeClr val="dk1"/>
                              </a:effectRef>
                              <a:fontRef idx="minor"/>
                            </wps:style>
                            <wps:txbx>
                              <w:txbxContent>
                                <w:p w14:paraId="6B885075"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 xml:space="preserve">2. MS1-MS2 </w:t>
                                  </w:r>
                                  <w:r>
                                    <w:rPr>
                                      <w:rFonts w:ascii="Arial" w:hAnsi="Arial" w:cs="Arial"/>
                                      <w:b/>
                                      <w:color w:val="000000" w:themeColor="text1"/>
                                      <w:sz w:val="20"/>
                                      <w:szCs w:val="20"/>
                                    </w:rPr>
                                    <w:t>matrix formation</w:t>
                                  </w:r>
                                </w:p>
                              </w:txbxContent>
                            </wps:txbx>
                            <wps:bodyPr lIns="90000" tIns="45000" rIns="90000" bIns="45000" anchor="ctr"/>
                          </wps:wsp>
                          <wps:wsp>
                            <wps:cNvPr id="52" name="Rectangle 52"/>
                            <wps:cNvSpPr/>
                            <wps:spPr>
                              <a:xfrm>
                                <a:off x="226757" y="1532885"/>
                                <a:ext cx="1990618" cy="389880"/>
                              </a:xfrm>
                              <a:prstGeom prst="rect">
                                <a:avLst/>
                              </a:prstGeom>
                              <a:solidFill>
                                <a:schemeClr val="bg1"/>
                              </a:solidFill>
                              <a:ln>
                                <a:round/>
                              </a:ln>
                              <a:effectLst>
                                <a:outerShdw blurRad="50800" dist="76200" dir="2700000" sx="90000" sy="90000" algn="tl" rotWithShape="0">
                                  <a:prstClr val="black">
                                    <a:alpha val="40000"/>
                                  </a:prstClr>
                                </a:outerShdw>
                              </a:effectLst>
                            </wps:spPr>
                            <wps:style>
                              <a:lnRef idx="2">
                                <a:schemeClr val="dk1">
                                  <a:shade val="50000"/>
                                </a:schemeClr>
                              </a:lnRef>
                              <a:fillRef idx="1">
                                <a:schemeClr val="dk1"/>
                              </a:fillRef>
                              <a:effectRef idx="0">
                                <a:schemeClr val="dk1"/>
                              </a:effectRef>
                              <a:fontRef idx="minor"/>
                            </wps:style>
                            <wps:txbx>
                              <w:txbxContent>
                                <w:p w14:paraId="67838359"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3. LDA feature extraction</w:t>
                                  </w:r>
                                </w:p>
                              </w:txbxContent>
                            </wps:txbx>
                            <wps:bodyPr lIns="90000" tIns="45000" rIns="90000" bIns="45000" anchor="ctr"/>
                          </wps:wsp>
                          <wps:wsp>
                            <wps:cNvPr id="53" name="Straight Arrow Connector 53"/>
                            <wps:cNvCnPr/>
                            <wps:spPr>
                              <a:xfrm>
                                <a:off x="1187280" y="629640"/>
                                <a:ext cx="720" cy="172800"/>
                              </a:xfrm>
                              <a:prstGeom prst="straightConnector1">
                                <a:avLst/>
                              </a:prstGeom>
                              <a:noFill/>
                              <a:ln>
                                <a:solidFill>
                                  <a:schemeClr val="tx1"/>
                                </a:solidFill>
                                <a:round/>
                                <a:tailEnd type="triangle" w="med" len="med"/>
                              </a:ln>
                            </wps:spPr>
                            <wps:style>
                              <a:lnRef idx="1">
                                <a:schemeClr val="accent1"/>
                              </a:lnRef>
                              <a:fillRef idx="0">
                                <a:schemeClr val="accent1"/>
                              </a:fillRef>
                              <a:effectRef idx="0">
                                <a:schemeClr val="accent1"/>
                              </a:effectRef>
                              <a:fontRef idx="minor"/>
                            </wps:style>
                            <wps:bodyPr/>
                          </wps:wsp>
                          <wps:wsp>
                            <wps:cNvPr id="54" name="Straight Arrow Connector 54"/>
                            <wps:cNvCnPr/>
                            <wps:spPr>
                              <a:xfrm>
                                <a:off x="1187280" y="1360080"/>
                                <a:ext cx="720" cy="172800"/>
                              </a:xfrm>
                              <a:prstGeom prst="straightConnector1">
                                <a:avLst/>
                              </a:prstGeom>
                              <a:noFill/>
                              <a:ln>
                                <a:solidFill>
                                  <a:schemeClr val="tx1"/>
                                </a:solidFill>
                                <a:round/>
                                <a:tailEnd type="triangle" w="med" len="med"/>
                              </a:ln>
                            </wps:spPr>
                            <wps:style>
                              <a:lnRef idx="1">
                                <a:schemeClr val="accent1"/>
                              </a:lnRef>
                              <a:fillRef idx="0">
                                <a:schemeClr val="accent1"/>
                              </a:fillRef>
                              <a:effectRef idx="0">
                                <a:schemeClr val="accent1"/>
                              </a:effectRef>
                              <a:fontRef idx="minor"/>
                            </wps:style>
                            <wps:bodyPr/>
                          </wps:wsp>
                        </wpg:grpSp>
                        <wpg:grpSp>
                          <wpg:cNvPr id="55" name="Group 55"/>
                          <wpg:cNvGrpSpPr/>
                          <wpg:grpSpPr>
                            <a:xfrm>
                              <a:off x="3087360" y="142200"/>
                              <a:ext cx="2365920" cy="2366640"/>
                              <a:chOff x="0" y="0"/>
                              <a:chExt cx="2365920" cy="2366640"/>
                            </a:xfrm>
                          </wpg:grpSpPr>
                          <wps:wsp>
                            <wps:cNvPr id="56" name="Rounded Rectangle 56"/>
                            <wps:cNvSpPr/>
                            <wps:spPr>
                              <a:xfrm>
                                <a:off x="0" y="0"/>
                                <a:ext cx="2365920" cy="2366640"/>
                              </a:xfrm>
                              <a:prstGeom prst="roundRect">
                                <a:avLst>
                                  <a:gd name="adj" fmla="val 14400"/>
                                </a:avLst>
                              </a:prstGeom>
                              <a:ln>
                                <a:round/>
                              </a:ln>
                            </wps:spPr>
                            <wps:style>
                              <a:lnRef idx="2">
                                <a:schemeClr val="dk1"/>
                              </a:lnRef>
                              <a:fillRef idx="1">
                                <a:schemeClr val="lt1"/>
                              </a:fillRef>
                              <a:effectRef idx="0">
                                <a:schemeClr val="dk1"/>
                              </a:effectRef>
                              <a:fontRef idx="minor"/>
                            </wps:style>
                            <wps:txbx>
                              <w:txbxContent>
                                <w:p w14:paraId="3B52EE6F" w14:textId="77777777" w:rsidR="00D403E3" w:rsidRDefault="00D403E3" w:rsidP="000D5F11">
                                  <w:pPr>
                                    <w:spacing w:after="0" w:line="240" w:lineRule="auto"/>
                                    <w:jc w:val="center"/>
                                  </w:pPr>
                                  <w:r>
                                    <w:rPr>
                                      <w:rFonts w:ascii="Calibri" w:hAnsi="Calibri"/>
                                      <w:b/>
                                      <w:bCs/>
                                      <w:color w:val="000000"/>
                                    </w:rPr>
                                    <w:t>ii. Mass2Motif Discovery</w:t>
                                  </w:r>
                                </w:p>
                              </w:txbxContent>
                            </wps:txbx>
                            <wps:bodyPr lIns="90000" tIns="45000" rIns="90000" bIns="45000" anchor="b"/>
                          </wps:wsp>
                          <wps:wsp>
                            <wps:cNvPr id="57" name="Rectangle 57"/>
                            <wps:cNvSpPr/>
                            <wps:spPr>
                              <a:xfrm>
                                <a:off x="164475" y="240759"/>
                                <a:ext cx="1983880" cy="390600"/>
                              </a:xfrm>
                              <a:prstGeom prst="rect">
                                <a:avLst/>
                              </a:prstGeom>
                              <a:solidFill>
                                <a:schemeClr val="bg1"/>
                              </a:solidFill>
                              <a:ln>
                                <a:round/>
                              </a:ln>
                              <a:effectLst>
                                <a:outerShdw blurRad="50800" dist="76200" dir="2700000" sx="90000" sy="90000" algn="tl" rotWithShape="0">
                                  <a:prstClr val="black">
                                    <a:alpha val="40000"/>
                                  </a:prstClr>
                                </a:outerShdw>
                              </a:effectLst>
                            </wps:spPr>
                            <wps:style>
                              <a:lnRef idx="2">
                                <a:schemeClr val="dk1">
                                  <a:shade val="50000"/>
                                </a:schemeClr>
                              </a:lnRef>
                              <a:fillRef idx="1">
                                <a:schemeClr val="dk1"/>
                              </a:fillRef>
                              <a:effectRef idx="0">
                                <a:schemeClr val="dk1"/>
                              </a:effectRef>
                              <a:fontRef idx="minor"/>
                            </wps:style>
                            <wps:txbx>
                              <w:txbxContent>
                                <w:p w14:paraId="7791F0E3"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4. LDA inference</w:t>
                                  </w:r>
                                </w:p>
                              </w:txbxContent>
                            </wps:txbx>
                            <wps:bodyPr lIns="90000" tIns="45000" rIns="90000" bIns="45000" anchor="ctr"/>
                          </wps:wsp>
                          <wps:wsp>
                            <wps:cNvPr id="58" name="Rectangle 58"/>
                            <wps:cNvSpPr/>
                            <wps:spPr>
                              <a:xfrm>
                                <a:off x="164475" y="797561"/>
                                <a:ext cx="1983880" cy="541080"/>
                              </a:xfrm>
                              <a:prstGeom prst="rect">
                                <a:avLst/>
                              </a:prstGeom>
                              <a:solidFill>
                                <a:schemeClr val="bg1"/>
                              </a:solidFill>
                              <a:ln>
                                <a:round/>
                              </a:ln>
                              <a:effectLst>
                                <a:outerShdw blurRad="50800" dist="76200" dir="2700000" sx="90000" sy="90000" algn="tl" rotWithShape="0">
                                  <a:prstClr val="black">
                                    <a:alpha val="40000"/>
                                  </a:prstClr>
                                </a:outerShdw>
                              </a:effectLst>
                            </wps:spPr>
                            <wps:style>
                              <a:lnRef idx="2">
                                <a:schemeClr val="dk1">
                                  <a:shade val="50000"/>
                                </a:schemeClr>
                              </a:lnRef>
                              <a:fillRef idx="1">
                                <a:schemeClr val="dk1"/>
                              </a:fillRef>
                              <a:effectRef idx="0">
                                <a:schemeClr val="dk1"/>
                              </a:effectRef>
                              <a:fontRef idx="minor"/>
                            </wps:style>
                            <wps:txbx>
                              <w:txbxContent>
                                <w:p w14:paraId="34D32921"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5. Candidate elemental formula assignment</w:t>
                                  </w:r>
                                </w:p>
                              </w:txbxContent>
                            </wps:txbx>
                            <wps:bodyPr lIns="90000" tIns="45000" rIns="90000" bIns="45000" anchor="ctr"/>
                          </wps:wsp>
                          <wps:wsp>
                            <wps:cNvPr id="59" name="Rectangle 59"/>
                            <wps:cNvSpPr/>
                            <wps:spPr>
                              <a:xfrm>
                                <a:off x="164475" y="1533964"/>
                                <a:ext cx="1983880" cy="389880"/>
                              </a:xfrm>
                              <a:prstGeom prst="rect">
                                <a:avLst/>
                              </a:prstGeom>
                              <a:solidFill>
                                <a:schemeClr val="bg1"/>
                              </a:solidFill>
                              <a:ln>
                                <a:round/>
                              </a:ln>
                              <a:effectLst>
                                <a:outerShdw blurRad="50800" dist="76200" dir="2700000" sx="90000" sy="90000" algn="tl" rotWithShape="0">
                                  <a:prstClr val="black">
                                    <a:alpha val="40000"/>
                                  </a:prstClr>
                                </a:outerShdw>
                              </a:effectLst>
                            </wps:spPr>
                            <wps:style>
                              <a:lnRef idx="2">
                                <a:schemeClr val="dk1">
                                  <a:shade val="50000"/>
                                </a:schemeClr>
                              </a:lnRef>
                              <a:fillRef idx="1">
                                <a:schemeClr val="dk1"/>
                              </a:fillRef>
                              <a:effectRef idx="0">
                                <a:schemeClr val="dk1"/>
                              </a:effectRef>
                              <a:fontRef idx="minor"/>
                            </wps:style>
                            <wps:txbx>
                              <w:txbxContent>
                                <w:p w14:paraId="23DDA9C9"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6. MS2LDAVis visualisation</w:t>
                                  </w:r>
                                </w:p>
                              </w:txbxContent>
                            </wps:txbx>
                            <wps:bodyPr lIns="90000" tIns="45000" rIns="90000" bIns="45000" anchor="ctr"/>
                          </wps:wsp>
                          <wps:wsp>
                            <wps:cNvPr id="60" name="Straight Arrow Connector 60"/>
                            <wps:cNvCnPr/>
                            <wps:spPr>
                              <a:xfrm>
                                <a:off x="1181880" y="630720"/>
                                <a:ext cx="720" cy="172800"/>
                              </a:xfrm>
                              <a:prstGeom prst="straightConnector1">
                                <a:avLst/>
                              </a:prstGeom>
                              <a:noFill/>
                              <a:ln>
                                <a:solidFill>
                                  <a:schemeClr val="tx1"/>
                                </a:solidFill>
                                <a:round/>
                                <a:tailEnd type="triangle" w="med" len="med"/>
                              </a:ln>
                            </wps:spPr>
                            <wps:style>
                              <a:lnRef idx="1">
                                <a:schemeClr val="accent1"/>
                              </a:lnRef>
                              <a:fillRef idx="0">
                                <a:schemeClr val="accent1"/>
                              </a:fillRef>
                              <a:effectRef idx="0">
                                <a:schemeClr val="accent1"/>
                              </a:effectRef>
                              <a:fontRef idx="minor"/>
                            </wps:style>
                            <wps:bodyPr/>
                          </wps:wsp>
                          <wps:wsp>
                            <wps:cNvPr id="61" name="Straight Arrow Connector 61"/>
                            <wps:cNvCnPr/>
                            <wps:spPr>
                              <a:xfrm>
                                <a:off x="1181880" y="1360800"/>
                                <a:ext cx="720" cy="172800"/>
                              </a:xfrm>
                              <a:prstGeom prst="straightConnector1">
                                <a:avLst/>
                              </a:prstGeom>
                              <a:noFill/>
                              <a:ln>
                                <a:solidFill>
                                  <a:schemeClr val="tx1"/>
                                </a:solidFill>
                                <a:round/>
                                <a:tailEnd type="triangle" w="med" len="med"/>
                              </a:ln>
                            </wps:spPr>
                            <wps:style>
                              <a:lnRef idx="1">
                                <a:schemeClr val="accent1"/>
                              </a:lnRef>
                              <a:fillRef idx="0">
                                <a:schemeClr val="accent1"/>
                              </a:fillRef>
                              <a:effectRef idx="0">
                                <a:schemeClr val="accent1"/>
                              </a:effectRef>
                              <a:fontRef idx="minor"/>
                            </wps:style>
                            <wps:bodyPr/>
                          </wps:wsp>
                        </wpg:grpSp>
                      </wpg:wgp>
                    </a:graphicData>
                  </a:graphic>
                </wp:inline>
              </w:drawing>
            </mc:Choice>
            <mc:Fallback>
              <w:pict>
                <v:group w14:anchorId="2C575833" id="Group_x0020_18" o:spid="_x0000_s1026" style="width:450.15pt;height:206pt;mso-position-horizontal-relative:char;mso-position-vertical-relative:line" coordsize="5716800,26161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">
                  <v:rect id="Rectangle_x0020_47" o:spid="_x0000_s1027" style="position:absolute;width:5716800;height:26161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IpH1wwAA&#10;ANsAAAAPAAAAZHJzL2Rvd25yZXYueG1sRI/disIwFITvBd8hHMG7NfUHt1SjiCgK4oXuPsDZ5th2&#10;tzmpTaz17Y2w4OUwM98w82VrStFQ7QrLCoaDCARxanXBmYLvr+1HDMJ5ZI2lZVLwIAfLRbczx0Tb&#10;O5+oOftMBAi7BBXk3leJlC7NyaAb2Io4eBdbG/RB1pnUNd4D3JRyFEVTabDgsJBjReuc0r/zzSho&#10;7DHeUBHtrtfH5PdnrPWBY69Uv9euZiA8tf4d/m/vtYLJJ7y+hB8gF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IpH1wwAAANsAAAAPAAAAAAAAAAAAAAAAAJcCAABkcnMvZG93&#10;bnJldi54bWxQSwUGAAAAAAQABAD1AAAAhwMAAAAA&#10;" fillcolor="white [3201]" strokecolor="black [3200]" strokeweight=".09mm">
                    <v:stroke joinstyle="round"/>
                  </v:rect>
                  <v:group id="Group_x0020_48" o:spid="_x0000_s1028" style="position:absolute;left:234360;top:138600;width:2378880;height:2366640" coordsize="2378880,23666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A+OEBwwAAANsAAAAPAAAAZHJzL2Rvd25yZXYueG1sRE/LasJAFN0L/YfhFroz&#10;k7RaSnQUCW3pQgSTQnF3yVyTYOZOyEzz+HtnUejycN7b/WRaMVDvGssKkigGQVxa3XCl4Lv4WL6B&#10;cB5ZY2uZFMzkYL97WGwx1XbkMw25r0QIYZeigtr7LpXSlTUZdJHtiAN3tb1BH2BfSd3jGMJNK5/j&#10;+FUabDg01NhRVlN5y3+Ngs8Rx8NL8j4cb9dsvhTr088xIaWeHqfDBoSnyf+L/9xfWsEqjA1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D44QHDAAAA2wAAAA8A&#10;AAAAAAAAAAAAAAAAqQIAAGRycy9kb3ducmV2LnhtbFBLBQYAAAAABAAEAPoAAACZAwAAAAA=&#10;">
                    <v:roundrect id="Rounded_x0020_Rectangle_x0020_49" o:spid="_x0000_s1029" style="position:absolute;width:2378880;height:2366640;visibility:visible;mso-wrap-style:square;v-text-anchor:bottom" arcsize="9436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A2JkwwAA&#10;ANsAAAAPAAAAZHJzL2Rvd25yZXYueG1sRI9Pi8IwFMTvgt8hvAVvmuoWcatRXBf/XK0reHw0z7Zs&#10;89JtotZvbwTB4zAzv2Fmi9ZU4kqNKy0rGA4iEMSZ1SXnCn4P6/4EhPPIGivLpOBODhbzbmeGibY3&#10;3tM19bkIEHYJKii8rxMpXVaQQTewNXHwzrYx6INscqkbvAW4qeQoisbSYMlhocCaVgVlf+nFKFiX&#10;n+Po5/TvvtOY88NxtYmH25FSvY92OQXhqfXv8Ku90wriL3h+CT9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A2JkwwAAANsAAAAPAAAAAAAAAAAAAAAAAJcCAABkcnMvZG93&#10;bnJldi54bWxQSwUGAAAAAAQABAD1AAAAhwMAAAAA&#10;" fillcolor="white [3201]" strokecolor="black [3200]" strokeweight="2pt">
                      <v:textbox inset="2.5mm,1.25mm,2.5mm,1.25mm">
                        <w:txbxContent>
                          <w:p w14:paraId="6BC9F2EB" w14:textId="77777777" w:rsidR="00D403E3" w:rsidRDefault="00D403E3" w:rsidP="000D5F11">
                            <w:pPr>
                              <w:spacing w:after="0" w:line="240" w:lineRule="auto"/>
                              <w:jc w:val="center"/>
                            </w:pPr>
                            <w:proofErr w:type="spellStart"/>
                            <w:r>
                              <w:rPr>
                                <w:rFonts w:ascii="Calibri" w:hAnsi="Calibri"/>
                                <w:b/>
                                <w:bCs/>
                                <w:color w:val="000000"/>
                              </w:rPr>
                              <w:t>i</w:t>
                            </w:r>
                            <w:proofErr w:type="spellEnd"/>
                            <w:r>
                              <w:rPr>
                                <w:rFonts w:ascii="Calibri" w:hAnsi="Calibri"/>
                                <w:b/>
                                <w:bCs/>
                                <w:color w:val="000000"/>
                              </w:rPr>
                              <w:t>. Data Conversion</w:t>
                            </w:r>
                          </w:p>
                        </w:txbxContent>
                      </v:textbox>
                    </v:roundrect>
                    <v:rect id="Rectangle_x0020_50" o:spid="_x0000_s1030" style="position:absolute;left:226757;top:240400;width:1990618;height:390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8MJtwwAA&#10;ANsAAAAPAAAAZHJzL2Rvd25yZXYueG1sRE9Na8JAEL0L/Q/LFHozG1sqGl1DWyhobQ9GDx6H7JjE&#10;ZmdDdqNJf333IHh8vO9l2ptaXKh1lWUFkygGQZxbXXGh4LD/HM9AOI+ssbZMCgZykK4eRktMtL3y&#10;ji6ZL0QIYZeggtL7JpHS5SUZdJFtiAN3sq1BH2BbSN3iNYSbWj7H8VQarDg0lNjQR0n5b9YZBX/7&#10;YThvfmj71XfvWs8tH7+PL0o9PfZvCxCeen8X39xrreA1rA9fwg+Qq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8MJtwwAAANsAAAAPAAAAAAAAAAAAAAAAAJcCAABkcnMvZG93&#10;bnJldi54bWxQSwUGAAAAAAQABAD1AAAAhwMAAAAA&#10;" fillcolor="white [3212]" strokecolor="black [1600]" strokeweight="2pt">
                      <v:stroke joinstyle="round"/>
                      <v:shadow on="t" type="perspective" opacity="26214f" mv:blur="50800f" origin="-.5,-.5" offset="53882emu,53882emu" matrix="58982f,,,58982f"/>
                      <v:textbox inset="2.5mm,1.25mm,2.5mm,1.25mm">
                        <w:txbxContent>
                          <w:p w14:paraId="3D7924DF"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1. Peak detection</w:t>
                            </w:r>
                          </w:p>
                        </w:txbxContent>
                      </v:textbox>
                    </v:rect>
                    <v:rect id="Rectangle_x0020_51" o:spid="_x0000_s1031" style="position:absolute;left:226757;top:796482;width:1990618;height:5410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vGf2xAAA&#10;ANsAAAAPAAAAZHJzL2Rvd25yZXYueG1sRI9Pa8JAFMTvgt9heYK3urFFaaOraKHg30O1B4+P7DOJ&#10;Zt+G7KqJn94VCh6HmfkNM57WphBXqlxuWUG/F4EgTqzOOVXwt/95+wThPLLGwjIpaMjBdNJujTHW&#10;9sa/dN35VAQIuxgVZN6XsZQuycig69mSOHhHWxn0QVap1BXeAtwU8j2KhtJgzmEhw5K+M0rOu4tR&#10;cN83zWm5pfWqvsy1/rJ82Bw+lOp26tkIhKfav8L/7YVWMOjD80v4AXLy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bxn9sQAAADbAAAADwAAAAAAAAAAAAAAAACXAgAAZHJzL2Rv&#10;d25yZXYueG1sUEsFBgAAAAAEAAQA9QAAAIgDAAAAAA==&#10;" fillcolor="white [3212]" strokecolor="black [1600]" strokeweight="2pt">
                      <v:stroke joinstyle="round"/>
                      <v:shadow on="t" type="perspective" opacity="26214f" mv:blur="50800f" origin="-.5,-.5" offset="53882emu,53882emu" matrix="58982f,,,58982f"/>
                      <v:textbox inset="2.5mm,1.25mm,2.5mm,1.25mm">
                        <w:txbxContent>
                          <w:p w14:paraId="6B885075"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 xml:space="preserve">2. MS1-MS2 </w:t>
                            </w:r>
                            <w:r>
                              <w:rPr>
                                <w:rFonts w:ascii="Arial" w:hAnsi="Arial" w:cs="Arial"/>
                                <w:b/>
                                <w:color w:val="000000" w:themeColor="text1"/>
                                <w:sz w:val="20"/>
                                <w:szCs w:val="20"/>
                              </w:rPr>
                              <w:t>matrix formation</w:t>
                            </w:r>
                          </w:p>
                        </w:txbxContent>
                      </v:textbox>
                    </v:rect>
                    <v:rect id="Rectangle_x0020_52" o:spid="_x0000_s1032" style="position:absolute;left:226757;top:1532885;width:1990618;height:3898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bvmBxQAA&#10;ANsAAAAPAAAAZHJzL2Rvd25yZXYueG1sRI/Na8JAFMTvBf+H5Qne6kalRaOr2IJg/Tj4cfD4yD6T&#10;aPZtyK6a+Ne7hUKPw8z8hpnMalOIO1Uut6yg141AECdW55wqOB4W70MQziNrLCyTgoYczKattwnG&#10;2j54R/e9T0WAsItRQeZ9GUvpkowMuq4tiYN3tpVBH2SVSl3hI8BNIftR9CkN5hwWMizpO6Pkur8Z&#10;Bc9D01x+trRe1bcvrUeWT5vTQKlOu56PQXiq/X/4r73UCj768Psl/AA5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Vu+YHFAAAA2wAAAA8AAAAAAAAAAAAAAAAAlwIAAGRycy9k&#10;b3ducmV2LnhtbFBLBQYAAAAABAAEAPUAAACJAwAAAAA=&#10;" fillcolor="white [3212]" strokecolor="black [1600]" strokeweight="2pt">
                      <v:stroke joinstyle="round"/>
                      <v:shadow on="t" type="perspective" opacity="26214f" mv:blur="50800f" origin="-.5,-.5" offset="53882emu,53882emu" matrix="58982f,,,58982f"/>
                      <v:textbox inset="2.5mm,1.25mm,2.5mm,1.25mm">
                        <w:txbxContent>
                          <w:p w14:paraId="67838359"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3. LDA feature extraction</w:t>
                            </w:r>
                          </w:p>
                        </w:txbxContent>
                      </v:textbox>
                    </v:rect>
                    <v:shapetype id="_x0000_t32" coordsize="21600,21600" o:spt="32" o:oned="t" path="m0,0l21600,21600e" filled="f">
                      <v:path arrowok="t" fillok="f" o:connecttype="none"/>
                      <o:lock v:ext="edit" shapetype="t"/>
                    </v:shapetype>
                    <v:shape id="Straight_x0020_Arrow_x0020_Connector_x0020_53" o:spid="_x0000_s1033" type="#_x0000_t32" style="position:absolute;left:1187280;top:629640;width:720;height:1728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yC/IMUAAADbAAAADwAAAGRycy9kb3ducmV2LnhtbESPQUsDMRSE70L/Q3iF3my2SkXWpsVW&#10;hNJT3Sri7bF5blY3L9sk3d3++6YgeBxm5htmsRpsIzryoXasYDbNQBCXTtdcKXg/vN4+gggRWWPj&#10;mBScKcBqObpZYK5dz2/UFbESCcIhRwUmxjaXMpSGLIapa4mT9+28xZikr6T22Ce4beRdlj1IizWn&#10;BYMtbQyVv8XJKmi6XX/8OP0czcu+OxSbzy+z9q1Sk/Hw/AQi0hD/w3/trVYwv4frl/QD5PI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yC/IMUAAADbAAAADwAAAAAAAAAA&#10;AAAAAAChAgAAZHJzL2Rvd25yZXYueG1sUEsFBgAAAAAEAAQA+QAAAJMDAAAAAA==&#10;" strokecolor="black [3213]">
                      <v:stroke endarrow="block"/>
                    </v:shape>
                    <v:shape id="Straight_x0020_Arrow_x0020_Connector_x0020_54" o:spid="_x0000_s1034" type="#_x0000_t32" style="position:absolute;left:1187280;top:1360080;width:720;height:1728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knVMUAAADbAAAADwAAAGRycy9kb3ducmV2LnhtbESPQUsDMRSE70L/Q3iF3my2YkXWpsVW&#10;hNJT3Sri7bF5blY3L9sk3d3++6YgeBxm5htmsRpsIzryoXasYDbNQBCXTtdcKXg/vN4+gggRWWPj&#10;mBScKcBqObpZYK5dz2/UFbESCcIhRwUmxjaXMpSGLIapa4mT9+28xZikr6T22Ce4beRdlj1IizWn&#10;BYMtbQyVv8XJKmi6XX/8OP0czcu+OxSbzy+z9q1Sk/Hw/AQi0hD/w3/trVYwv4frl/QD5PI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knVMUAAADbAAAADwAAAAAAAAAA&#10;AAAAAAChAgAAZHJzL2Rvd25yZXYueG1sUEsFBgAAAAAEAAQA+QAAAJMDAAAAAA==&#10;" strokecolor="black [3213]">
                      <v:stroke endarrow="block"/>
                    </v:shape>
                  </v:group>
                  <v:group id="Group_x0020_55" o:spid="_x0000_s1035" style="position:absolute;left:3087360;top:142200;width:2365920;height:2366640" coordsize="2365920,23666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Gsg2ELDAAAA2wAAAA8A&#10;AAAAAAAAAAAAAAAAqQIAAGRycy9kb3ducmV2LnhtbFBLBQYAAAAABAAEAPoAAACZAwAAAAA=&#10;">
                    <v:roundrect id="Rounded_x0020_Rectangle_x0020_56" o:spid="_x0000_s1036" style="position:absolute;width:2365920;height:2366640;visibility:visible;mso-wrap-style:square;v-text-anchor:bottom" arcsize="9436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RWDLwwAA&#10;ANsAAAAPAAAAZHJzL2Rvd25yZXYueG1sRI9Li8JAEITvC/6HoQVv68RXkKyj+EDdq9GFPTaZ3iSY&#10;6YmZUeO/dxYEj0VVfUXNFq2pxI0aV1pWMOhHIIgzq0vOFZyO288pCOeRNVaWScGDHCzmnY8ZJtre&#10;+UC31OciQNglqKDwvk6kdFlBBl3f1sTB+7ONQR9kk0vd4D3ATSWHURRLgyWHhQJrWheUndOrUbAt&#10;R3G0+b24VTrm/Piz3o0H+6FSvW67/ALhqfXv8Kv9rRVMYvj/En6AnD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RWDLwwAAANsAAAAPAAAAAAAAAAAAAAAAAJcCAABkcnMvZG93&#10;bnJldi54bWxQSwUGAAAAAAQABAD1AAAAhwMAAAAA&#10;" fillcolor="white [3201]" strokecolor="black [3200]" strokeweight="2pt">
                      <v:textbox inset="2.5mm,1.25mm,2.5mm,1.25mm">
                        <w:txbxContent>
                          <w:p w14:paraId="3B52EE6F" w14:textId="77777777" w:rsidR="00D403E3" w:rsidRDefault="00D403E3" w:rsidP="000D5F11">
                            <w:pPr>
                              <w:spacing w:after="0" w:line="240" w:lineRule="auto"/>
                              <w:jc w:val="center"/>
                            </w:pPr>
                            <w:r>
                              <w:rPr>
                                <w:rFonts w:ascii="Calibri" w:hAnsi="Calibri"/>
                                <w:b/>
                                <w:bCs/>
                                <w:color w:val="000000"/>
                              </w:rPr>
                              <w:t>ii. Mass2Motif Discovery</w:t>
                            </w:r>
                          </w:p>
                        </w:txbxContent>
                      </v:textbox>
                    </v:roundrect>
                    <v:rect id="Rectangle_x0020_57" o:spid="_x0000_s1037" style="position:absolute;left:164475;top:240759;width:1983880;height:390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GVoZxQAA&#10;ANsAAAAPAAAAZHJzL2Rvd25yZXYueG1sRI9Ba8JAFITvBf/D8oTedKNirWk2UoWCtvVQ9eDxkX1N&#10;YrNvQ3bVpL/eLQg9DjPzDZMsWlOJCzWutKxgNIxAEGdWl5wrOOzfBs8gnEfWWFkmBR05WKS9hwRj&#10;ba/8RZedz0WAsItRQeF9HUvpsoIMuqGtiYP3bRuDPsgml7rBa4CbSo6j6EkaLDksFFjTqqDsZ3c2&#10;Cn73XXfabOnjvT0vtZ5bPn4eJ0o99tvXFxCeWv8fvrfXWsF0Bn9fwg+Q6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UZWhnFAAAA2wAAAA8AAAAAAAAAAAAAAAAAlwIAAGRycy9k&#10;b3ducmV2LnhtbFBLBQYAAAAABAAEAPUAAACJAwAAAAA=&#10;" fillcolor="white [3212]" strokecolor="black [1600]" strokeweight="2pt">
                      <v:stroke joinstyle="round"/>
                      <v:shadow on="t" type="perspective" opacity="26214f" mv:blur="50800f" origin="-.5,-.5" offset="53882emu,53882emu" matrix="58982f,,,58982f"/>
                      <v:textbox inset="2.5mm,1.25mm,2.5mm,1.25mm">
                        <w:txbxContent>
                          <w:p w14:paraId="7791F0E3"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4. LDA inference</w:t>
                            </w:r>
                          </w:p>
                        </w:txbxContent>
                      </v:textbox>
                    </v:rect>
                    <v:rect id="Rectangle_x0020_58" o:spid="_x0000_s1038" style="position:absolute;left:164475;top:797561;width:1983880;height:5410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hs5rwwAA&#10;ANsAAAAPAAAAZHJzL2Rvd25yZXYueG1sRE9Na8JAEL0L/Q/LFHozG1sqGl1DWyhobQ9GDx6H7JjE&#10;ZmdDdqNJf333IHh8vO9l2ptaXKh1lWUFkygGQZxbXXGh4LD/HM9AOI+ssbZMCgZykK4eRktMtL3y&#10;ji6ZL0QIYZeggtL7JpHS5SUZdJFtiAN3sq1BH2BbSN3iNYSbWj7H8VQarDg0lNjQR0n5b9YZBX/7&#10;YThvfmj71XfvWs8tH7+PL0o9PfZvCxCeen8X39xrreA1jA1fwg+Qq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0hs5rwwAAANsAAAAPAAAAAAAAAAAAAAAAAJcCAABkcnMvZG93&#10;bnJldi54bWxQSwUGAAAAAAQABAD1AAAAhwMAAAAA&#10;" fillcolor="white [3212]" strokecolor="black [1600]" strokeweight="2pt">
                      <v:stroke joinstyle="round"/>
                      <v:shadow on="t" type="perspective" opacity="26214f" mv:blur="50800f" origin="-.5,-.5" offset="53882emu,53882emu" matrix="58982f,,,58982f"/>
                      <v:textbox inset="2.5mm,1.25mm,2.5mm,1.25mm">
                        <w:txbxContent>
                          <w:p w14:paraId="34D32921"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5. Candidate elemental formula assignment</w:t>
                            </w:r>
                          </w:p>
                        </w:txbxContent>
                      </v:textbox>
                    </v:rect>
                    <v:rect id="Rectangle_x0020_59" o:spid="_x0000_s1039" style="position:absolute;left:164475;top:1533964;width:1983880;height:3898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ymvwxQAA&#10;ANsAAAAPAAAAZHJzL2Rvd25yZXYueG1sRI/Na8JAFMTvBf+H5Qm91Y1Ki0ZXUUFo/Tj4cfD4yD6T&#10;aPZtyK6a+Ne7hUKPw8z8hhlPa1OIO1Uut6yg24lAECdW55wqOB6WHwMQziNrLCyTgoYcTCettzHG&#10;2j54R/e9T0WAsItRQeZ9GUvpkowMuo4tiYN3tpVBH2SVSl3hI8BNIXtR9CUN5hwWMixpkVFy3d+M&#10;guehaS4/W1qv6ttc66Hl0+bUV+q9Xc9GIDzV/j/81/7WCj6H8Psl/AA5e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vKa/DFAAAA2wAAAA8AAAAAAAAAAAAAAAAAlwIAAGRycy9k&#10;b3ducmV2LnhtbFBLBQYAAAAABAAEAPUAAACJAwAAAAA=&#10;" fillcolor="white [3212]" strokecolor="black [1600]" strokeweight="2pt">
                      <v:stroke joinstyle="round"/>
                      <v:shadow on="t" type="perspective" opacity="26214f" mv:blur="50800f" origin="-.5,-.5" offset="53882emu,53882emu" matrix="58982f,,,58982f"/>
                      <v:textbox inset="2.5mm,1.25mm,2.5mm,1.25mm">
                        <w:txbxContent>
                          <w:p w14:paraId="23DDA9C9" w14:textId="77777777" w:rsidR="00D403E3" w:rsidRPr="00AD1B66" w:rsidRDefault="00D403E3" w:rsidP="000D5F11">
                            <w:pPr>
                              <w:spacing w:after="0" w:line="240" w:lineRule="auto"/>
                              <w:jc w:val="center"/>
                              <w:rPr>
                                <w:rFonts w:ascii="Arial" w:hAnsi="Arial" w:cs="Arial"/>
                                <w:b/>
                                <w:color w:val="000000" w:themeColor="text1"/>
                                <w:sz w:val="20"/>
                                <w:szCs w:val="20"/>
                              </w:rPr>
                            </w:pPr>
                            <w:r w:rsidRPr="00AD1B66">
                              <w:rPr>
                                <w:rFonts w:ascii="Arial" w:hAnsi="Arial" w:cs="Arial"/>
                                <w:b/>
                                <w:color w:val="000000" w:themeColor="text1"/>
                                <w:sz w:val="20"/>
                                <w:szCs w:val="20"/>
                              </w:rPr>
                              <w:t>6. MS2LDAVis visualisation</w:t>
                            </w:r>
                          </w:p>
                        </w:txbxContent>
                      </v:textbox>
                    </v:rect>
                    <v:shape id="Straight_x0020_Arrow_x0020_Connector_x0020_60" o:spid="_x0000_s1040" type="#_x0000_t32" style="position:absolute;left:1181880;top:630720;width:720;height:1728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Z7r6sEAAADbAAAADwAAAGRycy9kb3ducmV2LnhtbERPz2vCMBS+D/wfwhN2m6k7yOiM4pSB&#10;eJpVGbs9mremrnmpSWzrf78cBI8f3+/5crCN6MiH2rGC6SQDQVw6XXOl4Hj4fHkDESKyxsYxKbhR&#10;gOVi9DTHXLue99QVsRIphEOOCkyMbS5lKA1ZDBPXEifu13mLMUFfSe2xT+G2ka9ZNpMWa04NBlta&#10;Gyr/iqtV0HS7/nK6ni9m89UdivX3j/nwrVLP42H1DiLSEB/iu3urFczS+vQl/QC5+A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JnuvqwQAAANsAAAAPAAAAAAAAAAAAAAAA&#10;AKECAABkcnMvZG93bnJldi54bWxQSwUGAAAAAAQABAD5AAAAjwMAAAAA&#10;" strokecolor="black [3213]">
                      <v:stroke endarrow="block"/>
                    </v:shape>
                    <v:shape id="Straight_x0020_Arrow_x0020_Connector_x0020_61" o:spid="_x0000_s1041" type="#_x0000_t32" style="position:absolute;left:1181880;top:1360800;width:720;height:1728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tJOccUAAADbAAAADwAAAGRycy9kb3ducmV2LnhtbESPzWrDMBCE74W+g9hCb4mcHkJxo4T8&#10;ECg9tU5LyW2xNpYTa+VIiu2+fRQI9DjMzDfMbDHYRnTkQ+1YwWScgSAuna65UvC9245eQYSIrLFx&#10;TAr+KMBi/vgww1y7nr+oK2IlEoRDjgpMjG0uZSgNWQxj1xIn7+C8xZikr6T22Ce4beRLlk2lxZrT&#10;gsGW1obKU3GxCpruoz//XI5ns/nsdsX6d29WvlXq+WlYvoGINMT/8L39rhVMJ3D7kn6AnF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tJOccUAAADbAAAADwAAAAAAAAAA&#10;AAAAAAChAgAAZHJzL2Rvd25yZXYueG1sUEsFBgAAAAAEAAQA+QAAAJMDAAAAAA==&#10;" strokecolor="black [3213]">
                      <v:stroke endarrow="block"/>
                    </v:shape>
                  </v:group>
                  <w10:anchorlock/>
                </v:group>
              </w:pict>
            </mc:Fallback>
          </mc:AlternateContent>
        </w:r>
      </w:del>
    </w:p>
    <w:p w14:paraId="1C3E1968" w14:textId="77777777" w:rsidR="00C17BFE" w:rsidRPr="00340DD9" w:rsidRDefault="67CC0282" w:rsidP="00C17BFE">
      <w:pPr>
        <w:spacing w:after="0" w:line="259" w:lineRule="auto"/>
        <w:rPr>
          <w:rFonts w:ascii="Times New Roman" w:hAnsi="Times New Roman" w:cs="Times New Roman"/>
          <w:sz w:val="20"/>
          <w:szCs w:val="20"/>
        </w:rPr>
      </w:pPr>
      <w:r w:rsidRPr="67CC0282">
        <w:rPr>
          <w:rFonts w:ascii="Times New Roman" w:eastAsia="Times New Roman" w:hAnsi="Times New Roman" w:cs="Times New Roman"/>
          <w:sz w:val="20"/>
          <w:szCs w:val="20"/>
        </w:rPr>
        <w:t>Figure 2: Schematic overview of the MS2LDA workflow.</w:t>
      </w:r>
    </w:p>
    <w:p w14:paraId="1561715E" w14:textId="77777777" w:rsidR="00C17BFE" w:rsidRPr="00C7557D" w:rsidRDefault="00C17BFE" w:rsidP="00C17BFE">
      <w:pPr>
        <w:spacing w:after="0" w:line="259" w:lineRule="auto"/>
      </w:pPr>
    </w:p>
    <w:p w14:paraId="5646DAAB" w14:textId="77777777" w:rsidR="00C17BFE" w:rsidRPr="00B641C6" w:rsidRDefault="67CC0282" w:rsidP="00C17BFE">
      <w:pPr>
        <w:spacing w:after="0" w:line="259" w:lineRule="auto"/>
        <w:jc w:val="both"/>
        <w:rPr>
          <w:rFonts w:ascii="Times New Roman" w:hAnsi="Times New Roman" w:cs="Times New Roman"/>
        </w:rPr>
      </w:pPr>
      <w:r w:rsidRPr="67CC0282">
        <w:rPr>
          <w:rFonts w:ascii="Times New Roman" w:eastAsia="Times New Roman" w:hAnsi="Times New Roman" w:cs="Times New Roman"/>
        </w:rPr>
        <w:t xml:space="preserve">2.3.1 Data Processing and Transformation </w:t>
      </w:r>
    </w:p>
    <w:p w14:paraId="64218698" w14:textId="0A69513A" w:rsidR="00C17BFE" w:rsidRPr="00B641C6" w:rsidRDefault="00C17BFE" w:rsidP="00396C1D">
      <w:pPr>
        <w:pStyle w:val="OurBody"/>
      </w:pPr>
      <w:r w:rsidRPr="67CC0282">
        <w:rPr>
          <w:rFonts w:eastAsia="Times New Roman"/>
          <w:szCs w:val="20"/>
        </w:rPr>
        <w:t xml:space="preserve">The data conversion stage of MS2LDA is implemented entirely in the ‘R’ programming language, relying on the XCMS package </w:t>
      </w:r>
      <w:r w:rsidR="0007548A" w:rsidRPr="67CC0282">
        <w:fldChar w:fldCharType="begin"/>
      </w:r>
      <w:r w:rsidR="008C147F" w:rsidRPr="00B641C6">
        <w:instrText xml:space="preserve"> ADDIN EN.CITE &lt;EndNote&gt;&lt;Cite&gt;&lt;Author&gt;Smith&lt;/Author&gt;&lt;Year&gt;2006&lt;/Year&gt;&lt;RecNum&gt;3795&lt;/RecNum&gt;&lt;DisplayText&gt;[31]&lt;/DisplayText&gt;&lt;record&gt;&lt;rec-number&gt;3795&lt;/rec-number&gt;&lt;foreign-keys&gt;&lt;key app="EN" db-id="pvd09p5xxesz9qestsq5rzzpp5zdtsxz02dr" timestamp="1448626835"&gt;3795&lt;/key&gt;&lt;/foreign-keys&gt;&lt;ref-type name="Journal Article"&gt;17&lt;/ref-type&gt;&lt;contributors&gt;&lt;authors&gt;&lt;author&gt;Smith, Colin A.&lt;/author&gt;&lt;author&gt;Want, Elizabeth J.&lt;/author&gt;&lt;author&gt;O&amp;apos;Maille, Grace&lt;/author&gt;&lt;author&gt;Abagyan, Ruben&lt;/author&gt;&lt;author&gt;Siuzdak, Gary&lt;/author&gt;&lt;/authors&gt;&lt;/contributors&gt;&lt;titles&gt;&lt;title&gt;XCMS:  Processing Mass Spectrometry Data for Metabolite Profiling Using Nonlinear Peak Alignment, Matching, and Identification&lt;/title&gt;&lt;secondary-title&gt;Analytical Chemistry&lt;/secondary-title&gt;&lt;/titles&gt;&lt;periodical&gt;&lt;full-title&gt;Analytical Chemistry&lt;/full-title&gt;&lt;/periodical&gt;&lt;pages&gt;779-787&lt;/pages&gt;&lt;volume&gt;78&lt;/volume&gt;&lt;number&gt;3&lt;/number&gt;&lt;dates&gt;&lt;year&gt;2006&lt;/year&gt;&lt;pub-dates&gt;&lt;date&gt;2006/02/01&lt;/date&gt;&lt;/pub-dates&gt;&lt;/dates&gt;&lt;publisher&gt;American Chemical Society&lt;/publisher&gt;&lt;isbn&gt;0003-2700&lt;/isbn&gt;&lt;urls&gt;&lt;related-urls&gt;&lt;url&gt;http://dx.doi.org/10.1021/ac051437y&lt;/url&gt;&lt;/related-urls&gt;&lt;/urls&gt;&lt;electronic-resource-num&gt;10.1021/ac051437y&lt;/electronic-resource-num&gt;&lt;/record&gt;&lt;/Cite&gt;&lt;/EndNote&gt;</w:instrText>
      </w:r>
      <w:r w:rsidR="0007548A" w:rsidRPr="67CC0282">
        <w:fldChar w:fldCharType="separate"/>
      </w:r>
      <w:r w:rsidR="008C147F" w:rsidRPr="67CC0282">
        <w:rPr>
          <w:rFonts w:eastAsia="Times New Roman"/>
          <w:noProof/>
          <w:szCs w:val="20"/>
        </w:rPr>
        <w:t>[31]</w:t>
      </w:r>
      <w:r w:rsidR="0007548A" w:rsidRPr="67CC0282">
        <w:fldChar w:fldCharType="end"/>
      </w:r>
      <w:r w:rsidRPr="67CC0282">
        <w:rPr>
          <w:rFonts w:eastAsia="Times New Roman"/>
          <w:szCs w:val="20"/>
        </w:rPr>
        <w:t xml:space="preserve"> for peak detection and the </w:t>
      </w:r>
      <w:proofErr w:type="spellStart"/>
      <w:r w:rsidRPr="67CC0282">
        <w:rPr>
          <w:rFonts w:eastAsia="Times New Roman"/>
          <w:szCs w:val="20"/>
        </w:rPr>
        <w:t>RMassBank</w:t>
      </w:r>
      <w:proofErr w:type="spellEnd"/>
      <w:r w:rsidRPr="67CC0282">
        <w:rPr>
          <w:rFonts w:eastAsia="Times New Roman"/>
          <w:szCs w:val="20"/>
        </w:rPr>
        <w:t xml:space="preserve"> package </w:t>
      </w:r>
      <w:r w:rsidR="0007548A" w:rsidRPr="67CC0282">
        <w:fldChar w:fldCharType="begin"/>
      </w:r>
      <w:r w:rsidR="008C147F" w:rsidRPr="00B641C6">
        <w:instrText xml:space="preserve"> ADDIN EN.CITE &lt;EndNote&gt;&lt;Cite&gt;&lt;Author&gt;Stravs&lt;/Author&gt;&lt;Year&gt;2013&lt;/Year&gt;&lt;RecNum&gt;3465&lt;/RecNum&gt;&lt;DisplayText&gt;[32]&lt;/DisplayText&gt;&lt;record&gt;&lt;rec-number&gt;3465&lt;/rec-number&gt;&lt;foreign-keys&gt;&lt;key app="EN" db-id="pvd09p5xxesz9qestsq5rzzpp5zdtsxz02dr" timestamp="1425040182"&gt;3465&lt;/key&gt;&lt;/foreign-keys&gt;&lt;ref-type name="Journal Article"&gt;17&lt;/ref-type&gt;&lt;contributors&gt;&lt;authors&gt;&lt;author&gt;Stravs, Michael A.&lt;/author&gt;&lt;author&gt;Schymanski, Emma L.&lt;/author&gt;&lt;author&gt;Singer, Heinz P.&lt;/author&gt;&lt;author&gt;Hollender, Juliane&lt;/author&gt;&lt;/authors&gt;&lt;/contributors&gt;&lt;titles&gt;&lt;title&gt;Automatic recalibration and processing of tandem mass spectra using formula annotation&lt;/title&gt;&lt;secondary-title&gt;Journal of Mass Spectrometry&lt;/secondary-title&gt;&lt;/titles&gt;&lt;periodical&gt;&lt;full-title&gt;Journal of Mass Spectrometry&lt;/full-title&gt;&lt;/periodical&gt;&lt;pages&gt;89-99&lt;/pages&gt;&lt;volume&gt;48&lt;/volume&gt;&lt;number&gt;1&lt;/number&gt;&lt;keywords&gt;&lt;keyword&gt;mass spectrometry&lt;/keyword&gt;&lt;keyword&gt;recalibration&lt;/keyword&gt;&lt;keyword&gt;Orbitrap&lt;/keyword&gt;&lt;keyword&gt;molecular formula&lt;/keyword&gt;&lt;keyword&gt;mass spectra libraries&lt;/keyword&gt;&lt;/keywords&gt;&lt;dates&gt;&lt;year&gt;2013&lt;/year&gt;&lt;/dates&gt;&lt;isbn&gt;1096-9888&lt;/isbn&gt;&lt;urls&gt;&lt;related-urls&gt;&lt;url&gt;http://dx.doi.org/10.1002/jms.3131&lt;/url&gt;&lt;/related-urls&gt;&lt;/urls&gt;&lt;electronic-resource-num&gt;10.1002/jms.3131&lt;/electronic-resource-num&gt;&lt;/record&gt;&lt;/Cite&gt;&lt;/EndNote&gt;</w:instrText>
      </w:r>
      <w:r w:rsidR="0007548A" w:rsidRPr="67CC0282">
        <w:fldChar w:fldCharType="separate"/>
      </w:r>
      <w:r w:rsidR="008C147F" w:rsidRPr="67CC0282">
        <w:rPr>
          <w:rFonts w:eastAsia="Times New Roman"/>
          <w:noProof/>
          <w:szCs w:val="20"/>
        </w:rPr>
        <w:t>[32]</w:t>
      </w:r>
      <w:r w:rsidR="0007548A" w:rsidRPr="67CC0282">
        <w:fldChar w:fldCharType="end"/>
      </w:r>
      <w:r w:rsidRPr="67CC0282">
        <w:rPr>
          <w:rFonts w:eastAsia="Times New Roman"/>
          <w:szCs w:val="20"/>
        </w:rPr>
        <w:t xml:space="preserve"> for detecting MS1-MS2 pairs, before matrix formation by aligning MS2 fragments across different fragmentation spectra. The Mass2Motif discovery stage is implemented in Python and the visualizer </w:t>
      </w:r>
      <w:r w:rsidR="0007548A" w:rsidRPr="67CC0282">
        <w:fldChar w:fldCharType="begin"/>
      </w:r>
      <w:r w:rsidR="008C147F" w:rsidRPr="00B641C6">
        <w:instrText xml:space="preserve"> ADDIN EN.CITE &lt;EndNote&gt;&lt;Cite&gt;&lt;Author&gt;Sievert&lt;/Author&gt;&lt;Year&gt;2014&lt;/Year&gt;&lt;RecNum&gt;3797&lt;/RecNum&gt;&lt;DisplayText&gt;[33]&lt;/DisplayText&gt;&lt;record&gt;&lt;rec-number&gt;3797&lt;/rec-number&gt;&lt;foreign-keys&gt;&lt;key app="EN" db-id="pvd09p5xxesz9qestsq5rzzpp5zdtsxz02dr" timestamp="1448630889"&gt;3797&lt;/key&gt;&lt;/foreign-keys&gt;&lt;ref-type name="Journal Article"&gt;17&lt;/ref-type&gt;&lt;contributors&gt;&lt;authors&gt;&lt;author&gt;Carson Sievert&lt;/author&gt;&lt;author&gt;Kenneth E. Shirley&lt;/author&gt;&lt;/authors&gt;&lt;/contributors&gt;&lt;titles&gt;&lt;title&gt;LDAvis: A method for visualizing and interpreting topics&lt;/title&gt;&lt;secondary-title&gt;Proceedings of the Workshop on Interactive Language Learning, Visualization, and Interfaces&lt;/secondary-title&gt;&lt;/titles&gt;&lt;periodical&gt;&lt;full-title&gt;Proceedings of the Workshop on Interactive Language Learning, Visualization, and Interfaces&lt;/full-title&gt;&lt;/periodical&gt;&lt;pages&gt;63-70&lt;/pages&gt;&lt;dates&gt;&lt;year&gt;2014&lt;/year&gt;&lt;/dates&gt;&lt;urls&gt;&lt;related-urls&gt;&lt;url&gt;http://nlp.stanford.edu/events/illvi2014/papers/sievert-illvi2014.pdf&lt;/url&gt;&lt;/related-urls&gt;&lt;/urls&gt;&lt;/record&gt;&lt;/Cite&gt;&lt;/EndNote&gt;</w:instrText>
      </w:r>
      <w:r w:rsidR="0007548A" w:rsidRPr="67CC0282">
        <w:fldChar w:fldCharType="separate"/>
      </w:r>
      <w:r w:rsidR="008C147F" w:rsidRPr="67CC0282">
        <w:rPr>
          <w:rFonts w:eastAsia="Times New Roman"/>
          <w:noProof/>
          <w:szCs w:val="20"/>
        </w:rPr>
        <w:t>[33]</w:t>
      </w:r>
      <w:r w:rsidR="0007548A" w:rsidRPr="67CC0282">
        <w:fldChar w:fldCharType="end"/>
      </w:r>
      <w:r w:rsidRPr="67CC0282">
        <w:rPr>
          <w:rFonts w:eastAsia="Times New Roman"/>
          <w:szCs w:val="20"/>
        </w:rPr>
        <w:t xml:space="preserve"> in </w:t>
      </w:r>
      <w:proofErr w:type="spellStart"/>
      <w:r w:rsidRPr="67CC0282">
        <w:rPr>
          <w:rFonts w:eastAsia="Times New Roman"/>
          <w:szCs w:val="20"/>
        </w:rPr>
        <w:t>Javascript</w:t>
      </w:r>
      <w:proofErr w:type="spellEnd"/>
      <w:r w:rsidRPr="67CC0282">
        <w:rPr>
          <w:rFonts w:eastAsia="Times New Roman"/>
          <w:szCs w:val="20"/>
        </w:rPr>
        <w:t>/D3 on the client (web browser) side. The exploration of Mass2Motifs, however, is not limited through th</w:t>
      </w:r>
      <w:r w:rsidR="001D635D" w:rsidRPr="67CC0282">
        <w:rPr>
          <w:rFonts w:eastAsia="Times New Roman"/>
          <w:szCs w:val="20"/>
        </w:rPr>
        <w:t>e</w:t>
      </w:r>
      <w:r w:rsidRPr="67CC0282">
        <w:rPr>
          <w:rFonts w:eastAsia="Times New Roman"/>
          <w:szCs w:val="20"/>
        </w:rPr>
        <w:t xml:space="preserve"> </w:t>
      </w:r>
      <w:r w:rsidR="001D635D" w:rsidRPr="67CC0282">
        <w:rPr>
          <w:rFonts w:eastAsia="Times New Roman"/>
          <w:szCs w:val="20"/>
        </w:rPr>
        <w:t>browser</w:t>
      </w:r>
      <w:r w:rsidRPr="67CC0282">
        <w:rPr>
          <w:rFonts w:eastAsia="Times New Roman"/>
          <w:szCs w:val="20"/>
        </w:rPr>
        <w:t xml:space="preserve"> interface alone as the modular nature of the MS2LDA components allows </w:t>
      </w:r>
      <w:r w:rsidR="006E65EE" w:rsidRPr="67CC0282">
        <w:rPr>
          <w:rFonts w:eastAsia="Times New Roman"/>
          <w:szCs w:val="20"/>
        </w:rPr>
        <w:t xml:space="preserve">them to be used in constructing </w:t>
      </w:r>
      <w:r w:rsidRPr="67CC0282">
        <w:rPr>
          <w:rFonts w:eastAsia="Times New Roman"/>
          <w:szCs w:val="20"/>
        </w:rPr>
        <w:t xml:space="preserve">different </w:t>
      </w:r>
      <w:r w:rsidR="000F3F93" w:rsidRPr="67CC0282">
        <w:rPr>
          <w:rFonts w:eastAsia="Times New Roman"/>
          <w:szCs w:val="20"/>
        </w:rPr>
        <w:t>analysis</w:t>
      </w:r>
      <w:r w:rsidRPr="67CC0282">
        <w:rPr>
          <w:rFonts w:eastAsia="Times New Roman"/>
          <w:szCs w:val="20"/>
        </w:rPr>
        <w:t xml:space="preserve"> workflows </w:t>
      </w:r>
      <w:r w:rsidR="006E65EE" w:rsidRPr="67CC0282">
        <w:rPr>
          <w:rFonts w:eastAsia="Times New Roman"/>
          <w:szCs w:val="20"/>
        </w:rPr>
        <w:t xml:space="preserve">that rely on </w:t>
      </w:r>
      <w:r w:rsidRPr="67CC0282">
        <w:rPr>
          <w:rFonts w:eastAsia="Times New Roman"/>
          <w:szCs w:val="20"/>
        </w:rPr>
        <w:t xml:space="preserve">well-established scientific Python libraries (such as </w:t>
      </w:r>
      <w:proofErr w:type="spellStart"/>
      <w:r w:rsidRPr="67CC0282">
        <w:rPr>
          <w:rFonts w:eastAsia="Times New Roman"/>
          <w:szCs w:val="20"/>
        </w:rPr>
        <w:t>NumPy</w:t>
      </w:r>
      <w:proofErr w:type="spellEnd"/>
      <w:r w:rsidRPr="67CC0282">
        <w:rPr>
          <w:rFonts w:eastAsia="Times New Roman"/>
          <w:szCs w:val="20"/>
        </w:rPr>
        <w:t xml:space="preserve"> and </w:t>
      </w:r>
      <w:proofErr w:type="spellStart"/>
      <w:r w:rsidRPr="67CC0282">
        <w:rPr>
          <w:rFonts w:eastAsia="Times New Roman"/>
          <w:szCs w:val="20"/>
        </w:rPr>
        <w:t>SciPy</w:t>
      </w:r>
      <w:proofErr w:type="spellEnd"/>
      <w:r w:rsidRPr="67CC0282">
        <w:rPr>
          <w:rFonts w:eastAsia="Times New Roman"/>
          <w:szCs w:val="20"/>
        </w:rPr>
        <w:t>). An example notebook (</w:t>
      </w:r>
      <w:proofErr w:type="spellStart"/>
      <w:r w:rsidRPr="67CC0282">
        <w:rPr>
          <w:rFonts w:eastAsia="Times New Roman"/>
          <w:i/>
          <w:iCs/>
          <w:szCs w:val="20"/>
        </w:rPr>
        <w:t>example_notebook.ipynb</w:t>
      </w:r>
      <w:proofErr w:type="spellEnd"/>
      <w:r w:rsidRPr="67CC0282">
        <w:rPr>
          <w:rFonts w:eastAsia="Times New Roman"/>
          <w:szCs w:val="20"/>
        </w:rPr>
        <w:t xml:space="preserve">) demonstrating the data processing and analysis steps performed in this paper is provided in our </w:t>
      </w:r>
      <w:proofErr w:type="spellStart"/>
      <w:r w:rsidRPr="67CC0282">
        <w:rPr>
          <w:rFonts w:eastAsia="Times New Roman"/>
          <w:szCs w:val="20"/>
        </w:rPr>
        <w:t>Github</w:t>
      </w:r>
      <w:proofErr w:type="spellEnd"/>
      <w:r w:rsidRPr="67CC0282">
        <w:rPr>
          <w:rFonts w:eastAsia="Times New Roman"/>
          <w:szCs w:val="20"/>
        </w:rPr>
        <w:t xml:space="preserve"> repository (</w:t>
      </w:r>
      <w:hyperlink r:id="rId14" w:history="1">
        <w:r w:rsidRPr="67CC0282">
          <w:rPr>
            <w:rStyle w:val="Hyperlink"/>
            <w:rFonts w:eastAsia="Times New Roman"/>
            <w:color w:val="auto"/>
            <w:szCs w:val="20"/>
            <w:u w:val="none"/>
          </w:rPr>
          <w:t>https://github.com/sdrogers/ms2lda</w:t>
        </w:r>
      </w:hyperlink>
      <w:hyperlink>
        <w:r w:rsidRPr="67CC0282">
          <w:rPr>
            <w:rFonts w:eastAsia="Times New Roman"/>
            <w:szCs w:val="20"/>
          </w:rPr>
          <w:t xml:space="preserve">) </w:t>
        </w:r>
      </w:hyperlink>
      <w:r w:rsidRPr="67CC0282">
        <w:rPr>
          <w:rFonts w:eastAsia="Times New Roman"/>
          <w:szCs w:val="20"/>
        </w:rPr>
        <w:t>and can be adapted for different data processing needs.</w:t>
      </w:r>
    </w:p>
    <w:p w14:paraId="753557BF" w14:textId="77777777" w:rsidR="00C17BFE" w:rsidRPr="00B641C6" w:rsidRDefault="67CC0282" w:rsidP="00396C1D">
      <w:pPr>
        <w:pStyle w:val="OurBody"/>
      </w:pPr>
      <w:r w:rsidRPr="67CC0282">
        <w:rPr>
          <w:rFonts w:eastAsia="Times New Roman"/>
          <w:szCs w:val="20"/>
        </w:rPr>
        <w:t xml:space="preserve">In short, for each sample the </w:t>
      </w:r>
      <w:proofErr w:type="gramStart"/>
      <w:r w:rsidRPr="67CC0282">
        <w:rPr>
          <w:rFonts w:eastAsia="Times New Roman"/>
          <w:szCs w:val="20"/>
        </w:rPr>
        <w:t>resulting .</w:t>
      </w:r>
      <w:proofErr w:type="spellStart"/>
      <w:r w:rsidRPr="67CC0282">
        <w:rPr>
          <w:rFonts w:eastAsia="Times New Roman"/>
          <w:szCs w:val="20"/>
        </w:rPr>
        <w:t>mzXML</w:t>
      </w:r>
      <w:proofErr w:type="spellEnd"/>
      <w:proofErr w:type="gramEnd"/>
      <w:r w:rsidRPr="67CC0282">
        <w:rPr>
          <w:rFonts w:eastAsia="Times New Roman"/>
          <w:szCs w:val="20"/>
        </w:rPr>
        <w:t xml:space="preserve"> (full scan) files and .</w:t>
      </w:r>
      <w:proofErr w:type="spellStart"/>
      <w:r w:rsidRPr="67CC0282">
        <w:rPr>
          <w:rFonts w:eastAsia="Times New Roman"/>
          <w:szCs w:val="20"/>
        </w:rPr>
        <w:t>mzML</w:t>
      </w:r>
      <w:proofErr w:type="spellEnd"/>
      <w:r w:rsidRPr="67CC0282">
        <w:rPr>
          <w:rFonts w:eastAsia="Times New Roman"/>
          <w:szCs w:val="20"/>
        </w:rPr>
        <w:t xml:space="preserve"> (fragmentation) files were used as input to the data conversion stage of the MS2LDA workflow. The outputs of the data conversion stage are R data-frames (matrices) where the columns correspond to MS1 peaks (metabolites) and the rows are the unique fragment or loss features. The entries in the data-frame are the counts of occurrences of each particular fragment or loss feature in the fragmentation spectrum linked to an MS1 peak (see Figure S-1 in the Supporting Information). All data-frames are stored as text files in .CSV (Comma-separated Values) format and can be readily loaded into the next stage of Mass2Motif discovery in the workflow. In addition, m/z, retention time and intensity of all MS1 and MS2 peaks are stored in a two additional .CSV files.</w:t>
      </w:r>
    </w:p>
    <w:p w14:paraId="7726AE1D" w14:textId="77777777" w:rsidR="00C17BFE" w:rsidRPr="00B641C6" w:rsidRDefault="67CC0282" w:rsidP="00C17BFE">
      <w:pPr>
        <w:pStyle w:val="Heading2"/>
        <w:rPr>
          <w:rFonts w:ascii="Times New Roman" w:hAnsi="Times New Roman" w:cs="Times New Roman"/>
          <w:b w:val="0"/>
          <w:sz w:val="22"/>
          <w:szCs w:val="20"/>
        </w:rPr>
      </w:pPr>
      <w:r w:rsidRPr="67CC0282">
        <w:rPr>
          <w:rFonts w:ascii="Times New Roman" w:eastAsia="Times New Roman" w:hAnsi="Times New Roman" w:cs="Times New Roman"/>
          <w:b w:val="0"/>
          <w:bCs w:val="0"/>
          <w:sz w:val="22"/>
          <w:szCs w:val="22"/>
        </w:rPr>
        <w:t>2.3.2 Mass2Motif discovery and elemental formula assignment</w:t>
      </w:r>
    </w:p>
    <w:p w14:paraId="21F29628" w14:textId="77777777" w:rsidR="00C17BFE" w:rsidRDefault="00C17BFE" w:rsidP="00396C1D">
      <w:pPr>
        <w:pStyle w:val="OurBody"/>
        <w:rPr>
          <w:rStyle w:val="None"/>
          <w:rFonts w:eastAsia="Times New Roman"/>
          <w:szCs w:val="20"/>
        </w:rPr>
      </w:pPr>
      <w:r w:rsidRPr="67CC0282">
        <w:rPr>
          <w:rFonts w:eastAsia="Times New Roman"/>
        </w:rPr>
        <w:t xml:space="preserve">The resulting .CSV files form the input of the Mass2Motif discovery stage of the workflow, which can be started from the </w:t>
      </w:r>
      <w:proofErr w:type="spellStart"/>
      <w:r w:rsidRPr="67CC0282">
        <w:rPr>
          <w:rFonts w:eastAsia="Times New Roman"/>
        </w:rPr>
        <w:t>Jupyter</w:t>
      </w:r>
      <w:proofErr w:type="spellEnd"/>
      <w:r w:rsidRPr="67CC0282">
        <w:rPr>
          <w:rFonts w:eastAsia="Times New Roman"/>
        </w:rPr>
        <w:t xml:space="preserve"> notebook environment. LDA was implemented in Python making use of the </w:t>
      </w:r>
      <w:proofErr w:type="spellStart"/>
      <w:r w:rsidRPr="67CC0282">
        <w:rPr>
          <w:rFonts w:eastAsia="Times New Roman"/>
        </w:rPr>
        <w:t>Numba</w:t>
      </w:r>
      <w:proofErr w:type="spellEnd"/>
      <w:r w:rsidRPr="67CC0282">
        <w:rPr>
          <w:rFonts w:eastAsia="Times New Roman"/>
        </w:rPr>
        <w:t xml:space="preserve"> library </w:t>
      </w:r>
      <w:r w:rsidR="0007548A" w:rsidRPr="67CC0282">
        <w:fldChar w:fldCharType="begin"/>
      </w:r>
      <w:r w:rsidR="008C147F" w:rsidRPr="00B641C6">
        <w:instrText xml:space="preserve"> ADDIN EN.CITE &lt;EndNote&gt;&lt;Cite&gt;&lt;Author&gt;Oliphant&lt;/Author&gt;&lt;Year&gt;2012&lt;/Year&gt;&lt;RecNum&gt;3894&lt;/RecNum&gt;&lt;DisplayText&gt;[34]&lt;/DisplayText&gt;&lt;record&gt;&lt;rec-number&gt;3894&lt;/rec-number&gt;&lt;foreign-keys&gt;&lt;key app="EN" db-id="pvd09p5xxesz9qestsq5rzzpp5zdtsxz02dr" timestamp="1452512682"&gt;3894&lt;/key&gt;&lt;/foreign-keys&gt;&lt;ref-type name="Journal Article"&gt;17&lt;/ref-type&gt;&lt;contributors&gt;&lt;authors&gt;&lt;author&gt;Oliphant, Travis&lt;/author&gt;&lt;/authors&gt;&lt;/contributors&gt;&lt;titles&gt;&lt;title&gt;Numba python bytecode to LLVM translator&lt;/title&gt;&lt;secondary-title&gt;Proceedings of the Python for Scientific Computing Conference (SciPy)&lt;/secondary-title&gt;&lt;/titles&gt;&lt;periodical&gt;&lt;full-title&gt;Proceedings of the Python for Scientific Computing Conference (SciPy)&lt;/full-title&gt;&lt;/periodical&gt;&lt;dates&gt;&lt;year&gt;2012&lt;/year&gt;&lt;/dates&gt;&lt;urls&gt;&lt;/urls&gt;&lt;/record&gt;&lt;/Cite&gt;&lt;/EndNote&gt;</w:instrText>
      </w:r>
      <w:r w:rsidR="0007548A" w:rsidRPr="67CC0282">
        <w:fldChar w:fldCharType="separate"/>
      </w:r>
      <w:r w:rsidR="008C147F" w:rsidRPr="67CC0282">
        <w:rPr>
          <w:rFonts w:eastAsia="Times New Roman"/>
          <w:noProof/>
        </w:rPr>
        <w:t>[34]</w:t>
      </w:r>
      <w:r w:rsidR="0007548A" w:rsidRPr="67CC0282">
        <w:fldChar w:fldCharType="end"/>
      </w:r>
      <w:r w:rsidRPr="67CC0282">
        <w:rPr>
          <w:rFonts w:eastAsia="Times New Roman"/>
        </w:rPr>
        <w:t xml:space="preserve"> that performs just-in-time compilation </w:t>
      </w:r>
      <w:r w:rsidR="006E65EE" w:rsidRPr="67CC0282">
        <w:rPr>
          <w:rFonts w:eastAsia="Times New Roman"/>
        </w:rPr>
        <w:t xml:space="preserve">of Python </w:t>
      </w:r>
      <w:r w:rsidRPr="67CC0282">
        <w:rPr>
          <w:rFonts w:eastAsia="Times New Roman"/>
        </w:rPr>
        <w:t xml:space="preserve">to native codes for improved performance. A Gibbs sampling scheme was used for </w:t>
      </w:r>
      <w:r w:rsidR="006E65EE" w:rsidRPr="67CC0282">
        <w:rPr>
          <w:rFonts w:eastAsia="Times New Roman"/>
        </w:rPr>
        <w:t xml:space="preserve">LDA </w:t>
      </w:r>
      <w:r w:rsidRPr="67CC0282">
        <w:rPr>
          <w:rFonts w:eastAsia="Times New Roman"/>
        </w:rPr>
        <w:t xml:space="preserve">inference </w:t>
      </w:r>
      <w:r w:rsidR="0007548A" w:rsidRPr="67CC0282">
        <w:fldChar w:fldCharType="begin"/>
      </w:r>
      <w:r w:rsidR="008C147F" w:rsidRPr="00B641C6">
        <w:instrText xml:space="preserve"> ADDIN EN.CITE &lt;EndNote&gt;&lt;Cite&gt;&lt;Author&gt;Griffiths&lt;/Author&gt;&lt;Year&gt;2004&lt;/Year&gt;&lt;RecNum&gt;3796&lt;/RecNum&gt;&lt;DisplayText&gt;[35]&lt;/DisplayText&gt;&lt;record&gt;&lt;rec-number&gt;3796&lt;/rec-number&gt;&lt;foreign-keys&gt;&lt;key app="EN" db-id="pvd09p5xxesz9qestsq5rzzpp5zdtsxz02dr" timestamp="1448627570"&gt;3796&lt;/key&gt;&lt;/foreign-keys&gt;&lt;ref-type name="Journal Article"&gt;17&lt;/ref-type&gt;&lt;contributors&gt;&lt;authors&gt;&lt;author&gt;Griffiths, Thomas L.&lt;/author&gt;&lt;author&gt;Steyvers, Mark&lt;/author&gt;&lt;/authors&gt;&lt;/contributors&gt;&lt;titles&gt;&lt;title&gt;Finding scientific topics&lt;/title&gt;&lt;secondary-title&gt;Proceedings of the National Academy of Sciences&lt;/secondary-title&gt;&lt;/titles&gt;&lt;periodical&gt;&lt;full-title&gt;Proceedings of the National Academy of Sciences&lt;/full-title&gt;&lt;/periodical&gt;&lt;pages&gt;5228-5235&lt;/pages&gt;&lt;volume&gt;101&lt;/volume&gt;&lt;number&gt;suppl 1&lt;/number&gt;&lt;dates&gt;&lt;year&gt;2004&lt;/year&gt;&lt;pub-dates&gt;&lt;date&gt;April 6, 2004&lt;/date&gt;&lt;/pub-dates&gt;&lt;/dates&gt;&lt;urls&gt;&lt;related-urls&gt;&lt;url&gt;http://www.pnas.org/content/101/suppl_1/5228.abstract&lt;/url&gt;&lt;/related-urls&gt;&lt;/urls&gt;&lt;electronic-resource-num&gt;10.1073/pnas.0307752101&lt;/electronic-resource-num&gt;&lt;/record&gt;&lt;/Cite&gt;&lt;/EndNote&gt;</w:instrText>
      </w:r>
      <w:r w:rsidR="0007548A" w:rsidRPr="67CC0282">
        <w:fldChar w:fldCharType="separate"/>
      </w:r>
      <w:r w:rsidR="008C147F" w:rsidRPr="67CC0282">
        <w:rPr>
          <w:rFonts w:eastAsia="Times New Roman"/>
          <w:noProof/>
        </w:rPr>
        <w:t>[35]</w:t>
      </w:r>
      <w:r w:rsidR="0007548A" w:rsidRPr="67CC0282">
        <w:fldChar w:fldCharType="end"/>
      </w:r>
      <w:r w:rsidRPr="67CC0282">
        <w:rPr>
          <w:rFonts w:eastAsia="Times New Roman"/>
        </w:rPr>
        <w:t xml:space="preserve">, and details are provided in </w:t>
      </w:r>
      <w:r w:rsidR="002934CB" w:rsidRPr="67CC0282">
        <w:rPr>
          <w:rFonts w:eastAsia="Times New Roman"/>
        </w:rPr>
        <w:t xml:space="preserve">Supporting Information </w:t>
      </w:r>
      <w:r w:rsidRPr="67CC0282">
        <w:rPr>
          <w:rFonts w:eastAsia="Times New Roman"/>
        </w:rPr>
        <w:t>section 4.2. After the inference and candidate elemental formula assignment steps, the generated objects were seriali</w:t>
      </w:r>
      <w:r w:rsidR="006E65EE" w:rsidRPr="67CC0282">
        <w:rPr>
          <w:rFonts w:eastAsia="Times New Roman"/>
        </w:rPr>
        <w:t>z</w:t>
      </w:r>
      <w:r w:rsidRPr="67CC0282">
        <w:rPr>
          <w:rFonts w:eastAsia="Times New Roman"/>
        </w:rPr>
        <w:t xml:space="preserve">ed into binary </w:t>
      </w:r>
      <w:proofErr w:type="gramStart"/>
      <w:r w:rsidRPr="67CC0282">
        <w:rPr>
          <w:rFonts w:eastAsia="Times New Roman"/>
        </w:rPr>
        <w:t>(.project</w:t>
      </w:r>
      <w:proofErr w:type="gramEnd"/>
      <w:r w:rsidRPr="67CC0282">
        <w:rPr>
          <w:rFonts w:eastAsia="Times New Roman"/>
        </w:rPr>
        <w:t xml:space="preserve">) files -- containing results from the entire analysis that can be visualized with the MS2LDAvis environment. Note that once they have been generated, </w:t>
      </w:r>
      <w:proofErr w:type="gramStart"/>
      <w:r w:rsidRPr="67CC0282">
        <w:rPr>
          <w:rFonts w:eastAsia="Times New Roman"/>
        </w:rPr>
        <w:t>these .project</w:t>
      </w:r>
      <w:proofErr w:type="gramEnd"/>
      <w:r w:rsidRPr="67CC0282">
        <w:rPr>
          <w:rFonts w:eastAsia="Times New Roman"/>
        </w:rPr>
        <w:t xml:space="preserve"> files can be reloaded in the notebook environment to avoid the need for repeated processing on the same input files. We have included an </w:t>
      </w:r>
      <w:r w:rsidRPr="67CC0282">
        <w:rPr>
          <w:rFonts w:eastAsia="Times New Roman"/>
        </w:rPr>
        <w:lastRenderedPageBreak/>
        <w:t>optional elemental formula assignment step (details in Supplementary</w:t>
      </w:r>
      <w:r w:rsidR="00886C9E" w:rsidRPr="67CC0282">
        <w:rPr>
          <w:rFonts w:eastAsia="Times New Roman"/>
        </w:rPr>
        <w:t xml:space="preserve"> Information</w:t>
      </w:r>
      <w:r w:rsidRPr="67CC0282">
        <w:rPr>
          <w:rFonts w:eastAsia="Times New Roman"/>
        </w:rPr>
        <w:t xml:space="preserve"> section 4.3 - </w:t>
      </w:r>
      <w:r w:rsidR="0007548A" w:rsidRPr="67CC0282">
        <w:fldChar w:fldCharType="begin">
          <w:fldData xml:space="preserve">PEVuZE5vdGU+PENpdGU+PEF1dGhvcj5LaW5kPC9BdXRob3I+PFllYXI+MjAwNzwvWWVhcj48UmVj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</w:fldData>
        </w:fldChar>
      </w:r>
      <w:r w:rsidR="008C147F" w:rsidRPr="00B641C6">
        <w:instrText xml:space="preserve"> ADDIN EN.CITE </w:instrText>
      </w:r>
      <w:r w:rsidR="0007548A" w:rsidRPr="00E85869">
        <w:fldChar w:fldCharType="begin">
          <w:fldData xml:space="preserve">PEVuZE5vdGU+PENpdGU+PEF1dGhvcj5LaW5kPC9BdXRob3I+PFllYXI+MjAwNzwvWWVhcj48UmVj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</w:fldData>
        </w:fldChar>
      </w:r>
      <w:r w:rsidR="008C147F" w:rsidRPr="00B641C6">
        <w:instrText xml:space="preserve"> ADDIN EN.CITE.DATA </w:instrText>
      </w:r>
      <w:r w:rsidR="0007548A" w:rsidRPr="00E85869">
        <w:fldChar w:fldCharType="end"/>
      </w:r>
      <w:r w:rsidR="0007548A" w:rsidRPr="67CC0282">
        <w:fldChar w:fldCharType="separate"/>
      </w:r>
      <w:r w:rsidR="008C147F" w:rsidRPr="67CC0282">
        <w:rPr>
          <w:rFonts w:eastAsia="Times New Roman"/>
          <w:noProof/>
        </w:rPr>
        <w:t>[36-38]</w:t>
      </w:r>
      <w:r w:rsidR="0007548A" w:rsidRPr="67CC0282">
        <w:fldChar w:fldCharType="end"/>
      </w:r>
      <w:r w:rsidRPr="67CC0282">
        <w:rPr>
          <w:rFonts w:eastAsia="Times New Roman"/>
        </w:rPr>
        <w:t xml:space="preserve">) that can </w:t>
      </w:r>
      <w:r w:rsidRPr="67CC0282">
        <w:rPr>
          <w:rStyle w:val="None"/>
          <w:rFonts w:eastAsia="Times New Roman"/>
          <w:szCs w:val="20"/>
        </w:rPr>
        <w:t xml:space="preserve">assign candidate elemental formulae to the mass fragments, neutral losses, and precursor ions. This aids in the interpretation of any potentially discovered patterns. </w:t>
      </w:r>
    </w:p>
    <w:p w14:paraId="3024AB35" w14:textId="77777777" w:rsidR="00913FBF" w:rsidRPr="00E85869" w:rsidRDefault="00913FBF" w:rsidP="00396C1D">
      <w:pPr>
        <w:pStyle w:val="OurBody"/>
        <w:rPr>
          <w:rStyle w:val="None"/>
          <w:rFonts w:asciiTheme="majorHAnsi" w:eastAsiaTheme="majorEastAsia" w:hAnsiTheme="majorHAnsi" w:cstheme="majorBidi"/>
          <w:b/>
          <w:bCs/>
          <w:sz w:val="28"/>
          <w:szCs w:val="20"/>
        </w:rPr>
      </w:pPr>
    </w:p>
    <w:p w14:paraId="72774DAD" w14:textId="77777777" w:rsidR="00970E48" w:rsidRPr="00B641C6" w:rsidRDefault="67CC0282" w:rsidP="00970E48">
      <w:pPr>
        <w:spacing w:after="0"/>
        <w:jc w:val="both"/>
        <w:rPr>
          <w:rStyle w:val="None"/>
          <w:rFonts w:ascii="Times New Roman" w:hAnsi="Times New Roman" w:cs="Times New Roman"/>
          <w:szCs w:val="20"/>
        </w:rPr>
      </w:pPr>
      <w:r w:rsidRPr="67CC0282">
        <w:rPr>
          <w:rStyle w:val="None"/>
          <w:rFonts w:ascii="Times New Roman" w:eastAsia="Times New Roman" w:hAnsi="Times New Roman" w:cs="Times New Roman"/>
        </w:rPr>
        <w:t>2.3.3 Computational aspects</w:t>
      </w:r>
    </w:p>
    <w:p w14:paraId="65EBDB2F" w14:textId="77777777" w:rsidR="00970E48" w:rsidRPr="00E85869" w:rsidRDefault="67CC0282" w:rsidP="00396C1D">
      <w:pPr>
        <w:pStyle w:val="OurBody"/>
      </w:pPr>
      <w:r w:rsidRPr="67CC0282">
        <w:rPr>
          <w:rFonts w:eastAsia="Times New Roman"/>
        </w:rPr>
        <w:t xml:space="preserve">MS2LDA relies on scripts written in R and Python and is platform-independent (tested on the Windows, Mac, and Linux operating systems.) In principle, MS2LDA is also analytical-platform independent, given that data-dependent fragmentation files containing information-rich spectra can be generated by different analytical platforms. The MS2LDA workflow accepts open data formats, such as </w:t>
      </w:r>
      <w:proofErr w:type="spellStart"/>
      <w:r w:rsidRPr="67CC0282">
        <w:rPr>
          <w:rFonts w:eastAsia="Times New Roman"/>
        </w:rPr>
        <w:t>MzXML</w:t>
      </w:r>
      <w:proofErr w:type="spellEnd"/>
      <w:r w:rsidRPr="67CC0282">
        <w:rPr>
          <w:rFonts w:eastAsia="Times New Roman"/>
        </w:rPr>
        <w:t xml:space="preserve"> and </w:t>
      </w:r>
      <w:proofErr w:type="spellStart"/>
      <w:r w:rsidRPr="67CC0282">
        <w:rPr>
          <w:rFonts w:eastAsia="Times New Roman"/>
        </w:rPr>
        <w:t>MzML</w:t>
      </w:r>
      <w:proofErr w:type="spellEnd"/>
      <w:r w:rsidRPr="67CC0282">
        <w:rPr>
          <w:rFonts w:eastAsia="Times New Roman"/>
        </w:rPr>
        <w:t>, as well as fragmentation files in combination with peak lists generated by any peak-picking software tool, e.g. XCMS (used in this study). The scripts developed for the MS2LDA workflow can be easily extended into a web-based application accessible to the general metabolomics public. The entire MS2LDA workflow running on a typical laptop machine (Intel Core i7 3GHz, 8GB RAM) took around 3 hours to process one beer extract data set entirely, with approximately 1.5 hours spent on the data conversion stage and another 1.5 hours on the Mass2Motif discovery stage. More details are available in section 4.5 of the Supporting Information.</w:t>
      </w:r>
    </w:p>
    <w:p w14:paraId="2444854C" w14:textId="77777777" w:rsidR="00C17BFE" w:rsidRPr="00340DD9" w:rsidRDefault="67CC0282" w:rsidP="00C17BFE">
      <w:pPr>
        <w:pStyle w:val="Heading2"/>
        <w:rPr>
          <w:rFonts w:ascii="Times New Roman" w:hAnsi="Times New Roman" w:cs="Times New Roman"/>
          <w:sz w:val="24"/>
        </w:rPr>
      </w:pPr>
      <w:r w:rsidRPr="67CC0282">
        <w:rPr>
          <w:rFonts w:ascii="Times New Roman" w:eastAsia="Times New Roman" w:hAnsi="Times New Roman" w:cs="Times New Roman"/>
          <w:sz w:val="24"/>
          <w:szCs w:val="24"/>
        </w:rPr>
        <w:t>2.4 Data analysis</w:t>
      </w:r>
    </w:p>
    <w:p w14:paraId="73BA8BAC" w14:textId="11C59C8E" w:rsidR="00C17BFE" w:rsidRPr="00E85869" w:rsidRDefault="67CC0282" w:rsidP="00396C1D">
      <w:pPr>
        <w:pStyle w:val="OurBody"/>
      </w:pPr>
      <w:r w:rsidRPr="67CC0282">
        <w:t xml:space="preserve">The MS2LDAVis module can be used to </w:t>
      </w:r>
      <w:r w:rsidR="00396C1D" w:rsidRPr="67CC0282">
        <w:t>analyse</w:t>
      </w:r>
      <w:r w:rsidRPr="67CC0282">
        <w:t xml:space="preserve"> and explore the discovered Mass2Motifs in the resulting project files (for details, see section</w:t>
      </w:r>
      <w:r w:rsidR="009B7A06">
        <w:t xml:space="preserve"> 4.4 of</w:t>
      </w:r>
      <w:r w:rsidRPr="67CC0282">
        <w:t xml:space="preserve"> the Supporting Information). To aid in visualization and exploration, the distributions over the features that make up the Mass2motifs and the distributions over Mass2motifs for each fragmentation spectrum can be </w:t>
      </w:r>
      <w:proofErr w:type="spellStart"/>
      <w:r w:rsidRPr="67CC0282">
        <w:t>thresholded</w:t>
      </w:r>
      <w:proofErr w:type="spellEnd"/>
      <w:r w:rsidRPr="67CC0282">
        <w:t xml:space="preserve">. The default threshold values were manually selected for visualization but can be varied. In our analysis, Mass2Motifs with degrees ≥10 (i.e. that were present in ten or more spectra after </w:t>
      </w:r>
      <w:proofErr w:type="spellStart"/>
      <w:r w:rsidRPr="67CC0282">
        <w:t>thresholding</w:t>
      </w:r>
      <w:proofErr w:type="spellEnd"/>
      <w:r w:rsidRPr="67CC0282">
        <w:t xml:space="preserve">) were manually inspected and annotated at different levels of confidence (see Table captions of Supporting Tables S-1 and S-2). Annotations of Mass2Motifs were established through expert knowledge and by spectral matching of the MS2 spectra containing the associated fragments and/or neutral losses to the reference spectra in </w:t>
      </w:r>
      <w:proofErr w:type="spellStart"/>
      <w:r w:rsidRPr="67CC0282">
        <w:t>MzCloud</w:t>
      </w:r>
      <w:proofErr w:type="spellEnd"/>
      <w:r w:rsidRPr="67CC0282">
        <w:t xml:space="preserve"> (</w:t>
      </w:r>
      <w:hyperlink r:id="rId15">
        <w:r w:rsidRPr="67CC0282">
          <w:rPr>
            <w:rStyle w:val="InternetLink"/>
            <w:color w:val="00000A"/>
            <w:u w:val="none"/>
          </w:rPr>
          <w:t>www.mzcloud.org</w:t>
        </w:r>
      </w:hyperlink>
      <w:r w:rsidRPr="67CC0282">
        <w:t>). Key fragment or loss features from the annotated Mass2Motifs in one sample were then searched against the list of Mass2Motifs in other samples and their correspondences established if those key fragment/loss features were present in both.</w:t>
      </w:r>
    </w:p>
    <w:p w14:paraId="568D483C" w14:textId="77777777" w:rsidR="00C17BFE" w:rsidRPr="00E85869" w:rsidRDefault="00C17BFE" w:rsidP="00396C1D">
      <w:pPr>
        <w:pStyle w:val="OurBody"/>
      </w:pPr>
    </w:p>
    <w:p w14:paraId="0518FE4B" w14:textId="77777777" w:rsidR="00C17BFE" w:rsidRPr="00E85869" w:rsidRDefault="00C17BFE" w:rsidP="00396C1D">
      <w:pPr>
        <w:pStyle w:val="OurBody"/>
      </w:pPr>
    </w:p>
    <w:p w14:paraId="2AE02437" w14:textId="77777777" w:rsidR="00C17BFE" w:rsidRPr="00E85869" w:rsidRDefault="00C17BFE" w:rsidP="00396C1D">
      <w:pPr>
        <w:pStyle w:val="OurBody"/>
      </w:pPr>
    </w:p>
    <w:p w14:paraId="73DA28D2" w14:textId="77777777" w:rsidR="00C17BFE" w:rsidRPr="00E85869" w:rsidRDefault="00C17BFE" w:rsidP="00396C1D">
      <w:pPr>
        <w:pStyle w:val="OurBody"/>
      </w:pPr>
    </w:p>
    <w:p w14:paraId="135CEE23" w14:textId="77777777" w:rsidR="0087339A" w:rsidRPr="00E85869" w:rsidRDefault="0087339A" w:rsidP="00396C1D">
      <w:pPr>
        <w:pStyle w:val="OurBody"/>
      </w:pPr>
    </w:p>
    <w:p w14:paraId="6F287347" w14:textId="77777777" w:rsidR="0087339A" w:rsidRPr="00E85869" w:rsidRDefault="0087339A" w:rsidP="00396C1D">
      <w:pPr>
        <w:pStyle w:val="OurBody"/>
      </w:pPr>
    </w:p>
    <w:p w14:paraId="7DDB5E54" w14:textId="77777777" w:rsidR="0087339A" w:rsidRPr="00E85869" w:rsidRDefault="0087339A" w:rsidP="00396C1D">
      <w:pPr>
        <w:pStyle w:val="OurBody"/>
      </w:pPr>
    </w:p>
    <w:p w14:paraId="63BEC050" w14:textId="77777777" w:rsidR="00C92352" w:rsidRPr="00E85869" w:rsidRDefault="00C92352" w:rsidP="00396C1D">
      <w:pPr>
        <w:pStyle w:val="OurBody"/>
        <w:rPr>
          <w:rStyle w:val="None"/>
          <w:rFonts w:ascii="Calibri" w:eastAsia="Helvetica" w:hAnsi="Calibri" w:cs="Arial Unicode MS"/>
          <w:b/>
          <w:bCs/>
          <w:color w:val="000000"/>
          <w:sz w:val="24"/>
          <w:szCs w:val="24"/>
          <w:u w:color="000000"/>
          <w:lang w:val="en-US"/>
        </w:rPr>
      </w:pPr>
      <w:r w:rsidRPr="00B641C6">
        <w:rPr>
          <w:rStyle w:val="None"/>
          <w:b/>
          <w:bCs/>
          <w:sz w:val="24"/>
          <w:szCs w:val="24"/>
        </w:rPr>
        <w:br w:type="page"/>
      </w:r>
    </w:p>
    <w:p w14:paraId="77196BF8" w14:textId="254FFFB5" w:rsidR="003232B9" w:rsidRPr="00E85869" w:rsidRDefault="67CC0282" w:rsidP="0087339A">
      <w:pPr>
        <w:pStyle w:val="Body"/>
        <w:rPr>
          <w:rFonts w:ascii="Times New Roman" w:hAnsi="Times New Roman" w:cs="Times New Roman"/>
          <w:b/>
          <w:bCs/>
          <w:sz w:val="24"/>
          <w:szCs w:val="24"/>
          <w:lang w:val="en-GB"/>
        </w:rPr>
      </w:pPr>
      <w:r w:rsidRPr="67CC0282">
        <w:rPr>
          <w:rStyle w:val="None"/>
          <w:rFonts w:ascii="Times New Roman" w:eastAsia="Times New Roman" w:hAnsi="Times New Roman" w:cs="Times New Roman"/>
          <w:b/>
          <w:bCs/>
          <w:sz w:val="24"/>
          <w:szCs w:val="24"/>
          <w:lang w:val="en-GB"/>
        </w:rPr>
        <w:lastRenderedPageBreak/>
        <w:t>3.0 Results</w:t>
      </w:r>
    </w:p>
    <w:p w14:paraId="0A694BF8" w14:textId="52EEFC66" w:rsidR="0087339A" w:rsidRPr="00C7557D" w:rsidRDefault="0087339A" w:rsidP="00396C1D">
      <w:pPr>
        <w:pStyle w:val="OurBody"/>
      </w:pPr>
      <w:bookmarkStart w:id="234" w:name="magicparlabel1674"/>
      <w:bookmarkStart w:id="235" w:name="magicparlabel1673"/>
      <w:bookmarkStart w:id="236" w:name="magicparlabel1658"/>
      <w:bookmarkStart w:id="237" w:name="magicparlabel1773"/>
      <w:bookmarkStart w:id="238" w:name="magicparlabel1167"/>
      <w:bookmarkStart w:id="239" w:name="magicparlabel1073"/>
      <w:bookmarkStart w:id="240" w:name="magicparlabel428"/>
      <w:bookmarkStart w:id="241" w:name="_UnoMark__148_3217003351"/>
      <w:bookmarkEnd w:id="234"/>
      <w:bookmarkEnd w:id="235"/>
      <w:bookmarkEnd w:id="236"/>
      <w:bookmarkEnd w:id="237"/>
      <w:bookmarkEnd w:id="238"/>
      <w:bookmarkEnd w:id="239"/>
      <w:bookmarkEnd w:id="240"/>
      <w:bookmarkEnd w:id="241"/>
      <w:r w:rsidRPr="67CC0282">
        <w:rPr>
          <w:rFonts w:eastAsia="Times New Roman"/>
        </w:rPr>
        <w:t xml:space="preserve">The MS2LDA workflow was </w:t>
      </w:r>
      <w:r w:rsidR="0054476F" w:rsidRPr="67CC0282">
        <w:rPr>
          <w:rFonts w:eastAsia="Times New Roman"/>
        </w:rPr>
        <w:t xml:space="preserve">independently </w:t>
      </w:r>
      <w:r w:rsidRPr="67CC0282">
        <w:rPr>
          <w:rFonts w:eastAsia="Times New Roman"/>
        </w:rPr>
        <w:t>applied to four</w:t>
      </w:r>
      <w:r w:rsidR="007B61B5" w:rsidRPr="67CC0282">
        <w:rPr>
          <w:rFonts w:eastAsia="Times New Roman"/>
        </w:rPr>
        <w:t xml:space="preserve"> complex </w:t>
      </w:r>
      <w:proofErr w:type="spellStart"/>
      <w:r w:rsidR="007B61B5" w:rsidRPr="67CC0282">
        <w:rPr>
          <w:rFonts w:eastAsia="Times New Roman"/>
        </w:rPr>
        <w:t>biomolecul</w:t>
      </w:r>
      <w:r w:rsidR="00AC1419" w:rsidRPr="67CC0282">
        <w:rPr>
          <w:rFonts w:eastAsia="Times New Roman"/>
        </w:rPr>
        <w:t>ar</w:t>
      </w:r>
      <w:proofErr w:type="spellEnd"/>
      <w:r w:rsidR="007B61B5" w:rsidRPr="67CC0282">
        <w:rPr>
          <w:rFonts w:eastAsia="Times New Roman"/>
        </w:rPr>
        <w:t xml:space="preserve"> mixtures in the form of</w:t>
      </w:r>
      <w:r w:rsidRPr="67CC0282">
        <w:rPr>
          <w:rFonts w:eastAsia="Times New Roman"/>
        </w:rPr>
        <w:t xml:space="preserve"> beer extracts. A </w:t>
      </w:r>
      <w:r w:rsidR="007B61B5" w:rsidRPr="67CC0282">
        <w:rPr>
          <w:rFonts w:eastAsia="Times New Roman"/>
        </w:rPr>
        <w:t xml:space="preserve">standard </w:t>
      </w:r>
      <w:r w:rsidRPr="67CC0282">
        <w:rPr>
          <w:rFonts w:eastAsia="Times New Roman"/>
        </w:rPr>
        <w:t>peak-picking metabolomics data processing workflow</w:t>
      </w:r>
      <w:r w:rsidR="007B61B5" w:rsidRPr="67CC0282">
        <w:rPr>
          <w:rFonts w:eastAsia="Times New Roman"/>
        </w:rPr>
        <w:t>,</w:t>
      </w:r>
      <w:r w:rsidRPr="67CC0282">
        <w:rPr>
          <w:rFonts w:eastAsia="Times New Roman"/>
        </w:rPr>
        <w:t xml:space="preserve"> based on </w:t>
      </w:r>
      <w:r w:rsidR="00EB51A0" w:rsidRPr="67CC0282">
        <w:rPr>
          <w:rFonts w:eastAsia="Times New Roman"/>
        </w:rPr>
        <w:t xml:space="preserve">XCMS and </w:t>
      </w:r>
      <w:proofErr w:type="spellStart"/>
      <w:r w:rsidR="00EB51A0" w:rsidRPr="67CC0282">
        <w:rPr>
          <w:rFonts w:eastAsia="Times New Roman"/>
        </w:rPr>
        <w:t>M</w:t>
      </w:r>
      <w:r w:rsidRPr="67CC0282">
        <w:rPr>
          <w:rFonts w:eastAsia="Times New Roman"/>
        </w:rPr>
        <w:t>zMatch</w:t>
      </w:r>
      <w:proofErr w:type="spellEnd"/>
      <w:r w:rsidRPr="67CC0282">
        <w:rPr>
          <w:rFonts w:eastAsia="Times New Roman"/>
        </w:rPr>
        <w:t xml:space="preserve"> </w:t>
      </w:r>
      <w:r w:rsidR="0007548A" w:rsidRPr="67CC0282">
        <w:fldChar w:fldCharType="begin">
          <w:fldData xml:space="preserve">PEVuZE5vdGU+PENpdGU+PEF1dGhvcj5TbWl0aDwvQXV0aG9yPjxZZWFyPjIwMDY8L1llYXI+PFJl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</w:fldData>
        </w:fldChar>
      </w:r>
      <w:r w:rsidR="008C147F" w:rsidRPr="00B641C6">
        <w:instrText xml:space="preserve"> ADDIN EN.CITE </w:instrText>
      </w:r>
      <w:r w:rsidR="0007548A" w:rsidRPr="00E85869">
        <w:fldChar w:fldCharType="begin">
          <w:fldData xml:space="preserve">PEVuZE5vdGU+PENpdGU+PEF1dGhvcj5TbWl0aDwvQXV0aG9yPjxZZWFyPjIwMDY8L1llYXI+PFJl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</w:fldData>
        </w:fldChar>
      </w:r>
      <w:r w:rsidR="008C147F" w:rsidRPr="00B641C6">
        <w:instrText xml:space="preserve"> ADDIN EN.CITE.DATA </w:instrText>
      </w:r>
      <w:r w:rsidR="0007548A" w:rsidRPr="00E85869">
        <w:fldChar w:fldCharType="end"/>
      </w:r>
      <w:r w:rsidR="0007548A" w:rsidRPr="67CC0282">
        <w:fldChar w:fldCharType="separate"/>
      </w:r>
      <w:r w:rsidR="008C147F" w:rsidRPr="67CC0282">
        <w:rPr>
          <w:rFonts w:eastAsia="Times New Roman"/>
          <w:noProof/>
        </w:rPr>
        <w:t>[31, 39]</w:t>
      </w:r>
      <w:r w:rsidR="0007548A" w:rsidRPr="67CC0282">
        <w:fldChar w:fldCharType="end"/>
      </w:r>
      <w:r w:rsidR="007B61B5" w:rsidRPr="67CC0282">
        <w:rPr>
          <w:rFonts w:eastAsia="Times New Roman"/>
        </w:rPr>
        <w:t>,</w:t>
      </w:r>
      <w:r w:rsidRPr="67CC0282">
        <w:rPr>
          <w:rFonts w:eastAsia="Times New Roman"/>
        </w:rPr>
        <w:t xml:space="preserve"> </w:t>
      </w:r>
      <w:r w:rsidR="006E0BB2" w:rsidRPr="67CC0282">
        <w:rPr>
          <w:rFonts w:eastAsia="Times New Roman"/>
        </w:rPr>
        <w:t xml:space="preserve">was used to </w:t>
      </w:r>
      <w:del w:id="242" w:author="Simon Rogers" w:date="2016-04-08T16:18:00Z">
        <w:r w:rsidR="006E0BB2" w:rsidRPr="67CC0282" w:rsidDel="00F6562B">
          <w:rPr>
            <w:rFonts w:eastAsia="Times New Roman"/>
          </w:rPr>
          <w:delText>detect</w:delText>
        </w:r>
        <w:r w:rsidRPr="67CC0282" w:rsidDel="00F6562B">
          <w:rPr>
            <w:rFonts w:eastAsia="Times New Roman"/>
          </w:rPr>
          <w:delText xml:space="preserve"> </w:delText>
        </w:r>
      </w:del>
      <w:ins w:id="243" w:author="Simon Rogers" w:date="2016-04-08T16:18:00Z">
        <w:r w:rsidR="00F6562B">
          <w:rPr>
            <w:rFonts w:eastAsia="Times New Roman"/>
          </w:rPr>
          <w:t>match</w:t>
        </w:r>
        <w:r w:rsidR="00F6562B" w:rsidRPr="67CC0282">
          <w:rPr>
            <w:rFonts w:eastAsia="Times New Roman"/>
          </w:rPr>
          <w:t xml:space="preserve"> </w:t>
        </w:r>
      </w:ins>
      <w:r w:rsidRPr="67CC0282">
        <w:rPr>
          <w:rFonts w:eastAsia="Times New Roman"/>
        </w:rPr>
        <w:t xml:space="preserve">MS1 </w:t>
      </w:r>
      <w:del w:id="244" w:author="Simon Rogers" w:date="2016-04-08T16:19:00Z">
        <w:r w:rsidRPr="67CC0282" w:rsidDel="00F6562B">
          <w:rPr>
            <w:rFonts w:eastAsia="Times New Roman"/>
          </w:rPr>
          <w:delText xml:space="preserve">peaks </w:delText>
        </w:r>
        <w:r w:rsidR="006E0BB2" w:rsidRPr="67CC0282" w:rsidDel="00F6562B">
          <w:rPr>
            <w:rFonts w:eastAsia="Times New Roman"/>
          </w:rPr>
          <w:delText>to which</w:delText>
        </w:r>
      </w:del>
      <w:ins w:id="245" w:author="Simon Rogers" w:date="2016-04-08T16:19:00Z">
        <w:r w:rsidR="00F6562B">
          <w:rPr>
            <w:rFonts w:eastAsia="Times New Roman"/>
          </w:rPr>
          <w:t>with</w:t>
        </w:r>
      </w:ins>
      <w:r w:rsidR="006E0BB2" w:rsidRPr="67CC0282">
        <w:rPr>
          <w:rFonts w:eastAsia="Times New Roman"/>
        </w:rPr>
        <w:t xml:space="preserve"> MS2 spectra</w:t>
      </w:r>
      <w:del w:id="246" w:author="Simon Rogers" w:date="2016-04-08T16:19:00Z">
        <w:r w:rsidR="006E0BB2" w:rsidRPr="67CC0282" w:rsidDel="00F6562B">
          <w:rPr>
            <w:rFonts w:eastAsia="Times New Roman"/>
          </w:rPr>
          <w:delText xml:space="preserve"> could be matched</w:delText>
        </w:r>
      </w:del>
      <w:r w:rsidR="003011A6" w:rsidRPr="67CC0282">
        <w:rPr>
          <w:rFonts w:eastAsia="Times New Roman"/>
        </w:rPr>
        <w:t xml:space="preserve">. </w:t>
      </w:r>
      <w:del w:id="247" w:author="Simon Rogers" w:date="2016-04-08T16:19:00Z">
        <w:r w:rsidRPr="67CC0282" w:rsidDel="00362BAD">
          <w:rPr>
            <w:rFonts w:eastAsia="Times New Roman"/>
          </w:rPr>
          <w:delText>After pre</w:delText>
        </w:r>
        <w:r w:rsidR="00EB51A0" w:rsidRPr="67CC0282" w:rsidDel="00362BAD">
          <w:rPr>
            <w:rFonts w:eastAsia="Times New Roman"/>
          </w:rPr>
          <w:delText>-</w:delText>
        </w:r>
        <w:r w:rsidRPr="67CC0282" w:rsidDel="00362BAD">
          <w:rPr>
            <w:rFonts w:eastAsia="Times New Roman"/>
          </w:rPr>
          <w:delText>processing and filtering, w</w:delText>
        </w:r>
      </w:del>
      <w:ins w:id="248" w:author="Simon Rogers" w:date="2016-04-08T16:19:00Z">
        <w:r w:rsidR="00362BAD">
          <w:rPr>
            <w:rFonts w:eastAsia="Times New Roman"/>
          </w:rPr>
          <w:t>W</w:t>
        </w:r>
      </w:ins>
      <w:r w:rsidRPr="67CC0282">
        <w:rPr>
          <w:rFonts w:eastAsia="Times New Roman"/>
        </w:rPr>
        <w:t>e obtained</w:t>
      </w:r>
      <w:r w:rsidR="007B61B5" w:rsidRPr="67CC0282">
        <w:rPr>
          <w:rFonts w:eastAsia="Times New Roman"/>
        </w:rPr>
        <w:t>,</w:t>
      </w:r>
      <w:r w:rsidRPr="67CC0282">
        <w:rPr>
          <w:rFonts w:eastAsia="Times New Roman"/>
        </w:rPr>
        <w:t xml:space="preserve"> on average</w:t>
      </w:r>
      <w:r w:rsidR="00861C4A" w:rsidRPr="67CC0282">
        <w:rPr>
          <w:rFonts w:eastAsia="Times New Roman"/>
        </w:rPr>
        <w:t xml:space="preserve"> (across the four datasets)</w:t>
      </w:r>
      <w:r w:rsidR="007B61B5" w:rsidRPr="67CC0282">
        <w:rPr>
          <w:rFonts w:eastAsia="Times New Roman"/>
        </w:rPr>
        <w:t>,</w:t>
      </w:r>
      <w:r w:rsidRPr="67CC0282">
        <w:rPr>
          <w:rFonts w:eastAsia="Times New Roman"/>
        </w:rPr>
        <w:t xml:space="preserve"> 1409 and 1125 fragmented MS1 peaks in positi</w:t>
      </w:r>
      <w:r w:rsidR="003232B9" w:rsidRPr="67CC0282">
        <w:rPr>
          <w:rFonts w:eastAsia="Times New Roman"/>
        </w:rPr>
        <w:t>ve and negative ionization mode</w:t>
      </w:r>
      <w:r w:rsidRPr="67CC0282">
        <w:rPr>
          <w:rFonts w:eastAsia="Times New Roman"/>
        </w:rPr>
        <w:t xml:space="preserve"> respectively (see Supporting Info</w:t>
      </w:r>
      <w:r w:rsidR="002934CB" w:rsidRPr="67CC0282">
        <w:rPr>
          <w:rFonts w:eastAsia="Times New Roman"/>
        </w:rPr>
        <w:t>rmation</w:t>
      </w:r>
      <w:r w:rsidRPr="67CC0282">
        <w:rPr>
          <w:rFonts w:eastAsia="Times New Roman"/>
        </w:rPr>
        <w:t xml:space="preserve"> </w:t>
      </w:r>
      <w:r w:rsidR="00BC7C96" w:rsidRPr="67CC0282">
        <w:rPr>
          <w:rFonts w:eastAsia="Times New Roman"/>
        </w:rPr>
        <w:t>section 5.1</w:t>
      </w:r>
      <w:r w:rsidRPr="67CC0282">
        <w:rPr>
          <w:rFonts w:eastAsia="Times New Roman"/>
        </w:rPr>
        <w:t xml:space="preserve"> for more details). These fragmentation pattern were </w:t>
      </w:r>
      <w:del w:id="249" w:author="Simon Rogers" w:date="2016-04-08T16:19:00Z">
        <w:r w:rsidRPr="67CC0282" w:rsidDel="00362BAD">
          <w:rPr>
            <w:rFonts w:eastAsia="Times New Roman"/>
          </w:rPr>
          <w:delText xml:space="preserve">subjected </w:delText>
        </w:r>
      </w:del>
      <w:ins w:id="250" w:author="Simon Rogers" w:date="2016-04-08T16:19:00Z">
        <w:r w:rsidR="00362BAD">
          <w:rPr>
            <w:rFonts w:eastAsia="Times New Roman"/>
          </w:rPr>
          <w:t>analysed</w:t>
        </w:r>
        <w:r w:rsidR="00362BAD" w:rsidRPr="67CC0282">
          <w:rPr>
            <w:rFonts w:eastAsia="Times New Roman"/>
          </w:rPr>
          <w:t xml:space="preserve"> </w:t>
        </w:r>
      </w:ins>
      <w:del w:id="251" w:author="Simon Rogers" w:date="2016-04-08T16:19:00Z">
        <w:r w:rsidRPr="67CC0282" w:rsidDel="00362BAD">
          <w:rPr>
            <w:rFonts w:eastAsia="Times New Roman"/>
          </w:rPr>
          <w:delText xml:space="preserve">to </w:delText>
        </w:r>
      </w:del>
      <w:ins w:id="252" w:author="Simon Rogers" w:date="2016-04-08T16:19:00Z">
        <w:r w:rsidR="00362BAD">
          <w:rPr>
            <w:rFonts w:eastAsia="Times New Roman"/>
          </w:rPr>
          <w:t>with</w:t>
        </w:r>
        <w:r w:rsidR="00362BAD" w:rsidRPr="67CC0282">
          <w:rPr>
            <w:rFonts w:eastAsia="Times New Roman"/>
          </w:rPr>
          <w:t xml:space="preserve"> </w:t>
        </w:r>
      </w:ins>
      <w:r w:rsidRPr="67CC0282">
        <w:rPr>
          <w:rFonts w:eastAsia="Times New Roman"/>
        </w:rPr>
        <w:t xml:space="preserve">Latent </w:t>
      </w:r>
      <w:proofErr w:type="spellStart"/>
      <w:r w:rsidRPr="67CC0282">
        <w:rPr>
          <w:rFonts w:eastAsia="Times New Roman"/>
        </w:rPr>
        <w:t>Dirichlet</w:t>
      </w:r>
      <w:proofErr w:type="spellEnd"/>
      <w:r w:rsidRPr="67CC0282">
        <w:rPr>
          <w:rFonts w:eastAsia="Times New Roman"/>
        </w:rPr>
        <w:t xml:space="preserve"> </w:t>
      </w:r>
      <w:r w:rsidR="001465BD">
        <w:rPr>
          <w:rFonts w:eastAsia="Times New Roman"/>
        </w:rPr>
        <w:t>Allocation</w:t>
      </w:r>
      <w:r w:rsidR="001465BD" w:rsidRPr="67CC0282">
        <w:rPr>
          <w:rFonts w:eastAsia="Times New Roman"/>
        </w:rPr>
        <w:t xml:space="preserve"> </w:t>
      </w:r>
      <w:r w:rsidRPr="67CC0282">
        <w:rPr>
          <w:rFonts w:eastAsia="Times New Roman"/>
        </w:rPr>
        <w:t>(LDA) and the results</w:t>
      </w:r>
      <w:del w:id="253" w:author="Simon Rogers" w:date="2016-04-08T16:19:00Z">
        <w:r w:rsidRPr="67CC0282" w:rsidDel="00362BAD">
          <w:rPr>
            <w:rFonts w:eastAsia="Times New Roman"/>
          </w:rPr>
          <w:delText xml:space="preserve"> from LDA inference</w:delText>
        </w:r>
      </w:del>
      <w:r w:rsidRPr="67CC0282">
        <w:rPr>
          <w:rFonts w:eastAsia="Times New Roman"/>
        </w:rPr>
        <w:t xml:space="preserve">, i.e. ‘Mass2Motifs’, were </w:t>
      </w:r>
      <w:del w:id="254" w:author="Simon Rogers" w:date="2016-04-08T16:19:00Z">
        <w:r w:rsidR="008E6A72" w:rsidRPr="67CC0282" w:rsidDel="00362BAD">
          <w:rPr>
            <w:rFonts w:eastAsia="Times New Roman"/>
          </w:rPr>
          <w:delText>analysed</w:delText>
        </w:r>
        <w:r w:rsidRPr="67CC0282" w:rsidDel="00362BAD">
          <w:rPr>
            <w:rFonts w:eastAsia="Times New Roman"/>
          </w:rPr>
          <w:delText xml:space="preserve"> </w:delText>
        </w:r>
      </w:del>
      <w:ins w:id="255" w:author="Simon Rogers" w:date="2016-04-08T16:19:00Z">
        <w:r w:rsidR="00362BAD">
          <w:rPr>
            <w:rFonts w:eastAsia="Times New Roman"/>
          </w:rPr>
          <w:t>explored</w:t>
        </w:r>
        <w:r w:rsidR="00362BAD" w:rsidRPr="67CC0282">
          <w:rPr>
            <w:rFonts w:eastAsia="Times New Roman"/>
          </w:rPr>
          <w:t xml:space="preserve"> </w:t>
        </w:r>
      </w:ins>
      <w:r w:rsidRPr="67CC0282">
        <w:rPr>
          <w:rFonts w:eastAsia="Times New Roman"/>
        </w:rPr>
        <w:t>u</w:t>
      </w:r>
      <w:r w:rsidR="002D2773" w:rsidRPr="67CC0282">
        <w:rPr>
          <w:rFonts w:eastAsia="Times New Roman"/>
        </w:rPr>
        <w:t>sing the MS2LDAvis environment.</w:t>
      </w:r>
    </w:p>
    <w:p w14:paraId="7F0DD701" w14:textId="0F4B11A5" w:rsidR="003232B9" w:rsidRPr="00B641C6" w:rsidRDefault="67CC0282" w:rsidP="00396C1D">
      <w:pPr>
        <w:pStyle w:val="OurBody"/>
      </w:pPr>
      <w:del w:id="256" w:author="Simon Rogers" w:date="2016-04-08T16:20:00Z">
        <w:r w:rsidRPr="67CC0282" w:rsidDel="009B0215">
          <w:rPr>
            <w:rFonts w:eastAsia="Times New Roman"/>
          </w:rPr>
          <w:delText xml:space="preserve">The MS2LDA workflow resulted in a set of </w:delText>
        </w:r>
      </w:del>
      <w:r w:rsidRPr="67CC0282">
        <w:rPr>
          <w:rFonts w:eastAsia="Times New Roman"/>
        </w:rPr>
        <w:t>300</w:t>
      </w:r>
      <w:r w:rsidR="00396C1D">
        <w:rPr>
          <w:rFonts w:eastAsia="Times New Roman"/>
        </w:rPr>
        <w:t xml:space="preserve"> Mass2Motifs </w:t>
      </w:r>
      <w:ins w:id="257" w:author="Simon Rogers" w:date="2016-04-08T16:20:00Z">
        <w:r w:rsidR="009B0215">
          <w:rPr>
            <w:rFonts w:eastAsia="Times New Roman"/>
          </w:rPr>
          <w:t xml:space="preserve">were extracted </w:t>
        </w:r>
      </w:ins>
      <w:r w:rsidR="00396C1D">
        <w:rPr>
          <w:rFonts w:eastAsia="Times New Roman"/>
        </w:rPr>
        <w:t>for each data file</w:t>
      </w:r>
      <w:r w:rsidRPr="67CC0282">
        <w:rPr>
          <w:rFonts w:eastAsia="Times New Roman"/>
        </w:rPr>
        <w:t xml:space="preserve">. MS2LDA </w:t>
      </w:r>
      <w:ins w:id="258" w:author="Simon Rogers" w:date="2016-04-08T16:20:00Z">
        <w:r w:rsidR="009B0215">
          <w:rPr>
            <w:rFonts w:eastAsia="Times New Roman"/>
          </w:rPr>
          <w:t xml:space="preserve">indeed </w:t>
        </w:r>
      </w:ins>
      <w:del w:id="259" w:author="Simon Rogers" w:date="2016-04-08T16:20:00Z">
        <w:r w:rsidRPr="67CC0282" w:rsidDel="009B0215">
          <w:rPr>
            <w:rFonts w:eastAsia="Times New Roman"/>
          </w:rPr>
          <w:delText xml:space="preserve">indeed </w:delText>
        </w:r>
      </w:del>
      <w:r w:rsidRPr="67CC0282">
        <w:rPr>
          <w:rFonts w:eastAsia="Times New Roman"/>
        </w:rPr>
        <w:t>found recurring mass fragmentation patterns</w:t>
      </w:r>
      <w:del w:id="260" w:author="Simon Rogers" w:date="2016-04-08T16:20:00Z">
        <w:r w:rsidRPr="67CC0282" w:rsidDel="009B0215">
          <w:rPr>
            <w:rFonts w:eastAsia="Times New Roman"/>
          </w:rPr>
          <w:delText xml:space="preserve">. </w:delText>
        </w:r>
        <w:r w:rsidR="001465BD" w:rsidDel="009B0215">
          <w:rPr>
            <w:rFonts w:eastAsia="Times New Roman"/>
          </w:rPr>
          <w:delText>These</w:delText>
        </w:r>
      </w:del>
      <w:ins w:id="261" w:author="Simon Rogers" w:date="2016-04-08T16:20:00Z">
        <w:r w:rsidR="009B0215">
          <w:rPr>
            <w:rFonts w:eastAsia="Times New Roman"/>
          </w:rPr>
          <w:t xml:space="preserve"> that</w:t>
        </w:r>
      </w:ins>
      <w:r w:rsidR="001465BD">
        <w:rPr>
          <w:rFonts w:eastAsia="Times New Roman"/>
        </w:rPr>
        <w:t xml:space="preserve"> were checked for </w:t>
      </w:r>
      <w:del w:id="262" w:author="Simon Rogers" w:date="2016-04-08T16:20:00Z">
        <w:r w:rsidRPr="67CC0282" w:rsidDel="009B0215">
          <w:rPr>
            <w:rFonts w:eastAsia="Times New Roman"/>
          </w:rPr>
          <w:delText xml:space="preserve">their </w:delText>
        </w:r>
      </w:del>
      <w:r w:rsidRPr="67CC0282">
        <w:rPr>
          <w:rFonts w:eastAsia="Times New Roman"/>
        </w:rPr>
        <w:t xml:space="preserve">biochemical </w:t>
      </w:r>
      <w:r w:rsidR="00396C1D" w:rsidRPr="67CC0282">
        <w:rPr>
          <w:rFonts w:eastAsia="Times New Roman"/>
        </w:rPr>
        <w:t>relevance</w:t>
      </w:r>
      <w:ins w:id="263" w:author="Simon Rogers" w:date="2016-04-08T16:20:00Z">
        <w:r w:rsidR="009B0215">
          <w:rPr>
            <w:rFonts w:eastAsia="Times New Roman"/>
          </w:rPr>
          <w:t>.</w:t>
        </w:r>
      </w:ins>
      <w:del w:id="264" w:author="Simon Rogers" w:date="2016-04-08T16:20:00Z">
        <w:r w:rsidR="00396C1D" w:rsidRPr="67CC0282" w:rsidDel="009B0215">
          <w:rPr>
            <w:rFonts w:eastAsia="Times New Roman"/>
          </w:rPr>
          <w:delText>;</w:delText>
        </w:r>
      </w:del>
      <w:r w:rsidRPr="67CC0282">
        <w:rPr>
          <w:rFonts w:eastAsia="Times New Roman"/>
        </w:rPr>
        <w:t xml:space="preserve"> </w:t>
      </w:r>
      <w:ins w:id="265" w:author="Simon Rogers" w:date="2016-04-08T16:20:00Z">
        <w:r w:rsidR="009B0215">
          <w:rPr>
            <w:rFonts w:eastAsia="Times New Roman"/>
          </w:rPr>
          <w:t xml:space="preserve">30-40 Mass2Motifs </w:t>
        </w:r>
      </w:ins>
      <w:del w:id="266" w:author="Simon Rogers" w:date="2016-04-08T16:21:00Z">
        <w:r w:rsidRPr="67CC0282" w:rsidDel="009B0215">
          <w:rPr>
            <w:rFonts w:eastAsia="Times New Roman"/>
          </w:rPr>
          <w:delText>le</w:delText>
        </w:r>
        <w:r w:rsidR="001465BD" w:rsidDel="009B0215">
          <w:rPr>
            <w:rFonts w:eastAsia="Times New Roman"/>
          </w:rPr>
          <w:delText>a</w:delText>
        </w:r>
        <w:r w:rsidRPr="67CC0282" w:rsidDel="009B0215">
          <w:rPr>
            <w:rFonts w:eastAsia="Times New Roman"/>
          </w:rPr>
          <w:delText>d</w:delText>
        </w:r>
        <w:r w:rsidR="001465BD" w:rsidDel="009B0215">
          <w:rPr>
            <w:rFonts w:eastAsia="Times New Roman"/>
          </w:rPr>
          <w:delText>ing</w:delText>
        </w:r>
        <w:r w:rsidRPr="67CC0282" w:rsidDel="009B0215">
          <w:rPr>
            <w:rFonts w:eastAsia="Times New Roman"/>
          </w:rPr>
          <w:delText xml:space="preserve"> to the structural annotation of between 30-40 Mass2Motifs </w:delText>
        </w:r>
      </w:del>
      <w:r w:rsidRPr="67CC0282">
        <w:rPr>
          <w:rFonts w:eastAsia="Times New Roman"/>
        </w:rPr>
        <w:t>in each of the positive ionization mode files</w:t>
      </w:r>
      <w:ins w:id="267" w:author="Simon Rogers" w:date="2016-04-08T16:21:00Z">
        <w:r w:rsidR="009B0215">
          <w:rPr>
            <w:rFonts w:eastAsia="Times New Roman"/>
          </w:rPr>
          <w:t xml:space="preserve"> were structurally annotated</w:t>
        </w:r>
      </w:ins>
      <w:r w:rsidRPr="67CC0282">
        <w:rPr>
          <w:rFonts w:eastAsia="Times New Roman"/>
        </w:rPr>
        <w:t xml:space="preserve"> (see </w:t>
      </w:r>
      <w:commentRangeStart w:id="268"/>
      <w:r w:rsidRPr="67CC0282">
        <w:rPr>
          <w:rFonts w:eastAsia="Times New Roman"/>
        </w:rPr>
        <w:t xml:space="preserve">Supporting </w:t>
      </w:r>
      <w:commentRangeEnd w:id="268"/>
      <w:r w:rsidR="009B0215">
        <w:rPr>
          <w:rStyle w:val="CommentReference"/>
          <w:rFonts w:asciiTheme="minorHAnsi" w:hAnsiTheme="minorHAnsi" w:cstheme="minorBidi"/>
        </w:rPr>
        <w:commentReference w:id="268"/>
      </w:r>
      <w:r w:rsidRPr="67CC0282">
        <w:rPr>
          <w:rFonts w:eastAsia="Times New Roman"/>
        </w:rPr>
        <w:t xml:space="preserve">Tables S-1 and S-2). Examples of the biochemically relevant and diverse substructures </w:t>
      </w:r>
      <w:del w:id="269" w:author="Simon Rogers" w:date="2016-04-08T16:21:00Z">
        <w:r w:rsidRPr="67CC0282" w:rsidDel="009B0215">
          <w:rPr>
            <w:rFonts w:eastAsia="Times New Roman"/>
          </w:rPr>
          <w:delText>with which we were able to annotate Mass2Motifs</w:delText>
        </w:r>
      </w:del>
      <w:ins w:id="270" w:author="Simon Rogers" w:date="2016-04-08T16:21:00Z">
        <w:r w:rsidR="009B0215">
          <w:rPr>
            <w:rFonts w:eastAsia="Times New Roman"/>
          </w:rPr>
          <w:t>we found</w:t>
        </w:r>
      </w:ins>
      <w:r w:rsidRPr="67CC0282">
        <w:rPr>
          <w:rFonts w:eastAsia="Times New Roman"/>
        </w:rPr>
        <w:t xml:space="preserve"> </w:t>
      </w:r>
      <w:r w:rsidR="001465BD">
        <w:rPr>
          <w:rFonts w:eastAsia="Times New Roman"/>
        </w:rPr>
        <w:t>include</w:t>
      </w:r>
      <w:r w:rsidR="001465BD" w:rsidRPr="67CC0282">
        <w:rPr>
          <w:rFonts w:eastAsia="Times New Roman"/>
        </w:rPr>
        <w:t xml:space="preserve"> </w:t>
      </w:r>
      <w:r w:rsidRPr="67CC0282">
        <w:rPr>
          <w:rFonts w:eastAsia="Times New Roman"/>
        </w:rPr>
        <w:t xml:space="preserve">histidine, phenylalanine, adenine, and a hexose-unit, as well as structural features such as </w:t>
      </w:r>
      <w:del w:id="271" w:author="Simon Rogers" w:date="2016-04-08T16:22:00Z">
        <w:r w:rsidRPr="67CC0282" w:rsidDel="009B0215">
          <w:rPr>
            <w:rFonts w:eastAsia="Times New Roman"/>
          </w:rPr>
          <w:delText xml:space="preserve">the loss of a </w:delText>
        </w:r>
      </w:del>
      <w:r w:rsidRPr="67CC0282">
        <w:rPr>
          <w:rFonts w:eastAsia="Times New Roman"/>
        </w:rPr>
        <w:t>water</w:t>
      </w:r>
      <w:ins w:id="272" w:author="Simon Rogers" w:date="2016-04-08T16:22:00Z">
        <w:r w:rsidR="009B0215">
          <w:rPr>
            <w:rFonts w:eastAsia="Times New Roman"/>
          </w:rPr>
          <w:t xml:space="preserve"> or carboxyl group loss</w:t>
        </w:r>
      </w:ins>
      <w:del w:id="273" w:author="Simon Rogers" w:date="2016-04-08T16:23:00Z">
        <w:r w:rsidRPr="67CC0282" w:rsidDel="009B0215">
          <w:rPr>
            <w:rFonts w:eastAsia="Times New Roman"/>
          </w:rPr>
          <w:delText xml:space="preserve"> molecule or a carboxyl group</w:delText>
        </w:r>
      </w:del>
      <w:r w:rsidRPr="67CC0282">
        <w:rPr>
          <w:rFonts w:eastAsia="Times New Roman"/>
        </w:rPr>
        <w:t>.</w:t>
      </w:r>
    </w:p>
    <w:p w14:paraId="58ED3A22" w14:textId="5F1C66AE" w:rsidR="003232B9" w:rsidRPr="00B641C6" w:rsidRDefault="009B0215" w:rsidP="006A642D">
      <w:pPr>
        <w:pStyle w:val="OurBody"/>
      </w:pPr>
      <w:ins w:id="274" w:author="Simon Rogers" w:date="2016-04-08T16:23:00Z">
        <w:r>
          <w:t xml:space="preserve">The degree of Mass2Motifs (the number of spectra in which they occurred) </w:t>
        </w:r>
      </w:ins>
      <w:del w:id="275" w:author="Simon Rogers" w:date="2016-04-08T16:23:00Z">
        <w:r w:rsidR="67CC0282" w:rsidDel="009B0215">
          <w:delText xml:space="preserve">The number of MS1 molecules including particular Mass2Motifs </w:delText>
        </w:r>
      </w:del>
      <w:r w:rsidR="67CC0282">
        <w:t>varied</w:t>
      </w:r>
      <w:del w:id="276" w:author="Simon Rogers" w:date="2016-04-08T16:23:00Z">
        <w:r w:rsidR="67CC0282" w:rsidDel="009B0215">
          <w:delText xml:space="preserve"> dramatically across the Mass2Motifs</w:delText>
        </w:r>
      </w:del>
      <w:r w:rsidR="67CC0282">
        <w:t>, with some Mass2Motifs appearing in over 200 spectra (see Supporting Info section 5.2 for more details)</w:t>
      </w:r>
      <w:ins w:id="277" w:author="Simon Rogers" w:date="2016-04-08T16:32:00Z">
        <w:r w:rsidR="00F20926">
          <w:t>, demonstrating the ability of MS2LDA to extract both generic and more specific structural features</w:t>
        </w:r>
      </w:ins>
      <w:r w:rsidR="67CC0282">
        <w:t xml:space="preserve">. The number of Mass2Motifs within each spectrum also varied. On average, some 600 spectra in each file consisted of just one Mass2Motif, 300 consisted of two, 50 consisted of three and 20 consisted of four or more. Crucially, across the four files, an average of 70% of the spectra included at least one of the annotated Mass2Motifs (see Supporting Info section 5.2 for more details). This demonstrates the power of MS2LDA </w:t>
      </w:r>
      <w:del w:id="278" w:author="Simon Rogers" w:date="2016-04-08T16:33:00Z">
        <w:r w:rsidR="67CC0282" w:rsidDel="004702E3">
          <w:delText>as a</w:delText>
        </w:r>
      </w:del>
      <w:ins w:id="279" w:author="Simon Rogers" w:date="2016-04-08T16:33:00Z">
        <w:r w:rsidR="004702E3">
          <w:t>for</w:t>
        </w:r>
      </w:ins>
      <w:r w:rsidR="67CC0282">
        <w:t xml:space="preserve"> data reduction</w:t>
      </w:r>
      <w:del w:id="280" w:author="Simon Rogers" w:date="2016-04-08T16:33:00Z">
        <w:r w:rsidR="67CC0282" w:rsidDel="004702E3">
          <w:delText xml:space="preserve"> </w:delText>
        </w:r>
      </w:del>
      <w:ins w:id="281" w:author="Simon Rogers" w:date="2016-04-08T16:33:00Z">
        <w:r w:rsidR="004702E3">
          <w:t xml:space="preserve"> </w:t>
        </w:r>
      </w:ins>
      <w:del w:id="282" w:author="Simon Rogers" w:date="2016-04-08T16:33:00Z">
        <w:r w:rsidR="67CC0282" w:rsidDel="004702E3">
          <w:delText xml:space="preserve">technique </w:delText>
        </w:r>
      </w:del>
      <w:r w:rsidR="67CC0282">
        <w:t xml:space="preserve">– </w:t>
      </w:r>
      <w:del w:id="283" w:author="Simon Rogers" w:date="2016-04-08T16:34:00Z">
        <w:r w:rsidR="67CC0282" w:rsidDel="004702E3">
          <w:delText xml:space="preserve">by </w:delText>
        </w:r>
      </w:del>
      <w:r w:rsidR="67CC0282">
        <w:t>annotating just 30-40 of the discovered Mass2Motifs</w:t>
      </w:r>
      <w:del w:id="284" w:author="Simon Rogers" w:date="2016-04-08T16:34:00Z">
        <w:r w:rsidR="67CC0282" w:rsidDel="004702E3">
          <w:delText>, we have</w:delText>
        </w:r>
      </w:del>
      <w:ins w:id="285" w:author="Simon Rogers" w:date="2016-04-08T16:34:00Z">
        <w:r w:rsidR="004702E3">
          <w:t xml:space="preserve"> provides</w:t>
        </w:r>
      </w:ins>
      <w:r w:rsidR="67CC0282">
        <w:t xml:space="preserve"> valuable insight into the biochemistry of 70% of the </w:t>
      </w:r>
      <w:del w:id="286" w:author="Simon Rogers" w:date="2016-04-08T16:34:00Z">
        <w:r w:rsidR="67CC0282" w:rsidDel="004702E3">
          <w:delText xml:space="preserve">observed </w:delText>
        </w:r>
      </w:del>
      <w:r w:rsidR="67CC0282">
        <w:t>spectra</w:t>
      </w:r>
      <w:del w:id="287" w:author="Simon Rogers" w:date="2016-04-08T16:24:00Z">
        <w:r w:rsidR="67CC0282" w:rsidDel="009B0215">
          <w:delText xml:space="preserve"> without having to rely on their external identification</w:delText>
        </w:r>
      </w:del>
      <w:r w:rsidR="67CC0282">
        <w:t xml:space="preserve">. </w:t>
      </w:r>
      <w:del w:id="288" w:author="Simon Rogers" w:date="2016-04-08T16:34:00Z">
        <w:r w:rsidR="67CC0282" w:rsidDel="004702E3">
          <w:delText>To place this performance into context</w:delText>
        </w:r>
      </w:del>
      <w:ins w:id="289" w:author="Simon Rogers" w:date="2016-04-08T16:34:00Z">
        <w:r w:rsidR="004702E3">
          <w:t>For comparison</w:t>
        </w:r>
      </w:ins>
      <w:r w:rsidR="67CC0282">
        <w:t xml:space="preserve">, we compared the spectra </w:t>
      </w:r>
      <w:ins w:id="290" w:author="Simon Rogers" w:date="2016-04-08T16:24:00Z">
        <w:r>
          <w:t xml:space="preserve">to </w:t>
        </w:r>
      </w:ins>
      <w:del w:id="291" w:author="Simon Rogers" w:date="2016-04-08T16:24:00Z">
        <w:r w:rsidR="67CC0282" w:rsidDel="009B0215">
          <w:delText xml:space="preserve">with </w:delText>
        </w:r>
      </w:del>
      <w:ins w:id="292" w:author="Simon Rogers" w:date="2016-04-08T16:24:00Z">
        <w:r>
          <w:t xml:space="preserve">the </w:t>
        </w:r>
      </w:ins>
      <w:proofErr w:type="spellStart"/>
      <w:r w:rsidR="67CC0282">
        <w:t>MassBank</w:t>
      </w:r>
      <w:proofErr w:type="spellEnd"/>
      <w:r w:rsidR="67CC0282">
        <w:t xml:space="preserve"> and NIST libraries (see Supplementary Information Section </w:t>
      </w:r>
      <w:r w:rsidR="00C277C6">
        <w:t>5.4</w:t>
      </w:r>
      <w:r w:rsidR="67CC0282">
        <w:t xml:space="preserve">) and obtained hits for only 39% and 9% of the MS2 spectra at a relatively low matching score threshold (&gt;75% normalized scores) for </w:t>
      </w:r>
      <w:del w:id="293" w:author="Simon Rogers" w:date="2016-04-08T16:24:00Z">
        <w:r w:rsidR="67CC0282" w:rsidDel="009B0215">
          <w:delText xml:space="preserve">the </w:delText>
        </w:r>
      </w:del>
      <w:r w:rsidR="67CC0282">
        <w:t xml:space="preserve">NIST and </w:t>
      </w:r>
      <w:proofErr w:type="spellStart"/>
      <w:r w:rsidR="67CC0282">
        <w:t>MassBank</w:t>
      </w:r>
      <w:proofErr w:type="spellEnd"/>
      <w:r w:rsidR="67CC0282">
        <w:t xml:space="preserve"> </w:t>
      </w:r>
      <w:del w:id="294" w:author="Simon Rogers" w:date="2016-04-08T16:24:00Z">
        <w:r w:rsidR="67CC0282" w:rsidDel="009B0215">
          <w:delText xml:space="preserve">databases </w:delText>
        </w:r>
      </w:del>
      <w:r w:rsidR="67CC0282">
        <w:t xml:space="preserve">respectively. This </w:t>
      </w:r>
      <w:del w:id="295" w:author="Simon Rogers" w:date="2016-04-08T16:34:00Z">
        <w:r w:rsidR="67CC0282" w:rsidDel="004702E3">
          <w:delText xml:space="preserve">reduces </w:delText>
        </w:r>
      </w:del>
      <w:ins w:id="296" w:author="Simon Rogers" w:date="2016-04-08T16:34:00Z">
        <w:r w:rsidR="004702E3">
          <w:t xml:space="preserve">drops </w:t>
        </w:r>
      </w:ins>
      <w:r w:rsidR="67CC0282">
        <w:t>to 25% and 6% for higher thresholds (&gt;90%</w:t>
      </w:r>
      <w:del w:id="297" w:author="Simon Rogers" w:date="2016-04-08T16:34:00Z">
        <w:r w:rsidR="67CC0282" w:rsidDel="004702E3">
          <w:delText xml:space="preserve"> normalized scores</w:delText>
        </w:r>
      </w:del>
      <w:r w:rsidR="67CC0282">
        <w:t xml:space="preserve">). </w:t>
      </w:r>
      <w:ins w:id="298" w:author="Simon Rogers" w:date="2016-04-08T16:25:00Z">
        <w:r>
          <w:t xml:space="preserve">Gaining biochemically relevant insights from 70% of the spectra presents a clear advantage over </w:t>
        </w:r>
      </w:ins>
      <w:ins w:id="299" w:author="Simon Rogers" w:date="2016-04-08T16:26:00Z">
        <w:r>
          <w:t xml:space="preserve">only extracting insight from </w:t>
        </w:r>
      </w:ins>
      <w:ins w:id="300" w:author="Simon Rogers" w:date="2016-04-08T16:25:00Z">
        <w:r>
          <w:t>6-25% of spectra</w:t>
        </w:r>
      </w:ins>
      <w:ins w:id="301" w:author="Simon Rogers" w:date="2016-04-08T16:27:00Z">
        <w:r>
          <w:t xml:space="preserve">. </w:t>
        </w:r>
      </w:ins>
      <w:ins w:id="302" w:author="Simon Rogers" w:date="2016-04-08T16:30:00Z">
        <w:r w:rsidR="00F20926">
          <w:t>In addition, t</w:t>
        </w:r>
      </w:ins>
      <w:ins w:id="303" w:author="Simon Rogers" w:date="2016-04-08T16:28:00Z">
        <w:r>
          <w:t>he methods are not mutually exclusive –</w:t>
        </w:r>
      </w:ins>
      <w:ins w:id="304" w:author="Simon Rogers" w:date="2016-04-08T16:29:00Z">
        <w:r w:rsidR="00F20926">
          <w:t xml:space="preserve"> we demonstrate that combining MS2LDA with spectral searching </w:t>
        </w:r>
      </w:ins>
      <w:ins w:id="305" w:author="Simon Rogers" w:date="2016-04-08T16:30:00Z">
        <w:r w:rsidR="00F20926">
          <w:t>can lead to automated Mass2Motif annotation.</w:t>
        </w:r>
      </w:ins>
      <w:del w:id="306" w:author="Simon Rogers" w:date="2016-04-08T16:25:00Z">
        <w:r w:rsidR="67CC0282" w:rsidRPr="001D49EB" w:rsidDel="009B0215">
          <w:rPr>
            <w:highlight w:val="yellow"/>
            <w:rPrChange w:id="307" w:author="Mike" w:date="2016-03-31T21:30:00Z">
              <w:rPr/>
            </w:rPrChange>
          </w:rPr>
          <w:delText xml:space="preserve">Providing biochemical insight for 70% of the spectra represents a clear </w:delText>
        </w:r>
        <w:commentRangeStart w:id="308"/>
        <w:r w:rsidR="67CC0282" w:rsidRPr="001D49EB" w:rsidDel="009B0215">
          <w:rPr>
            <w:highlight w:val="yellow"/>
            <w:rPrChange w:id="309" w:author="Mike" w:date="2016-03-31T21:30:00Z">
              <w:rPr/>
            </w:rPrChange>
          </w:rPr>
          <w:delText>advantage</w:delText>
        </w:r>
        <w:commentRangeEnd w:id="308"/>
        <w:r w:rsidR="001D49EB" w:rsidDel="009B0215">
          <w:rPr>
            <w:rStyle w:val="CommentReference"/>
            <w:rFonts w:asciiTheme="minorHAnsi" w:hAnsiTheme="minorHAnsi" w:cstheme="minorBidi"/>
          </w:rPr>
          <w:commentReference w:id="308"/>
        </w:r>
        <w:r w:rsidR="67CC0282" w:rsidRPr="001D49EB" w:rsidDel="009B0215">
          <w:rPr>
            <w:highlight w:val="yellow"/>
            <w:rPrChange w:id="310" w:author="Mike" w:date="2016-03-31T21:30:00Z">
              <w:rPr/>
            </w:rPrChange>
          </w:rPr>
          <w:delText>.</w:delText>
        </w:r>
        <w:r w:rsidR="67CC0282" w:rsidDel="009B0215">
          <w:delText xml:space="preserve"> </w:delText>
        </w:r>
      </w:del>
      <w:del w:id="311" w:author="Simon Rogers" w:date="2016-04-08T16:27:00Z">
        <w:r w:rsidR="67CC0282" w:rsidDel="009B0215">
          <w:delText>In the following sections we will give specific examples of the analysis possible in this reduced data space.</w:delText>
        </w:r>
      </w:del>
    </w:p>
    <w:p w14:paraId="416F1AD5" w14:textId="78A6F3B8" w:rsidR="002D2773" w:rsidRPr="00B641C6" w:rsidRDefault="67CC0282" w:rsidP="0087339A">
      <w:pPr>
        <w:spacing w:line="276" w:lineRule="auto"/>
        <w:jc w:val="both"/>
        <w:rPr>
          <w:rFonts w:ascii="Times New Roman" w:hAnsi="Times New Roman" w:cs="Times New Roman"/>
          <w:b/>
        </w:rPr>
      </w:pPr>
      <w:r w:rsidRPr="67CC0282">
        <w:rPr>
          <w:rFonts w:ascii="Times New Roman" w:eastAsia="Times New Roman" w:hAnsi="Times New Roman" w:cs="Times New Roman"/>
          <w:b/>
          <w:bCs/>
        </w:rPr>
        <w:t>3.1 Automatic, unsupervised, chemical substructure discovery</w:t>
      </w:r>
    </w:p>
    <w:p w14:paraId="00DA7CAA" w14:textId="1BB60C11" w:rsidR="003232B9" w:rsidRPr="00B641C6" w:rsidRDefault="67CC0282" w:rsidP="006A642D">
      <w:pPr>
        <w:pStyle w:val="OurBody"/>
      </w:pPr>
      <w:r>
        <w:t xml:space="preserve">The structurally annotated Mass2Motifs cover a diverse set of biochemically relevant structural features, including amino acid related (i.e. histidine, leucine, tryptophan, and tyrosine), nucleotide related (i.e. adenine, cytosine, and xanthine), and other biomolecules such as </w:t>
      </w:r>
      <w:proofErr w:type="spellStart"/>
      <w:r>
        <w:t>cinnamic</w:t>
      </w:r>
      <w:proofErr w:type="spellEnd"/>
      <w:r>
        <w:t xml:space="preserve"> acid, </w:t>
      </w:r>
      <w:proofErr w:type="spellStart"/>
      <w:r>
        <w:t>ferulic</w:t>
      </w:r>
      <w:proofErr w:type="spellEnd"/>
      <w:r>
        <w:t xml:space="preserve"> acid, ribose and N-</w:t>
      </w:r>
      <w:proofErr w:type="spellStart"/>
      <w:r>
        <w:t>acetylputrescine</w:t>
      </w:r>
      <w:proofErr w:type="spellEnd"/>
      <w:r>
        <w:t xml:space="preserve">. </w:t>
      </w:r>
      <w:del w:id="312" w:author="Simon Rogers" w:date="2016-04-08T16:32:00Z">
        <w:r w:rsidDel="00F20926">
          <w:delText xml:space="preserve">The number of spectra including each Mass2Motif (its </w:delText>
        </w:r>
        <w:r w:rsidRPr="67CC0282" w:rsidDel="00F20926">
          <w:rPr>
            <w:i/>
            <w:iCs/>
          </w:rPr>
          <w:delText>degree</w:delText>
        </w:r>
        <w:r w:rsidDel="00F20926">
          <w:delText xml:space="preserve">) varied greatly across the Mass2Motifs demonstrating the ability of MS2LDA to extract both generic and more specific structural features. </w:delText>
        </w:r>
      </w:del>
      <w:r>
        <w:t xml:space="preserve">The reproducibility of </w:t>
      </w:r>
      <w:del w:id="313" w:author="Simon Rogers" w:date="2016-04-08T16:32:00Z">
        <w:r w:rsidDel="00F20926">
          <w:delText>the analysis</w:delText>
        </w:r>
      </w:del>
      <w:ins w:id="314" w:author="Simon Rogers" w:date="2016-04-08T16:32:00Z">
        <w:r w:rsidR="00F20926">
          <w:t>MS2LDA</w:t>
        </w:r>
      </w:ins>
      <w:r>
        <w:t xml:space="preserve"> is demonstrated by the fact that Mass2Motifs related to the same substructure or structural feature were consistently found across two or more beers despite </w:t>
      </w:r>
      <w:del w:id="315" w:author="Simon Rogers" w:date="2016-04-08T16:32:00Z">
        <w:r w:rsidDel="00F20926">
          <w:delText xml:space="preserve">the fact that </w:delText>
        </w:r>
      </w:del>
      <w:r>
        <w:t xml:space="preserve">each sample </w:t>
      </w:r>
      <w:ins w:id="316" w:author="Simon Rogers" w:date="2016-04-08T16:32:00Z">
        <w:r w:rsidR="00F20926">
          <w:t>being</w:t>
        </w:r>
      </w:ins>
      <w:del w:id="317" w:author="Simon Rogers" w:date="2016-04-08T16:32:00Z">
        <w:r w:rsidDel="00F20926">
          <w:delText>was</w:delText>
        </w:r>
      </w:del>
      <w:r>
        <w:t xml:space="preserve"> processed </w:t>
      </w:r>
      <w:del w:id="318" w:author="Simon Rogers" w:date="2016-04-08T16:32:00Z">
        <w:r w:rsidDel="00F20926">
          <w:delText xml:space="preserve">through the workflow </w:delText>
        </w:r>
      </w:del>
      <w:r>
        <w:t>independently</w:t>
      </w:r>
      <w:del w:id="319" w:author="Simon Rogers" w:date="2016-04-08T16:33:00Z">
        <w:r w:rsidDel="00F20926">
          <w:delText>. For example</w:delText>
        </w:r>
      </w:del>
      <w:ins w:id="320" w:author="Simon Rogers" w:date="2016-04-08T16:33:00Z">
        <w:r w:rsidR="00F20926">
          <w:t xml:space="preserve"> (e.g.</w:t>
        </w:r>
      </w:ins>
      <w:del w:id="321" w:author="Simon Rogers" w:date="2016-04-08T16:33:00Z">
        <w:r w:rsidDel="00F20926">
          <w:delText>,</w:delText>
        </w:r>
      </w:del>
      <w:r>
        <w:t xml:space="preserve"> hexose-related Mass2Motifs were </w:t>
      </w:r>
      <w:del w:id="322" w:author="Simon Rogers" w:date="2016-04-08T16:33:00Z">
        <w:r w:rsidDel="00F20926">
          <w:delText xml:space="preserve">abundantly </w:delText>
        </w:r>
      </w:del>
      <w:r>
        <w:t xml:space="preserve">present in all positive ionization mode beer </w:t>
      </w:r>
      <w:del w:id="323" w:author="Simon Rogers" w:date="2016-04-08T16:33:00Z">
        <w:r w:rsidDel="00F20926">
          <w:delText xml:space="preserve">data </w:delText>
        </w:r>
      </w:del>
      <w:r>
        <w:t xml:space="preserve">files with degrees </w:t>
      </w:r>
      <w:del w:id="324" w:author="Simon Rogers" w:date="2016-04-08T16:33:00Z">
        <w:r w:rsidDel="00F20926">
          <w:delText xml:space="preserve">ranging </w:delText>
        </w:r>
      </w:del>
      <w:r>
        <w:t>from 58 to more than 100 (see Supporting Tables S-1 and S-2)</w:t>
      </w:r>
      <w:ins w:id="325" w:author="Simon Rogers" w:date="2016-04-08T16:33:00Z">
        <w:r w:rsidR="00F20926">
          <w:t>)</w:t>
        </w:r>
      </w:ins>
      <w:r>
        <w:t>. Differences in degree</w:t>
      </w:r>
      <w:del w:id="326" w:author="Simon Rogers" w:date="2016-04-08T16:33:00Z">
        <w:r w:rsidDel="00F20926">
          <w:delText>s</w:delText>
        </w:r>
      </w:del>
      <w:r>
        <w:t xml:space="preserve"> and absence of some of the Mass2Motifs across the different beer extracts show that variability in metabolic composition are also made visible by </w:t>
      </w:r>
      <w:del w:id="327" w:author="Simon Rogers" w:date="2016-04-08T16:33:00Z">
        <w:r w:rsidDel="00F20926">
          <w:delText xml:space="preserve">the </w:delText>
        </w:r>
      </w:del>
      <w:r>
        <w:t>MS2LDA</w:t>
      </w:r>
      <w:del w:id="328" w:author="Simon Rogers" w:date="2016-04-08T16:33:00Z">
        <w:r w:rsidDel="00F20926">
          <w:delText xml:space="preserve"> workflow as well</w:delText>
        </w:r>
      </w:del>
      <w:r>
        <w:t>.</w:t>
      </w:r>
    </w:p>
    <w:p w14:paraId="513CFAA6" w14:textId="09546405" w:rsidR="003232B9" w:rsidRPr="00B641C6" w:rsidRDefault="003626E5" w:rsidP="006A642D">
      <w:pPr>
        <w:pStyle w:val="OurBody"/>
      </w:pPr>
      <w:ins w:id="329" w:author="Simon Rogers" w:date="2016-04-08T16:34:00Z">
        <w:r w:rsidRPr="00281799">
          <w:rPr>
            <w:rFonts w:ascii="Calibri" w:hAnsi="Calibri"/>
            <w:noProof/>
            <w:lang w:val="en-US" w:eastAsia="en-US"/>
            <w:rPrChange w:id="330" w:author="Unknown">
              <w:rPr>
                <w:noProof/>
                <w:lang w:val="en-US" w:eastAsia="en-US"/>
              </w:rPr>
            </w:rPrChange>
          </w:rPr>
          <w:lastRenderedPageBreak/>
          <w:drawing>
            <wp:anchor distT="0" distB="0" distL="114300" distR="114300" simplePos="0" relativeHeight="251686912" behindDoc="0" locked="0" layoutInCell="1" allowOverlap="1" wp14:anchorId="48846717" wp14:editId="1CBD4C5A">
              <wp:simplePos x="0" y="0"/>
              <wp:positionH relativeFrom="column">
                <wp:posOffset>-63500</wp:posOffset>
              </wp:positionH>
              <wp:positionV relativeFrom="paragraph">
                <wp:posOffset>1943735</wp:posOffset>
              </wp:positionV>
              <wp:extent cx="5730875" cy="326136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6">
                        <a:extLst>
                          <a:ext uri="{28A0092B-C50C-407E-A947-70E740481C1C}">
                            <a14:useLocalDpi xmlns:a14="http://schemas.microsoft.com/office/drawing/2010/main" val="0"/>
                          </a:ext>
                        </a:extLst>
                      </a:blip>
                      <a:stretch>
                        <a:fillRect/>
                      </a:stretch>
                    </pic:blipFill>
                    <pic:spPr>
                      <a:xfrm>
                        <a:off x="0" y="0"/>
                        <a:ext cx="5730875" cy="3261360"/>
                      </a:xfrm>
                      <a:prstGeom prst="rect">
                        <a:avLst/>
                      </a:prstGeom>
                    </pic:spPr>
                  </pic:pic>
                </a:graphicData>
              </a:graphic>
              <wp14:sizeRelH relativeFrom="margin">
                <wp14:pctWidth>0</wp14:pctWidth>
              </wp14:sizeRelH>
              <wp14:sizeRelV relativeFrom="margin">
                <wp14:pctHeight>0</wp14:pctHeight>
              </wp14:sizeRelV>
            </wp:anchor>
          </w:drawing>
        </w:r>
      </w:ins>
      <w:del w:id="331" w:author="Simon Rogers" w:date="2016-04-08T16:34:00Z">
        <w:r w:rsidR="00283EBC" w:rsidRPr="00281799" w:rsidDel="003626E5">
          <w:rPr>
            <w:rFonts w:ascii="Calibri" w:hAnsi="Calibri"/>
            <w:noProof/>
            <w:lang w:val="en-US" w:eastAsia="en-US"/>
            <w:rPrChange w:id="332" w:author="Unknown">
              <w:rPr>
                <w:noProof/>
                <w:lang w:val="en-US" w:eastAsia="en-US"/>
              </w:rPr>
            </w:rPrChange>
          </w:rPr>
          <w:drawing>
            <wp:anchor distT="0" distB="0" distL="114300" distR="114300" simplePos="0" relativeHeight="251668480" behindDoc="0" locked="0" layoutInCell="1" allowOverlap="1" wp14:anchorId="6D5F4180" wp14:editId="0289614C">
              <wp:simplePos x="0" y="0"/>
              <wp:positionH relativeFrom="column">
                <wp:posOffset>-64770</wp:posOffset>
              </wp:positionH>
              <wp:positionV relativeFrom="paragraph">
                <wp:posOffset>2172335</wp:posOffset>
              </wp:positionV>
              <wp:extent cx="5730875" cy="326136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6">
                        <a:extLst>
                          <a:ext uri="{28A0092B-C50C-407E-A947-70E740481C1C}">
                            <a14:useLocalDpi xmlns:a14="http://schemas.microsoft.com/office/drawing/2010/main" val="0"/>
                          </a:ext>
                        </a:extLst>
                      </a:blip>
                      <a:stretch>
                        <a:fillRect/>
                      </a:stretch>
                    </pic:blipFill>
                    <pic:spPr>
                      <a:xfrm>
                        <a:off x="0" y="0"/>
                        <a:ext cx="5730875" cy="3261360"/>
                      </a:xfrm>
                      <a:prstGeom prst="rect">
                        <a:avLst/>
                      </a:prstGeom>
                    </pic:spPr>
                  </pic:pic>
                </a:graphicData>
              </a:graphic>
              <wp14:sizeRelH relativeFrom="margin">
                <wp14:pctWidth>0</wp14:pctWidth>
              </wp14:sizeRelH>
              <wp14:sizeRelV relativeFrom="margin">
                <wp14:pctHeight>0</wp14:pctHeight>
              </wp14:sizeRelV>
            </wp:anchor>
          </w:drawing>
        </w:r>
        <w:r w:rsidR="003232B9" w:rsidRPr="00B641C6" w:rsidDel="003626E5">
          <w:delText xml:space="preserve">The </w:delText>
        </w:r>
      </w:del>
      <w:ins w:id="333" w:author="Simon Rogers" w:date="2016-04-08T16:34:00Z">
        <w:r>
          <w:rPr>
            <w:rFonts w:ascii="Calibri" w:hAnsi="Calibri"/>
            <w:noProof/>
            <w:lang w:val="en-US" w:eastAsia="en-US"/>
          </w:rPr>
          <w:t>A</w:t>
        </w:r>
        <w:r w:rsidRPr="00B641C6">
          <w:t xml:space="preserve"> </w:t>
        </w:r>
      </w:ins>
      <w:proofErr w:type="spellStart"/>
      <w:r w:rsidR="003232B9" w:rsidRPr="00B641C6">
        <w:t>ferulic</w:t>
      </w:r>
      <w:proofErr w:type="spellEnd"/>
      <w:r w:rsidR="003232B9" w:rsidRPr="00B641C6">
        <w:t xml:space="preserve"> acid example (a plant-derived </w:t>
      </w:r>
      <w:proofErr w:type="spellStart"/>
      <w:r w:rsidR="003232B9" w:rsidRPr="00B641C6">
        <w:t>hydroxycinnamic</w:t>
      </w:r>
      <w:proofErr w:type="spellEnd"/>
      <w:r w:rsidR="003232B9" w:rsidRPr="00B641C6">
        <w:t xml:space="preserve"> acid, </w:t>
      </w:r>
      <w:del w:id="334" w:author="Simon Rogers" w:date="2016-04-08T16:35:00Z">
        <w:r w:rsidR="003232B9" w:rsidRPr="00B641C6" w:rsidDel="003626E5">
          <w:delText xml:space="preserve">known to be </w:delText>
        </w:r>
      </w:del>
      <w:r w:rsidR="003232B9" w:rsidRPr="00B641C6">
        <w:t xml:space="preserve">present in cereals, one of the ingredients of beer) is visualised in Figure 3. </w:t>
      </w:r>
      <w:del w:id="335" w:author="Simon Rogers" w:date="2016-04-08T16:35:00Z">
        <w:r w:rsidR="003232B9" w:rsidRPr="00B641C6" w:rsidDel="003626E5">
          <w:delText>Here w</w:delText>
        </w:r>
      </w:del>
      <w:ins w:id="336" w:author="Simon Rogers" w:date="2016-04-08T16:35:00Z">
        <w:r>
          <w:t>W</w:t>
        </w:r>
      </w:ins>
      <w:r w:rsidR="003232B9" w:rsidRPr="00B641C6">
        <w:t xml:space="preserve">e show three </w:t>
      </w:r>
      <w:r w:rsidR="00C41177" w:rsidRPr="00B641C6">
        <w:t xml:space="preserve">of the 11 </w:t>
      </w:r>
      <w:r w:rsidR="003232B9" w:rsidRPr="00B641C6">
        <w:t>spectra that include this Mass2Motif (Mass2Motif 19)</w:t>
      </w:r>
      <w:r w:rsidR="00283EBC" w:rsidRPr="00B641C6">
        <w:t xml:space="preserve"> with the fragments explained by this Mass2Motif highlighted</w:t>
      </w:r>
      <w:r w:rsidR="003232B9" w:rsidRPr="00B641C6">
        <w:t xml:space="preserve">. </w:t>
      </w:r>
      <w:del w:id="337" w:author="Simon Rogers" w:date="2016-04-08T16:35:00Z">
        <w:r w:rsidR="003232B9" w:rsidRPr="00B641C6" w:rsidDel="003626E5">
          <w:delText>The conserved</w:delText>
        </w:r>
      </w:del>
      <w:ins w:id="338" w:author="Simon Rogers" w:date="2016-04-08T16:35:00Z">
        <w:r>
          <w:t>Conserved</w:t>
        </w:r>
      </w:ins>
      <w:r w:rsidR="003232B9" w:rsidRPr="00B641C6">
        <w:t xml:space="preserve"> mass fragments are clearly visible across the three spectra and the most conserved are highlighted in the histogram (Figure 3-D).</w:t>
      </w:r>
      <w:r w:rsidR="00283EBC" w:rsidRPr="00B641C6">
        <w:t xml:space="preserve"> </w:t>
      </w:r>
      <w:r w:rsidR="003232B9" w:rsidRPr="00B641C6">
        <w:t xml:space="preserve">We re-iterate that this </w:t>
      </w:r>
      <w:del w:id="339" w:author="Simon Rogers" w:date="2016-04-08T16:36:00Z">
        <w:r w:rsidR="003232B9" w:rsidRPr="00B641C6" w:rsidDel="003626E5">
          <w:delText>has been extracted in an</w:delText>
        </w:r>
      </w:del>
      <w:ins w:id="340" w:author="Simon Rogers" w:date="2016-04-08T16:36:00Z">
        <w:r>
          <w:t>method is</w:t>
        </w:r>
      </w:ins>
      <w:r w:rsidR="003232B9" w:rsidRPr="00B641C6">
        <w:t xml:space="preserve"> unsupervised</w:t>
      </w:r>
      <w:del w:id="341" w:author="Simon Rogers" w:date="2016-04-08T16:36:00Z">
        <w:r w:rsidR="003232B9" w:rsidRPr="00B641C6" w:rsidDel="003626E5">
          <w:delText xml:space="preserve"> manner</w:delText>
        </w:r>
      </w:del>
      <w:r w:rsidR="003232B9" w:rsidRPr="00B641C6">
        <w:t xml:space="preserve">, </w:t>
      </w:r>
      <w:ins w:id="342" w:author="Simon Rogers" w:date="2016-04-08T16:36:00Z">
        <w:r>
          <w:t xml:space="preserve">despite </w:t>
        </w:r>
      </w:ins>
      <w:r w:rsidR="003232B9" w:rsidRPr="00B641C6">
        <w:t xml:space="preserve">no prior knowledge of </w:t>
      </w:r>
      <w:del w:id="343" w:author="Simon Rogers" w:date="2016-04-08T16:36:00Z">
        <w:r w:rsidR="003232B9" w:rsidRPr="00B641C6" w:rsidDel="003626E5">
          <w:delText xml:space="preserve">the </w:delText>
        </w:r>
      </w:del>
      <w:r w:rsidR="003232B9" w:rsidRPr="00B641C6">
        <w:t xml:space="preserve">fragments of interest </w:t>
      </w:r>
      <w:del w:id="344" w:author="Simon Rogers" w:date="2016-04-08T16:36:00Z">
        <w:r w:rsidR="003232B9" w:rsidRPr="00B641C6" w:rsidDel="003626E5">
          <w:delText xml:space="preserve">were </w:delText>
        </w:r>
      </w:del>
      <w:ins w:id="345" w:author="Simon Rogers" w:date="2016-04-08T16:36:00Z">
        <w:r>
          <w:t>being</w:t>
        </w:r>
        <w:r w:rsidRPr="00B641C6">
          <w:t xml:space="preserve"> </w:t>
        </w:r>
      </w:ins>
      <w:r w:rsidR="003232B9" w:rsidRPr="00B641C6">
        <w:t xml:space="preserve">provided </w:t>
      </w:r>
      <w:del w:id="346" w:author="Simon Rogers" w:date="2016-04-08T16:36:00Z">
        <w:r w:rsidR="003232B9" w:rsidRPr="00B641C6" w:rsidDel="003626E5">
          <w:delText xml:space="preserve">to the algorithm </w:delText>
        </w:r>
      </w:del>
      <w:r w:rsidR="003232B9" w:rsidRPr="00B641C6">
        <w:t xml:space="preserve">(c.f. MS2Analyzer </w:t>
      </w:r>
      <w:r w:rsidR="003232B9" w:rsidRPr="67CC0282">
        <w:fldChar w:fldCharType="begin"/>
      </w:r>
      <w:r w:rsidR="00985BA6" w:rsidRPr="00B641C6">
        <w:rPr>
          <w:szCs w:val="20"/>
        </w:rPr>
        <w:instrText xml:space="preserve"> ADDIN EN.CITE &lt;EndNote&gt;&lt;Cite&gt;&lt;Author&gt;Ma&lt;/Author&gt;&lt;Year&gt;2014&lt;/Year&gt;&lt;RecNum&gt;3225&lt;/RecNum&gt;&lt;DisplayText&gt;[17]&lt;/DisplayText&gt;&lt;record&gt;&lt;rec-number&gt;3225&lt;/rec-number&gt;&lt;foreign-keys&gt;&lt;key app="EN" db-id="pvd09p5xxesz9qestsq5rzzpp5zdtsxz02dr" timestamp="1416223821"&gt;3225&lt;/key&gt;&lt;/foreign-keys&gt;&lt;ref-type name="Journal Article"&gt;17&lt;/ref-type&gt;&lt;contributors&gt;&lt;authors&gt;&lt;author&gt;Ma, Yan&lt;/author&gt;&lt;author&gt;Kind, Tobias&lt;/author&gt;&lt;author&gt;Yang, Dawei&lt;/author&gt;&lt;author&gt;Leon, Carlos&lt;/author&gt;&lt;author&gt;Fiehn, Oliver&lt;/author&gt;&lt;/authors&gt;&lt;/contributors&gt;&lt;titles&gt;&lt;title&gt;MS2Analyzer: A Software for Small Molecule Substructure Annotations from Accurate Tandem Mass Spectra&lt;/title&gt;&lt;secondary-title&gt;Analytical Chemistry&lt;/secondary-title&gt;&lt;/titles&gt;&lt;periodical&gt;&lt;full-title&gt;Analytical Chemistry&lt;/full-title&gt;&lt;/periodical&gt;&lt;pages&gt;10724-10731&lt;/pages&gt;&lt;volume&gt;86&lt;/volume&gt;&lt;number&gt;21&lt;/number&gt;&lt;dates&gt;&lt;year&gt;2014&lt;/year&gt;&lt;pub-dates&gt;&lt;date&gt;2014/11/04&lt;/date&gt;&lt;/pub-dates&gt;&lt;/dates&gt;&lt;publisher&gt;American Chemical Society&lt;/publisher&gt;&lt;isbn&gt;0003-2700&lt;/isbn&gt;&lt;urls&gt;&lt;related-urls&gt;&lt;url&gt;http://dx.doi.org/10.1021/ac502818e&lt;/url&gt;&lt;/related-urls&gt;&lt;/urls&gt;&lt;electronic-resource-num&gt;10.1021/ac502818e&lt;/electronic-resource-num&gt;&lt;access-date&gt;2014/11/17&lt;/access-date&gt;&lt;/record&gt;&lt;/Cite&gt;&lt;/EndNote&gt;</w:instrText>
      </w:r>
      <w:r w:rsidR="003232B9" w:rsidRPr="67CC0282">
        <w:rPr>
          <w:szCs w:val="20"/>
        </w:rPr>
        <w:fldChar w:fldCharType="separate"/>
      </w:r>
      <w:r w:rsidR="00985BA6" w:rsidRPr="67CC0282">
        <w:rPr>
          <w:noProof/>
        </w:rPr>
        <w:t>[17]</w:t>
      </w:r>
      <w:r w:rsidR="003232B9" w:rsidRPr="67CC0282">
        <w:fldChar w:fldCharType="end"/>
      </w:r>
      <w:r w:rsidR="003232B9" w:rsidRPr="67CC0282">
        <w:t>)</w:t>
      </w:r>
      <w:r w:rsidR="003232B9" w:rsidRPr="00B641C6">
        <w:t xml:space="preserve"> </w:t>
      </w:r>
      <w:del w:id="347" w:author="Simon Rogers" w:date="2016-04-08T16:36:00Z">
        <w:r w:rsidR="003232B9" w:rsidRPr="00B641C6" w:rsidDel="003626E5">
          <w:delText xml:space="preserve">but </w:delText>
        </w:r>
      </w:del>
      <w:del w:id="348" w:author="Mike" w:date="2016-03-31T21:35:00Z">
        <w:r w:rsidR="003232B9" w:rsidRPr="00B641C6" w:rsidDel="001D49EB">
          <w:delText xml:space="preserve">yet </w:delText>
        </w:r>
      </w:del>
      <w:r w:rsidR="003232B9" w:rsidRPr="00B641C6">
        <w:t xml:space="preserve">it is able to extract a biochemically relevant pattern </w:t>
      </w:r>
      <w:del w:id="349" w:author="Simon Rogers" w:date="2016-04-08T16:37:00Z">
        <w:r w:rsidR="003232B9" w:rsidRPr="00B641C6" w:rsidDel="003626E5">
          <w:delText xml:space="preserve">that appears </w:delText>
        </w:r>
      </w:del>
      <w:ins w:id="350" w:author="Simon Rogers" w:date="2016-04-08T16:37:00Z">
        <w:r>
          <w:t xml:space="preserve">appearing </w:t>
        </w:r>
      </w:ins>
      <w:r w:rsidR="003232B9" w:rsidRPr="00B641C6">
        <w:t xml:space="preserve">in only </w:t>
      </w:r>
      <w:r w:rsidR="00C41177" w:rsidRPr="00B641C6">
        <w:t>11</w:t>
      </w:r>
      <w:r w:rsidR="003232B9" w:rsidRPr="00B641C6">
        <w:t xml:space="preserve"> of the &gt;1000 spectra</w:t>
      </w:r>
      <w:del w:id="351" w:author="Simon Rogers" w:date="2016-04-08T16:37:00Z">
        <w:r w:rsidR="00C41177" w:rsidRPr="00B641C6" w:rsidDel="003626E5">
          <w:delText xml:space="preserve"> (~1%)</w:delText>
        </w:r>
      </w:del>
      <w:r w:rsidR="003232B9" w:rsidRPr="00B641C6">
        <w:t>.</w:t>
      </w:r>
      <w:r w:rsidR="00C41177" w:rsidRPr="00B641C6">
        <w:t xml:space="preserve"> The </w:t>
      </w:r>
      <w:del w:id="352" w:author="Simon Rogers" w:date="2016-04-08T16:37:00Z">
        <w:r w:rsidR="00C41177" w:rsidRPr="00B641C6" w:rsidDel="003626E5">
          <w:delText>11</w:delText>
        </w:r>
      </w:del>
      <w:r w:rsidR="003232B9" w:rsidRPr="00B641C6">
        <w:t xml:space="preserve"> spectra including this Mass2Motif can be </w:t>
      </w:r>
      <w:del w:id="353" w:author="Simon Rogers" w:date="2016-04-08T16:37:00Z">
        <w:r w:rsidR="003232B9" w:rsidRPr="00B641C6" w:rsidDel="003626E5">
          <w:delText xml:space="preserve">putatively </w:delText>
        </w:r>
      </w:del>
      <w:r w:rsidR="003232B9" w:rsidRPr="00B641C6">
        <w:t xml:space="preserve">annotated as being </w:t>
      </w:r>
      <w:proofErr w:type="spellStart"/>
      <w:r w:rsidR="003232B9" w:rsidRPr="00B641C6">
        <w:t>ferulic</w:t>
      </w:r>
      <w:proofErr w:type="spellEnd"/>
      <w:r w:rsidR="003232B9" w:rsidRPr="00B641C6">
        <w:t xml:space="preserve"> acid related, </w:t>
      </w:r>
      <w:ins w:id="354" w:author="Simon Rogers" w:date="2016-04-08T16:37:00Z">
        <w:r>
          <w:t xml:space="preserve">which is </w:t>
        </w:r>
      </w:ins>
      <w:r w:rsidR="003232B9" w:rsidRPr="00B641C6">
        <w:t xml:space="preserve">particularly useful for those </w:t>
      </w:r>
      <w:del w:id="355" w:author="Simon Rogers" w:date="2016-04-08T16:37:00Z">
        <w:r w:rsidR="003232B9" w:rsidRPr="00B641C6" w:rsidDel="003626E5">
          <w:delText>that cannot be identified</w:delText>
        </w:r>
      </w:del>
      <w:ins w:id="356" w:author="Simon Rogers" w:date="2016-04-08T16:37:00Z">
        <w:r>
          <w:t>not identified</w:t>
        </w:r>
      </w:ins>
      <w:del w:id="357" w:author="Simon Rogers" w:date="2016-04-08T16:37:00Z">
        <w:r w:rsidR="003232B9" w:rsidRPr="00B641C6" w:rsidDel="003626E5">
          <w:delText xml:space="preserve"> based on </w:delText>
        </w:r>
      </w:del>
      <w:ins w:id="358" w:author="Simon Rogers" w:date="2016-04-08T16:37:00Z">
        <w:r>
          <w:t xml:space="preserve"> from </w:t>
        </w:r>
      </w:ins>
      <w:r w:rsidR="003232B9" w:rsidRPr="00B641C6">
        <w:t>spectr</w:t>
      </w:r>
      <w:r w:rsidR="00E75F36">
        <w:t>al similarity (s</w:t>
      </w:r>
      <w:r w:rsidR="00283EBC" w:rsidRPr="00B641C6">
        <w:t xml:space="preserve">ee </w:t>
      </w:r>
      <w:del w:id="359" w:author="Simon Rogers" w:date="2016-04-08T16:37:00Z">
        <w:r w:rsidR="00E75F36" w:rsidDel="003626E5">
          <w:delText xml:space="preserve">also </w:delText>
        </w:r>
      </w:del>
      <w:ins w:id="360" w:author="Simon Rogers" w:date="2016-04-08T16:37:00Z">
        <w:r>
          <w:t>S</w:t>
        </w:r>
      </w:ins>
      <w:del w:id="361" w:author="Simon Rogers" w:date="2016-04-08T16:37:00Z">
        <w:r w:rsidR="00283EBC" w:rsidRPr="00B641C6" w:rsidDel="003626E5">
          <w:delText>s</w:delText>
        </w:r>
      </w:del>
      <w:r w:rsidR="00283EBC" w:rsidRPr="00B641C6">
        <w:t>ection 3.</w:t>
      </w:r>
      <w:r w:rsidR="00E75F36">
        <w:t>3</w:t>
      </w:r>
      <w:r w:rsidR="00283EBC" w:rsidRPr="00B641C6">
        <w:t xml:space="preserve">). </w:t>
      </w:r>
      <w:del w:id="362" w:author="Simon Rogers" w:date="2016-04-08T16:37:00Z">
        <w:r w:rsidR="00283EBC" w:rsidRPr="00B641C6" w:rsidDel="003626E5">
          <w:delText>Finally, n</w:delText>
        </w:r>
      </w:del>
      <w:ins w:id="363" w:author="Simon Rogers" w:date="2016-04-08T16:37:00Z">
        <w:r>
          <w:t>N</w:t>
        </w:r>
      </w:ins>
      <w:r w:rsidR="00283EBC" w:rsidRPr="00B641C6">
        <w:t xml:space="preserve">ote that </w:t>
      </w:r>
      <w:del w:id="364" w:author="Mike" w:date="2016-03-31T21:36:00Z">
        <w:r w:rsidR="00283EBC" w:rsidRPr="00B641C6" w:rsidDel="001D49EB">
          <w:delText xml:space="preserve">overall </w:delText>
        </w:r>
      </w:del>
      <w:r w:rsidR="00283EBC" w:rsidRPr="00B641C6">
        <w:t xml:space="preserve">the three spectra shown in Figure 3 are somewhat different (compare the small </w:t>
      </w:r>
      <w:del w:id="365" w:author="Simon Rogers" w:date="2016-04-08T16:38:00Z">
        <w:r w:rsidR="00283EBC" w:rsidRPr="00B641C6" w:rsidDel="003626E5">
          <w:delText xml:space="preserve">total </w:delText>
        </w:r>
      </w:del>
      <w:r w:rsidR="00283EBC" w:rsidRPr="00B641C6">
        <w:t xml:space="preserve">number of fragment peaks in </w:t>
      </w:r>
      <w:del w:id="366" w:author="Simon Rogers" w:date="2016-04-08T16:38:00Z">
        <w:r w:rsidR="00283EBC" w:rsidRPr="00B641C6" w:rsidDel="003626E5">
          <w:delText xml:space="preserve">spectrum </w:delText>
        </w:r>
      </w:del>
      <w:r w:rsidR="00283EBC" w:rsidRPr="00B641C6">
        <w:t xml:space="preserve">A with the </w:t>
      </w:r>
      <w:del w:id="367" w:author="Simon Rogers" w:date="2016-04-08T16:38:00Z">
        <w:r w:rsidR="00283EBC" w:rsidRPr="00B641C6" w:rsidDel="003626E5">
          <w:delText xml:space="preserve">much </w:delText>
        </w:r>
      </w:del>
      <w:r w:rsidR="00283EBC" w:rsidRPr="00B641C6">
        <w:t xml:space="preserve">larger number in </w:t>
      </w:r>
      <w:del w:id="368" w:author="Simon Rogers" w:date="2016-04-08T16:38:00Z">
        <w:r w:rsidR="00283EBC" w:rsidRPr="00B641C6" w:rsidDel="003626E5">
          <w:delText xml:space="preserve">spectrum </w:delText>
        </w:r>
      </w:del>
      <w:r w:rsidR="00283EBC" w:rsidRPr="00B641C6">
        <w:t xml:space="preserve">B) </w:t>
      </w:r>
      <w:ins w:id="369" w:author="Simon Rogers" w:date="2016-04-08T16:38:00Z">
        <w:r>
          <w:t xml:space="preserve">-- </w:t>
        </w:r>
      </w:ins>
      <w:del w:id="370" w:author="Simon Rogers" w:date="2016-04-08T16:38:00Z">
        <w:r w:rsidR="00283EBC" w:rsidRPr="00B641C6" w:rsidDel="003626E5">
          <w:delText xml:space="preserve">and </w:delText>
        </w:r>
      </w:del>
      <w:r w:rsidR="00283EBC" w:rsidRPr="00B641C6">
        <w:t xml:space="preserve">there is no guarantee that </w:t>
      </w:r>
      <w:ins w:id="371" w:author="Simon Rogers" w:date="2016-04-08T16:38:00Z">
        <w:r>
          <w:t>these molecules would be grouped</w:t>
        </w:r>
      </w:ins>
      <w:del w:id="372" w:author="Simon Rogers" w:date="2016-04-08T16:38:00Z">
        <w:r w:rsidR="00283EBC" w:rsidRPr="00B641C6" w:rsidDel="003626E5">
          <w:delText>molecules sharing a Mass2Motif would be grouped</w:delText>
        </w:r>
      </w:del>
      <w:r w:rsidR="00283EBC" w:rsidRPr="00B641C6">
        <w:t xml:space="preserve"> </w:t>
      </w:r>
      <w:del w:id="373" w:author="Simon Rogers" w:date="2016-04-08T16:38:00Z">
        <w:r w:rsidR="00283EBC" w:rsidRPr="00B641C6" w:rsidDel="003626E5">
          <w:delText xml:space="preserve">according </w:delText>
        </w:r>
      </w:del>
      <w:ins w:id="374" w:author="Simon Rogers" w:date="2016-04-08T16:38:00Z">
        <w:r>
          <w:t xml:space="preserve">based on </w:t>
        </w:r>
      </w:ins>
      <w:del w:id="375" w:author="Simon Rogers" w:date="2016-04-08T16:38:00Z">
        <w:r w:rsidR="00283EBC" w:rsidRPr="00B641C6" w:rsidDel="003626E5">
          <w:delText xml:space="preserve">to </w:delText>
        </w:r>
      </w:del>
      <w:r w:rsidR="00283EBC" w:rsidRPr="00B641C6">
        <w:t>spectral similarity</w:t>
      </w:r>
      <w:r w:rsidR="003D0FF0" w:rsidRPr="00B641C6">
        <w:t xml:space="preserve"> (see </w:t>
      </w:r>
      <w:ins w:id="376" w:author="Simon Rogers" w:date="2016-04-08T16:38:00Z">
        <w:r>
          <w:t>S</w:t>
        </w:r>
      </w:ins>
      <w:del w:id="377" w:author="Simon Rogers" w:date="2016-04-08T16:38:00Z">
        <w:r w:rsidR="003D0FF0" w:rsidRPr="00B641C6" w:rsidDel="003626E5">
          <w:delText>s</w:delText>
        </w:r>
      </w:del>
      <w:r w:rsidR="003D0FF0" w:rsidRPr="00B641C6">
        <w:t>ection 3.</w:t>
      </w:r>
      <w:r w:rsidR="00A672A5" w:rsidRPr="00B641C6">
        <w:t>3</w:t>
      </w:r>
      <w:del w:id="378" w:author="Simon Rogers" w:date="2016-04-08T16:38:00Z">
        <w:r w:rsidR="003D0FF0" w:rsidRPr="00B641C6" w:rsidDel="003626E5">
          <w:delText xml:space="preserve"> for an example</w:delText>
        </w:r>
      </w:del>
      <w:r w:rsidR="003D0FF0" w:rsidRPr="00B641C6">
        <w:t>)</w:t>
      </w:r>
      <w:r w:rsidR="00E75F36">
        <w:t>.</w:t>
      </w:r>
    </w:p>
    <w:p w14:paraId="1C9DD14B" w14:textId="58031549" w:rsidR="00283EBC" w:rsidRPr="00E85869" w:rsidRDefault="67CC0282" w:rsidP="00283EBC">
      <w:pPr>
        <w:pStyle w:val="Body"/>
        <w:rPr>
          <w:rFonts w:ascii="Times New Roman" w:hAnsi="Times New Roman" w:cs="Times New Roman"/>
          <w:sz w:val="20"/>
          <w:lang w:val="en-GB"/>
        </w:rPr>
      </w:pPr>
      <w:r w:rsidRPr="67CC0282">
        <w:rPr>
          <w:rFonts w:ascii="Times New Roman" w:eastAsia="Times New Roman" w:hAnsi="Times New Roman" w:cs="Times New Roman"/>
          <w:sz w:val="20"/>
          <w:szCs w:val="20"/>
          <w:lang w:val="en-GB"/>
        </w:rPr>
        <w:t xml:space="preserve">Figure 3 –Three spectra, each of which is partially explained by Mass2Motif 19, which was annotated as the plant derived </w:t>
      </w:r>
      <w:proofErr w:type="spellStart"/>
      <w:r w:rsidRPr="67CC0282">
        <w:rPr>
          <w:rFonts w:ascii="Times New Roman" w:eastAsia="Times New Roman" w:hAnsi="Times New Roman" w:cs="Times New Roman"/>
          <w:sz w:val="20"/>
          <w:szCs w:val="20"/>
          <w:lang w:val="en-GB"/>
        </w:rPr>
        <w:t>ferulic</w:t>
      </w:r>
      <w:proofErr w:type="spellEnd"/>
      <w:r w:rsidRPr="67CC0282">
        <w:rPr>
          <w:rFonts w:ascii="Times New Roman" w:eastAsia="Times New Roman" w:hAnsi="Times New Roman" w:cs="Times New Roman"/>
          <w:sz w:val="20"/>
          <w:szCs w:val="20"/>
          <w:lang w:val="en-GB"/>
        </w:rPr>
        <w:t xml:space="preserve"> acid substructure. The examples A-C from the beer3 extract positive ionization mode file have mass fragments and neutral losses (arrows originating from the precursor ions) highlighted that are included in M2M_19 (fragments not explained by M2M_19 are shown as light grey). The histogram in D shows how common each fragment / loss is in the 11 instances of M2M_19 found in the dataset. The abundant fragments with an m/z of 177.0545, 145.0284, 117.0332, and 89.0386 Da (highlighted in bold in D) are most consistently present throughout the 11 spectra explained by M2M_19. It is of note that the loss of 176.1086 Da and the fragment of 177.0575 both correspond to the complete </w:t>
      </w:r>
      <w:proofErr w:type="spellStart"/>
      <w:r w:rsidRPr="67CC0282">
        <w:rPr>
          <w:rFonts w:ascii="Times New Roman" w:eastAsia="Times New Roman" w:hAnsi="Times New Roman" w:cs="Times New Roman"/>
          <w:sz w:val="20"/>
          <w:szCs w:val="20"/>
          <w:lang w:val="en-GB"/>
        </w:rPr>
        <w:t>ferulic</w:t>
      </w:r>
      <w:proofErr w:type="spellEnd"/>
      <w:r w:rsidRPr="67CC0282">
        <w:rPr>
          <w:rFonts w:ascii="Times New Roman" w:eastAsia="Times New Roman" w:hAnsi="Times New Roman" w:cs="Times New Roman"/>
          <w:sz w:val="20"/>
          <w:szCs w:val="20"/>
          <w:lang w:val="en-GB"/>
        </w:rPr>
        <w:t xml:space="preserve"> acid substructure.</w:t>
      </w:r>
    </w:p>
    <w:p w14:paraId="2B688853" w14:textId="3C04236D" w:rsidR="003232B9" w:rsidRPr="00B641C6" w:rsidRDefault="67CC0282" w:rsidP="003232B9">
      <w:pPr>
        <w:pStyle w:val="OurBody"/>
        <w:rPr>
          <w:szCs w:val="20"/>
        </w:rPr>
      </w:pPr>
      <w:r>
        <w:t>Positive ionization mode fragmentation spectra are naturally richer than negative mode spectra</w:t>
      </w:r>
      <w:ins w:id="379" w:author="Simon Rogers" w:date="2016-04-08T16:39:00Z">
        <w:r w:rsidR="00C322E2">
          <w:t>,</w:t>
        </w:r>
      </w:ins>
      <w:r>
        <w:t xml:space="preserve"> </w:t>
      </w:r>
      <w:del w:id="380" w:author="Simon Rogers" w:date="2016-04-08T16:39:00Z">
        <w:r w:rsidDel="00C322E2">
          <w:delText xml:space="preserve">thereby </w:delText>
        </w:r>
      </w:del>
      <w:ins w:id="381" w:author="Simon Rogers" w:date="2016-04-08T16:40:00Z">
        <w:r w:rsidR="00C322E2">
          <w:t xml:space="preserve">providing </w:t>
        </w:r>
      </w:ins>
      <w:del w:id="382" w:author="Simon Rogers" w:date="2016-04-08T16:40:00Z">
        <w:r w:rsidDel="00C322E2">
          <w:delText xml:space="preserve">providing </w:delText>
        </w:r>
      </w:del>
      <w:r>
        <w:t xml:space="preserve">larger sets of conserved fragments and allowing for more </w:t>
      </w:r>
      <w:del w:id="383" w:author="Simon Rogers" w:date="2016-04-08T16:39:00Z">
        <w:r w:rsidDel="00C322E2">
          <w:delText xml:space="preserve">unambiguous </w:delText>
        </w:r>
      </w:del>
      <w:ins w:id="384" w:author="Simon Rogers" w:date="2016-04-08T16:39:00Z">
        <w:r w:rsidR="00C322E2">
          <w:t xml:space="preserve">precise </w:t>
        </w:r>
      </w:ins>
      <w:r>
        <w:t>structural annotation (see Supporting Tables S-1 and S-2). However, Mass2Motifs indicating the presence of phosphate and sulphate groups (including fragments at 78.9593 ([PO</w:t>
      </w:r>
      <w:r w:rsidRPr="67CC0282">
        <w:rPr>
          <w:vertAlign w:val="subscript"/>
        </w:rPr>
        <w:t>3</w:t>
      </w:r>
      <w:r>
        <w:t>]</w:t>
      </w:r>
      <w:r w:rsidRPr="67CC0282">
        <w:rPr>
          <w:vertAlign w:val="superscript"/>
        </w:rPr>
        <w:t>-</w:t>
      </w:r>
      <w:r>
        <w:t>) and 79.9575 ([SO</w:t>
      </w:r>
      <w:r w:rsidRPr="67CC0282">
        <w:rPr>
          <w:vertAlign w:val="subscript"/>
        </w:rPr>
        <w:t>3</w:t>
      </w:r>
      <w:r>
        <w:t>]</w:t>
      </w:r>
      <w:r w:rsidRPr="67CC0282">
        <w:rPr>
          <w:vertAlign w:val="superscript"/>
        </w:rPr>
        <w:t>-</w:t>
      </w:r>
      <w:r>
        <w:t>) m/z respectively) were easily identifiable</w:t>
      </w:r>
      <w:r w:rsidR="00053B99">
        <w:t xml:space="preserve"> in negative</w:t>
      </w:r>
      <w:r w:rsidR="00396C1D">
        <w:t xml:space="preserve"> </w:t>
      </w:r>
      <w:del w:id="385" w:author="Simon Rogers" w:date="2016-04-08T16:39:00Z">
        <w:r w:rsidR="00396C1D" w:rsidDel="00C322E2">
          <w:delText>ionization</w:delText>
        </w:r>
        <w:r w:rsidR="00053B99" w:rsidDel="00C322E2">
          <w:delText xml:space="preserve"> </w:delText>
        </w:r>
      </w:del>
      <w:r w:rsidR="00053B99">
        <w:t>mode</w:t>
      </w:r>
      <w:r>
        <w:t xml:space="preserve">. Some Mass2Motifs contained both fragments and losses. </w:t>
      </w:r>
      <w:del w:id="386" w:author="Simon Rogers" w:date="2016-04-08T16:40:00Z">
        <w:r w:rsidDel="00C322E2">
          <w:delText>For example, i</w:delText>
        </w:r>
      </w:del>
      <w:ins w:id="387" w:author="Simon Rogers" w:date="2016-04-08T16:40:00Z">
        <w:r w:rsidR="00C322E2">
          <w:t>I</w:t>
        </w:r>
      </w:ins>
      <w:r>
        <w:t xml:space="preserve">n positive </w:t>
      </w:r>
      <w:del w:id="388" w:author="Simon Rogers" w:date="2016-04-08T16:40:00Z">
        <w:r w:rsidDel="00C322E2">
          <w:delText xml:space="preserve">ionization </w:delText>
        </w:r>
      </w:del>
      <w:r>
        <w:t xml:space="preserve">mode, we found Mass2Motifs containing the loss of 46.0053 Da ([CHOOH]), as well as </w:t>
      </w:r>
      <w:ins w:id="389" w:author="Simon Rogers" w:date="2016-04-08T16:40:00Z">
        <w:r w:rsidR="00C322E2">
          <w:t xml:space="preserve">m/z fragments at </w:t>
        </w:r>
      </w:ins>
      <w:r>
        <w:t>86.0965 ([C</w:t>
      </w:r>
      <w:r w:rsidRPr="67CC0282">
        <w:rPr>
          <w:vertAlign w:val="subscript"/>
        </w:rPr>
        <w:t>5</w:t>
      </w:r>
      <w:r>
        <w:t>H</w:t>
      </w:r>
      <w:r w:rsidRPr="67CC0282">
        <w:rPr>
          <w:vertAlign w:val="subscript"/>
        </w:rPr>
        <w:t>12</w:t>
      </w:r>
      <w:r>
        <w:t>N]</w:t>
      </w:r>
      <w:r w:rsidRPr="67CC0282">
        <w:rPr>
          <w:vertAlign w:val="superscript"/>
        </w:rPr>
        <w:t>+</w:t>
      </w:r>
      <w:r>
        <w:t>) and 132.1016 ([C</w:t>
      </w:r>
      <w:r w:rsidRPr="67CC0282">
        <w:rPr>
          <w:vertAlign w:val="subscript"/>
        </w:rPr>
        <w:t>6</w:t>
      </w:r>
      <w:r>
        <w:t>H</w:t>
      </w:r>
      <w:r w:rsidRPr="67CC0282">
        <w:rPr>
          <w:vertAlign w:val="subscript"/>
        </w:rPr>
        <w:t>14</w:t>
      </w:r>
      <w:r>
        <w:t>NO</w:t>
      </w:r>
      <w:r w:rsidRPr="67CC0282">
        <w:rPr>
          <w:vertAlign w:val="subscript"/>
        </w:rPr>
        <w:t>2</w:t>
      </w:r>
      <w:r>
        <w:t>]</w:t>
      </w:r>
      <w:r w:rsidRPr="67CC0282">
        <w:rPr>
          <w:vertAlign w:val="superscript"/>
        </w:rPr>
        <w:t>+</w:t>
      </w:r>
      <w:r>
        <w:t>)</w:t>
      </w:r>
      <w:del w:id="390" w:author="Simon Rogers" w:date="2016-04-08T16:41:00Z">
        <w:r w:rsidDel="00C322E2">
          <w:delText xml:space="preserve"> m/z fragments</w:delText>
        </w:r>
      </w:del>
      <w:r>
        <w:t xml:space="preserve">, </w:t>
      </w:r>
      <w:del w:id="391" w:author="Simon Rogers" w:date="2016-04-08T16:41:00Z">
        <w:r w:rsidDel="00C322E2">
          <w:delText>indicating the presence</w:delText>
        </w:r>
      </w:del>
      <w:ins w:id="392" w:author="Simon Rogers" w:date="2016-04-08T16:41:00Z">
        <w:r w:rsidR="00C322E2">
          <w:t>indicative</w:t>
        </w:r>
      </w:ins>
      <w:r>
        <w:t xml:space="preserve"> of a free carboxylic acid group and a leucine substructure</w:t>
      </w:r>
      <w:del w:id="393" w:author="Simon Rogers" w:date="2016-04-08T16:41:00Z">
        <w:r w:rsidDel="00C322E2">
          <w:delText>,</w:delText>
        </w:r>
      </w:del>
      <w:r>
        <w:t xml:space="preserve"> respectively. Interestingly, three positive mode Mass2Motifs pointed to the </w:t>
      </w:r>
      <w:ins w:id="394" w:author="Simon Rogers" w:date="2016-04-08T16:41:00Z">
        <w:r w:rsidR="00C322E2">
          <w:t xml:space="preserve">highly </w:t>
        </w:r>
      </w:ins>
      <w:r>
        <w:t xml:space="preserve">similar </w:t>
      </w:r>
      <w:del w:id="395" w:author="Simon Rogers" w:date="2016-04-08T16:41:00Z">
        <w:r w:rsidDel="00C322E2">
          <w:delText xml:space="preserve">yet different </w:delText>
        </w:r>
      </w:del>
      <w:r>
        <w:t xml:space="preserve">aromatic substructures of </w:t>
      </w:r>
      <w:proofErr w:type="spellStart"/>
      <w:r>
        <w:t>phenylethene</w:t>
      </w:r>
      <w:proofErr w:type="spellEnd"/>
      <w:r>
        <w:t xml:space="preserve">, </w:t>
      </w:r>
      <w:proofErr w:type="spellStart"/>
      <w:r>
        <w:t>cinnamic</w:t>
      </w:r>
      <w:proofErr w:type="spellEnd"/>
      <w:r>
        <w:t xml:space="preserve"> acid (</w:t>
      </w:r>
      <w:proofErr w:type="spellStart"/>
      <w:r>
        <w:t>cinnamate</w:t>
      </w:r>
      <w:proofErr w:type="spellEnd"/>
      <w:r>
        <w:t xml:space="preserve">), and </w:t>
      </w:r>
      <w:proofErr w:type="spellStart"/>
      <w:r>
        <w:t>phenylethyleneamine</w:t>
      </w:r>
      <w:proofErr w:type="spellEnd"/>
      <w:r>
        <w:t xml:space="preserve"> (i.e., [phenylalanine – CHOOH]), demonstrating </w:t>
      </w:r>
      <w:del w:id="396" w:author="Simon Rogers" w:date="2016-04-08T16:41:00Z">
        <w:r w:rsidDel="00C322E2">
          <w:delText>the ability of the</w:delText>
        </w:r>
      </w:del>
      <w:ins w:id="397" w:author="Simon Rogers" w:date="2016-04-08T16:41:00Z">
        <w:r w:rsidR="00C322E2">
          <w:t>that</w:t>
        </w:r>
      </w:ins>
      <w:r>
        <w:t xml:space="preserve"> LDA </w:t>
      </w:r>
      <w:del w:id="398" w:author="Simon Rogers" w:date="2016-04-08T16:41:00Z">
        <w:r w:rsidDel="00C322E2">
          <w:delText xml:space="preserve">model to </w:delText>
        </w:r>
      </w:del>
      <w:ins w:id="399" w:author="Simon Rogers" w:date="2016-04-08T16:41:00Z">
        <w:r w:rsidR="00C322E2">
          <w:t xml:space="preserve">can </w:t>
        </w:r>
      </w:ins>
      <w:r>
        <w:t>separate very similar substructures</w:t>
      </w:r>
      <w:ins w:id="400" w:author="Simon Rogers" w:date="2016-04-08T16:41:00Z">
        <w:r w:rsidR="00C322E2">
          <w:t xml:space="preserve"> (</w:t>
        </w:r>
      </w:ins>
      <w:del w:id="401" w:author="Simon Rogers" w:date="2016-04-08T16:41:00Z">
        <w:r w:rsidDel="00C322E2">
          <w:delText xml:space="preserve">; </w:delText>
        </w:r>
      </w:del>
      <w:r>
        <w:t>see Supporting Information section 5.3 for details</w:t>
      </w:r>
      <w:ins w:id="402" w:author="Simon Rogers" w:date="2016-04-08T16:41:00Z">
        <w:r w:rsidR="00C322E2">
          <w:t>)</w:t>
        </w:r>
      </w:ins>
      <w:r>
        <w:t>.</w:t>
      </w:r>
    </w:p>
    <w:p w14:paraId="37E0CFA2" w14:textId="1E232E27" w:rsidR="00283EBC" w:rsidRPr="00B641C6" w:rsidRDefault="67CC0282" w:rsidP="00283EBC">
      <w:pPr>
        <w:pStyle w:val="SubHead"/>
      </w:pPr>
      <w:r>
        <w:t>3.2 Matched standards used for validation are well explained by structurally annotated Mass2Motifs</w:t>
      </w:r>
    </w:p>
    <w:p w14:paraId="155F51A7" w14:textId="0C049A84" w:rsidR="00283EBC" w:rsidRPr="00B641C6" w:rsidRDefault="67CC0282" w:rsidP="003232B9">
      <w:pPr>
        <w:pStyle w:val="OurBody"/>
      </w:pPr>
      <w:r>
        <w:lastRenderedPageBreak/>
        <w:t xml:space="preserve">Standard mixtures were run </w:t>
      </w:r>
      <w:del w:id="403" w:author="Simon Rogers" w:date="2016-04-08T16:42:00Z">
        <w:r w:rsidDel="00380CE1">
          <w:delText xml:space="preserve">along </w:delText>
        </w:r>
      </w:del>
      <w:r>
        <w:t xml:space="preserve">with the beer extracts enabling us to identify molecules from </w:t>
      </w:r>
      <w:del w:id="404" w:author="Simon Rogers" w:date="2016-04-08T16:42:00Z">
        <w:r w:rsidDel="00380CE1">
          <w:delText xml:space="preserve">these </w:delText>
        </w:r>
      </w:del>
      <w:ins w:id="405" w:author="Simon Rogers" w:date="2016-04-08T16:42:00Z">
        <w:r w:rsidR="00380CE1">
          <w:t xml:space="preserve">the </w:t>
        </w:r>
      </w:ins>
      <w:r>
        <w:t xml:space="preserve">mixes </w:t>
      </w:r>
      <w:del w:id="406" w:author="Simon Rogers" w:date="2016-04-08T16:42:00Z">
        <w:r w:rsidDel="00380CE1">
          <w:delText xml:space="preserve">that are </w:delText>
        </w:r>
      </w:del>
      <w:r>
        <w:t>present in the beer extracts based on co-chromatography and exact mass. As the identity of these molecules</w:t>
      </w:r>
      <w:del w:id="407" w:author="Simon Rogers" w:date="2016-04-08T16:42:00Z">
        <w:r w:rsidDel="00380CE1">
          <w:delText>,</w:delText>
        </w:r>
      </w:del>
      <w:r>
        <w:t xml:space="preserve"> is known we can use them to validate our structurally annotated Mass2Motifs. Of the 45 molecules we were able to identify in one or more of the beer extracts, 38 included one or more annotated Mass2Motif</w:t>
      </w:r>
      <w:ins w:id="408" w:author="Simon Rogers" w:date="2016-04-08T16:42:00Z">
        <w:r w:rsidR="00380CE1">
          <w:t>.</w:t>
        </w:r>
      </w:ins>
      <w:r>
        <w:t xml:space="preserve"> </w:t>
      </w:r>
      <w:del w:id="409" w:author="Simon Rogers" w:date="2016-04-08T16:43:00Z">
        <w:r w:rsidDel="00380CE1">
          <w:delText>clearly demonstrating that the Mass2Motifs represent conserved patterns present in metabolites represented in authentic standard mixtures.</w:delText>
        </w:r>
      </w:del>
    </w:p>
    <w:p w14:paraId="0CBFEBFE" w14:textId="5C7FD9B7" w:rsidR="00283EBC" w:rsidRPr="00B641C6" w:rsidRDefault="67CC0282" w:rsidP="00283EBC">
      <w:pPr>
        <w:spacing w:line="276" w:lineRule="auto"/>
        <w:jc w:val="both"/>
        <w:rPr>
          <w:rFonts w:ascii="Times New Roman" w:hAnsi="Times New Roman" w:cs="Times New Roman"/>
          <w:sz w:val="20"/>
          <w:szCs w:val="20"/>
        </w:rPr>
      </w:pPr>
      <w:r w:rsidRPr="67CC0282">
        <w:rPr>
          <w:rFonts w:ascii="Times New Roman" w:eastAsia="Times New Roman" w:hAnsi="Times New Roman" w:cs="Times New Roman"/>
          <w:sz w:val="20"/>
          <w:szCs w:val="20"/>
        </w:rPr>
        <w:t xml:space="preserve">Figure 4 shows </w:t>
      </w:r>
      <w:del w:id="410" w:author="Simon Rogers" w:date="2016-04-08T16:43:00Z">
        <w:r w:rsidRPr="67CC0282" w:rsidDel="00380CE1">
          <w:rPr>
            <w:rFonts w:ascii="Times New Roman" w:eastAsia="Times New Roman" w:hAnsi="Times New Roman" w:cs="Times New Roman"/>
            <w:sz w:val="20"/>
            <w:szCs w:val="20"/>
          </w:rPr>
          <w:delText xml:space="preserve">some </w:delText>
        </w:r>
      </w:del>
      <w:r w:rsidRPr="67CC0282">
        <w:rPr>
          <w:rFonts w:ascii="Times New Roman" w:eastAsia="Times New Roman" w:hAnsi="Times New Roman" w:cs="Times New Roman"/>
          <w:sz w:val="20"/>
          <w:szCs w:val="20"/>
        </w:rPr>
        <w:t xml:space="preserve">examples selected from the matched standards with </w:t>
      </w:r>
      <w:del w:id="411" w:author="Simon Rogers" w:date="2016-04-08T16:43:00Z">
        <w:r w:rsidRPr="67CC0282" w:rsidDel="00380CE1">
          <w:rPr>
            <w:rFonts w:ascii="Times New Roman" w:eastAsia="Times New Roman" w:hAnsi="Times New Roman" w:cs="Times New Roman"/>
            <w:sz w:val="20"/>
            <w:szCs w:val="20"/>
          </w:rPr>
          <w:delText xml:space="preserve">the </w:delText>
        </w:r>
      </w:del>
      <w:r w:rsidRPr="67CC0282">
        <w:rPr>
          <w:rFonts w:ascii="Times New Roman" w:eastAsia="Times New Roman" w:hAnsi="Times New Roman" w:cs="Times New Roman"/>
          <w:sz w:val="20"/>
          <w:szCs w:val="20"/>
        </w:rPr>
        <w:t xml:space="preserve">fragmentation spectra coloured </w:t>
      </w:r>
      <w:del w:id="412" w:author="Simon Rogers" w:date="2016-04-08T16:43:00Z">
        <w:r w:rsidRPr="67CC0282" w:rsidDel="00380CE1">
          <w:rPr>
            <w:rFonts w:ascii="Times New Roman" w:eastAsia="Times New Roman" w:hAnsi="Times New Roman" w:cs="Times New Roman"/>
            <w:sz w:val="20"/>
            <w:szCs w:val="20"/>
          </w:rPr>
          <w:delText xml:space="preserve">according to </w:delText>
        </w:r>
      </w:del>
      <w:ins w:id="413" w:author="Simon Rogers" w:date="2016-04-08T16:43:00Z">
        <w:r w:rsidR="00380CE1">
          <w:rPr>
            <w:rFonts w:ascii="Times New Roman" w:eastAsia="Times New Roman" w:hAnsi="Times New Roman" w:cs="Times New Roman"/>
            <w:sz w:val="20"/>
            <w:szCs w:val="20"/>
          </w:rPr>
          <w:t xml:space="preserve">by </w:t>
        </w:r>
      </w:ins>
      <w:del w:id="414" w:author="Simon Rogers" w:date="2016-04-08T16:43:00Z">
        <w:r w:rsidRPr="67CC0282" w:rsidDel="00380CE1">
          <w:rPr>
            <w:rFonts w:ascii="Times New Roman" w:eastAsia="Times New Roman" w:hAnsi="Times New Roman" w:cs="Times New Roman"/>
            <w:sz w:val="20"/>
            <w:szCs w:val="20"/>
          </w:rPr>
          <w:delText xml:space="preserve">the </w:delText>
        </w:r>
      </w:del>
      <w:r w:rsidRPr="67CC0282">
        <w:rPr>
          <w:rFonts w:ascii="Times New Roman" w:eastAsia="Times New Roman" w:hAnsi="Times New Roman" w:cs="Times New Roman"/>
          <w:sz w:val="20"/>
          <w:szCs w:val="20"/>
        </w:rPr>
        <w:t>Mass2Motif</w:t>
      </w:r>
      <w:del w:id="415" w:author="Simon Rogers" w:date="2016-04-08T16:43:00Z">
        <w:r w:rsidRPr="67CC0282" w:rsidDel="00380CE1">
          <w:rPr>
            <w:rFonts w:ascii="Times New Roman" w:eastAsia="Times New Roman" w:hAnsi="Times New Roman" w:cs="Times New Roman"/>
            <w:sz w:val="20"/>
            <w:szCs w:val="20"/>
          </w:rPr>
          <w:delText xml:space="preserve"> that explains the fragment or loss features</w:delText>
        </w:r>
      </w:del>
      <w:r w:rsidRPr="67CC0282">
        <w:rPr>
          <w:rFonts w:ascii="Times New Roman" w:eastAsia="Times New Roman" w:hAnsi="Times New Roman" w:cs="Times New Roman"/>
          <w:sz w:val="20"/>
          <w:szCs w:val="20"/>
        </w:rPr>
        <w:t>. The spectra for phenylalanine (Figure 4-A) and histidine (Figure 4-B) share Mass2Motif 262, which indicates the presence of a free (</w:t>
      </w:r>
      <w:proofErr w:type="spellStart"/>
      <w:r w:rsidRPr="67CC0282">
        <w:rPr>
          <w:rFonts w:ascii="Times New Roman" w:eastAsia="Times New Roman" w:hAnsi="Times New Roman" w:cs="Times New Roman"/>
          <w:sz w:val="20"/>
          <w:szCs w:val="20"/>
        </w:rPr>
        <w:t>underivatized</w:t>
      </w:r>
      <w:proofErr w:type="spellEnd"/>
      <w:r w:rsidRPr="67CC0282">
        <w:rPr>
          <w:rFonts w:ascii="Times New Roman" w:eastAsia="Times New Roman" w:hAnsi="Times New Roman" w:cs="Times New Roman"/>
          <w:sz w:val="20"/>
          <w:szCs w:val="20"/>
        </w:rPr>
        <w:t xml:space="preserve">) carboxylic acid group (see Table 1). </w:t>
      </w:r>
      <w:del w:id="416" w:author="Simon Rogers" w:date="2016-04-08T16:44:00Z">
        <w:r w:rsidRPr="67CC0282" w:rsidDel="00380CE1">
          <w:rPr>
            <w:rFonts w:ascii="Times New Roman" w:eastAsia="Times New Roman" w:hAnsi="Times New Roman" w:cs="Times New Roman"/>
            <w:sz w:val="20"/>
            <w:szCs w:val="20"/>
          </w:rPr>
          <w:delText>Indeed t</w:delText>
        </w:r>
      </w:del>
      <w:ins w:id="417" w:author="Simon Rogers" w:date="2016-04-08T16:44:00Z">
        <w:r w:rsidR="00380CE1">
          <w:rPr>
            <w:rFonts w:ascii="Times New Roman" w:eastAsia="Times New Roman" w:hAnsi="Times New Roman" w:cs="Times New Roman"/>
            <w:sz w:val="20"/>
            <w:szCs w:val="20"/>
          </w:rPr>
          <w:t>T</w:t>
        </w:r>
      </w:ins>
      <w:r w:rsidRPr="67CC0282">
        <w:rPr>
          <w:rFonts w:ascii="Times New Roman" w:eastAsia="Times New Roman" w:hAnsi="Times New Roman" w:cs="Times New Roman"/>
          <w:sz w:val="20"/>
          <w:szCs w:val="20"/>
        </w:rPr>
        <w:t xml:space="preserve">he loss of CHOOH (Mass2Motif 262) is a common characteristic for those two metabolites and for many other </w:t>
      </w:r>
      <w:proofErr w:type="spellStart"/>
      <w:r w:rsidRPr="67CC0282">
        <w:rPr>
          <w:rFonts w:ascii="Times New Roman" w:eastAsia="Times New Roman" w:hAnsi="Times New Roman" w:cs="Times New Roman"/>
          <w:sz w:val="20"/>
          <w:szCs w:val="20"/>
        </w:rPr>
        <w:t>underivatized</w:t>
      </w:r>
      <w:proofErr w:type="spellEnd"/>
      <w:r w:rsidRPr="67CC0282">
        <w:rPr>
          <w:rFonts w:ascii="Times New Roman" w:eastAsia="Times New Roman" w:hAnsi="Times New Roman" w:cs="Times New Roman"/>
          <w:sz w:val="20"/>
          <w:szCs w:val="20"/>
        </w:rPr>
        <w:t xml:space="preserve"> amino acids and free organic acids</w:t>
      </w:r>
      <w:ins w:id="418" w:author="Simon Rogers" w:date="2016-04-08T16:44:00Z">
        <w:r w:rsidR="00380CE1">
          <w:rPr>
            <w:rFonts w:ascii="Times New Roman" w:eastAsia="Times New Roman" w:hAnsi="Times New Roman" w:cs="Times New Roman"/>
            <w:sz w:val="20"/>
            <w:szCs w:val="20"/>
          </w:rPr>
          <w:t xml:space="preserve"> and </w:t>
        </w:r>
      </w:ins>
      <w:del w:id="419" w:author="Simon Rogers" w:date="2016-04-08T16:44:00Z">
        <w:r w:rsidRPr="67CC0282" w:rsidDel="00380CE1">
          <w:rPr>
            <w:rFonts w:ascii="Times New Roman" w:eastAsia="Times New Roman" w:hAnsi="Times New Roman" w:cs="Times New Roman"/>
            <w:sz w:val="20"/>
            <w:szCs w:val="20"/>
          </w:rPr>
          <w:delText xml:space="preserve">. In fact, the loss of CHOOH </w:delText>
        </w:r>
      </w:del>
      <w:r w:rsidRPr="67CC0282">
        <w:rPr>
          <w:rFonts w:ascii="Times New Roman" w:eastAsia="Times New Roman" w:hAnsi="Times New Roman" w:cs="Times New Roman"/>
          <w:sz w:val="20"/>
          <w:szCs w:val="20"/>
        </w:rPr>
        <w:t xml:space="preserve">was associated </w:t>
      </w:r>
      <w:ins w:id="420" w:author="Simon Rogers" w:date="2016-04-08T16:44:00Z">
        <w:r w:rsidR="00380CE1">
          <w:rPr>
            <w:rFonts w:ascii="Times New Roman" w:eastAsia="Times New Roman" w:hAnsi="Times New Roman" w:cs="Times New Roman"/>
            <w:sz w:val="20"/>
            <w:szCs w:val="20"/>
          </w:rPr>
          <w:t>with</w:t>
        </w:r>
      </w:ins>
      <w:del w:id="421" w:author="Simon Rogers" w:date="2016-04-08T16:44:00Z">
        <w:r w:rsidRPr="67CC0282" w:rsidDel="00380CE1">
          <w:rPr>
            <w:rFonts w:ascii="Times New Roman" w:eastAsia="Times New Roman" w:hAnsi="Times New Roman" w:cs="Times New Roman"/>
            <w:sz w:val="20"/>
            <w:szCs w:val="20"/>
          </w:rPr>
          <w:delText>to</w:delText>
        </w:r>
      </w:del>
      <w:r w:rsidRPr="67CC0282">
        <w:rPr>
          <w:rFonts w:ascii="Times New Roman" w:eastAsia="Times New Roman" w:hAnsi="Times New Roman" w:cs="Times New Roman"/>
          <w:sz w:val="20"/>
          <w:szCs w:val="20"/>
        </w:rPr>
        <w:t xml:space="preserve"> 10 </w:t>
      </w:r>
      <w:del w:id="422" w:author="Simon Rogers" w:date="2016-04-08T16:44:00Z">
        <w:r w:rsidRPr="67CC0282" w:rsidDel="00380CE1">
          <w:rPr>
            <w:rFonts w:ascii="Times New Roman" w:eastAsia="Times New Roman" w:hAnsi="Times New Roman" w:cs="Times New Roman"/>
            <w:sz w:val="20"/>
            <w:szCs w:val="20"/>
          </w:rPr>
          <w:delText xml:space="preserve">out </w:delText>
        </w:r>
      </w:del>
      <w:r w:rsidRPr="67CC0282">
        <w:rPr>
          <w:rFonts w:ascii="Times New Roman" w:eastAsia="Times New Roman" w:hAnsi="Times New Roman" w:cs="Times New Roman"/>
          <w:sz w:val="20"/>
          <w:szCs w:val="20"/>
        </w:rPr>
        <w:t xml:space="preserve">of the 18 </w:t>
      </w:r>
      <w:del w:id="423" w:author="Simon Rogers" w:date="2016-04-08T16:44:00Z">
        <w:r w:rsidRPr="67CC0282" w:rsidDel="00380CE1">
          <w:rPr>
            <w:rFonts w:ascii="Times New Roman" w:eastAsia="Times New Roman" w:hAnsi="Times New Roman" w:cs="Times New Roman"/>
            <w:sz w:val="20"/>
            <w:szCs w:val="20"/>
          </w:rPr>
          <w:delText xml:space="preserve">matched </w:delText>
        </w:r>
      </w:del>
      <w:r w:rsidRPr="67CC0282">
        <w:rPr>
          <w:rFonts w:ascii="Times New Roman" w:eastAsia="Times New Roman" w:hAnsi="Times New Roman" w:cs="Times New Roman"/>
          <w:sz w:val="20"/>
          <w:szCs w:val="20"/>
        </w:rPr>
        <w:t xml:space="preserve">amino acids structures </w:t>
      </w:r>
      <w:ins w:id="424" w:author="Simon Rogers" w:date="2016-04-08T16:44:00Z">
        <w:r w:rsidR="00380CE1">
          <w:rPr>
            <w:rFonts w:ascii="Times New Roman" w:eastAsia="Times New Roman" w:hAnsi="Times New Roman" w:cs="Times New Roman"/>
            <w:sz w:val="20"/>
            <w:szCs w:val="20"/>
          </w:rPr>
          <w:t xml:space="preserve">matched </w:t>
        </w:r>
      </w:ins>
      <w:r w:rsidRPr="67CC0282">
        <w:rPr>
          <w:rFonts w:ascii="Times New Roman" w:eastAsia="Times New Roman" w:hAnsi="Times New Roman" w:cs="Times New Roman"/>
          <w:sz w:val="20"/>
          <w:szCs w:val="20"/>
        </w:rPr>
        <w:t xml:space="preserve">from the standards (the remaining 8 </w:t>
      </w:r>
      <w:del w:id="425" w:author="Simon Rogers" w:date="2016-04-08T16:44:00Z">
        <w:r w:rsidRPr="67CC0282" w:rsidDel="00380CE1">
          <w:rPr>
            <w:rFonts w:ascii="Times New Roman" w:eastAsia="Times New Roman" w:hAnsi="Times New Roman" w:cs="Times New Roman"/>
            <w:sz w:val="20"/>
            <w:szCs w:val="20"/>
          </w:rPr>
          <w:delText xml:space="preserve">molecules </w:delText>
        </w:r>
      </w:del>
      <w:r w:rsidRPr="67CC0282">
        <w:rPr>
          <w:rFonts w:ascii="Times New Roman" w:eastAsia="Times New Roman" w:hAnsi="Times New Roman" w:cs="Times New Roman"/>
          <w:sz w:val="20"/>
          <w:szCs w:val="20"/>
        </w:rPr>
        <w:t xml:space="preserve">have different MS2 spectra due to </w:t>
      </w:r>
      <w:del w:id="426" w:author="Simon Rogers" w:date="2016-04-08T16:44:00Z">
        <w:r w:rsidRPr="67CC0282" w:rsidDel="00380CE1">
          <w:rPr>
            <w:rFonts w:ascii="Times New Roman" w:eastAsia="Times New Roman" w:hAnsi="Times New Roman" w:cs="Times New Roman"/>
            <w:sz w:val="20"/>
            <w:szCs w:val="20"/>
          </w:rPr>
          <w:delText xml:space="preserve">different </w:delText>
        </w:r>
      </w:del>
      <w:ins w:id="427" w:author="Simon Rogers" w:date="2016-04-08T16:44:00Z">
        <w:r w:rsidR="00380CE1">
          <w:rPr>
            <w:rFonts w:ascii="Times New Roman" w:eastAsia="Times New Roman" w:hAnsi="Times New Roman" w:cs="Times New Roman"/>
            <w:sz w:val="20"/>
            <w:szCs w:val="20"/>
          </w:rPr>
          <w:t>alterna</w:t>
        </w:r>
      </w:ins>
      <w:ins w:id="428" w:author="Simon Rogers" w:date="2016-04-08T16:45:00Z">
        <w:r w:rsidR="00380CE1">
          <w:rPr>
            <w:rFonts w:ascii="Times New Roman" w:eastAsia="Times New Roman" w:hAnsi="Times New Roman" w:cs="Times New Roman"/>
            <w:sz w:val="20"/>
            <w:szCs w:val="20"/>
          </w:rPr>
          <w:t>t</w:t>
        </w:r>
      </w:ins>
      <w:ins w:id="429" w:author="Simon Rogers" w:date="2016-04-08T16:44:00Z">
        <w:r w:rsidR="00380CE1">
          <w:rPr>
            <w:rFonts w:ascii="Times New Roman" w:eastAsia="Times New Roman" w:hAnsi="Times New Roman" w:cs="Times New Roman"/>
            <w:sz w:val="20"/>
            <w:szCs w:val="20"/>
          </w:rPr>
          <w:t>ive</w:t>
        </w:r>
        <w:r w:rsidR="00380CE1" w:rsidRPr="67CC0282">
          <w:rPr>
            <w:rFonts w:ascii="Times New Roman" w:eastAsia="Times New Roman" w:hAnsi="Times New Roman" w:cs="Times New Roman"/>
            <w:sz w:val="20"/>
            <w:szCs w:val="20"/>
          </w:rPr>
          <w:t xml:space="preserve"> </w:t>
        </w:r>
      </w:ins>
      <w:r w:rsidRPr="67CC0282">
        <w:rPr>
          <w:rFonts w:ascii="Times New Roman" w:eastAsia="Times New Roman" w:hAnsi="Times New Roman" w:cs="Times New Roman"/>
          <w:sz w:val="20"/>
          <w:szCs w:val="20"/>
        </w:rPr>
        <w:t>preferred fragmentation routes – see for example the amine loss in tryptophan</w:t>
      </w:r>
      <w:del w:id="430" w:author="Simon Rogers" w:date="2016-04-08T16:45:00Z">
        <w:r w:rsidRPr="67CC0282" w:rsidDel="00380CE1">
          <w:rPr>
            <w:rFonts w:ascii="Times New Roman" w:eastAsia="Times New Roman" w:hAnsi="Times New Roman" w:cs="Times New Roman"/>
            <w:sz w:val="20"/>
            <w:szCs w:val="20"/>
          </w:rPr>
          <w:delText>, visible</w:delText>
        </w:r>
      </w:del>
      <w:ins w:id="431" w:author="Simon Rogers" w:date="2016-04-08T16:45:00Z">
        <w:r w:rsidR="00380CE1">
          <w:rPr>
            <w:rFonts w:ascii="Times New Roman" w:eastAsia="Times New Roman" w:hAnsi="Times New Roman" w:cs="Times New Roman"/>
            <w:sz w:val="20"/>
            <w:szCs w:val="20"/>
          </w:rPr>
          <w:t xml:space="preserve">, </w:t>
        </w:r>
      </w:ins>
      <w:del w:id="432" w:author="Simon Rogers" w:date="2016-04-08T16:45:00Z">
        <w:r w:rsidRPr="67CC0282" w:rsidDel="00380CE1">
          <w:rPr>
            <w:rFonts w:ascii="Times New Roman" w:eastAsia="Times New Roman" w:hAnsi="Times New Roman" w:cs="Times New Roman"/>
            <w:sz w:val="20"/>
            <w:szCs w:val="20"/>
          </w:rPr>
          <w:delText xml:space="preserve"> in </w:delText>
        </w:r>
      </w:del>
      <w:r w:rsidRPr="67CC0282">
        <w:rPr>
          <w:rFonts w:ascii="Times New Roman" w:eastAsia="Times New Roman" w:hAnsi="Times New Roman" w:cs="Times New Roman"/>
          <w:sz w:val="20"/>
          <w:szCs w:val="20"/>
        </w:rPr>
        <w:t xml:space="preserve">Figure 4-C). </w:t>
      </w:r>
      <w:del w:id="433" w:author="Simon Rogers" w:date="2016-04-08T16:45:00Z">
        <w:r w:rsidRPr="67CC0282" w:rsidDel="00380CE1">
          <w:rPr>
            <w:rFonts w:ascii="Times New Roman" w:eastAsia="Times New Roman" w:hAnsi="Times New Roman" w:cs="Times New Roman"/>
            <w:sz w:val="20"/>
            <w:szCs w:val="20"/>
          </w:rPr>
          <w:delText>Additionally, the</w:delText>
        </w:r>
      </w:del>
      <w:ins w:id="434" w:author="Simon Rogers" w:date="2016-04-08T16:45:00Z">
        <w:r w:rsidR="00380CE1">
          <w:rPr>
            <w:rFonts w:ascii="Times New Roman" w:eastAsia="Times New Roman" w:hAnsi="Times New Roman" w:cs="Times New Roman"/>
            <w:sz w:val="20"/>
            <w:szCs w:val="20"/>
          </w:rPr>
          <w:t>The</w:t>
        </w:r>
      </w:ins>
      <w:r w:rsidRPr="67CC0282">
        <w:rPr>
          <w:rFonts w:ascii="Times New Roman" w:eastAsia="Times New Roman" w:hAnsi="Times New Roman" w:cs="Times New Roman"/>
          <w:sz w:val="20"/>
          <w:szCs w:val="20"/>
        </w:rPr>
        <w:t xml:space="preserve"> other </w:t>
      </w:r>
      <w:del w:id="435" w:author="Simon Rogers" w:date="2016-04-08T16:45:00Z">
        <w:r w:rsidRPr="67CC0282" w:rsidDel="00380CE1">
          <w:rPr>
            <w:rFonts w:ascii="Times New Roman" w:eastAsia="Times New Roman" w:hAnsi="Times New Roman" w:cs="Times New Roman"/>
            <w:sz w:val="20"/>
            <w:szCs w:val="20"/>
          </w:rPr>
          <w:delText xml:space="preserve">associated </w:delText>
        </w:r>
      </w:del>
      <w:r w:rsidRPr="67CC0282">
        <w:rPr>
          <w:rFonts w:ascii="Times New Roman" w:eastAsia="Times New Roman" w:hAnsi="Times New Roman" w:cs="Times New Roman"/>
          <w:sz w:val="20"/>
          <w:szCs w:val="20"/>
        </w:rPr>
        <w:t xml:space="preserve">Mass2Motifs in Figures 4-A and 4-B are indeed related to phenylalanine and histidine, respectively. A key characteristic of </w:t>
      </w:r>
      <w:del w:id="436" w:author="Simon Rogers" w:date="2016-04-08T16:45:00Z">
        <w:r w:rsidRPr="67CC0282" w:rsidDel="00380CE1">
          <w:rPr>
            <w:rFonts w:ascii="Times New Roman" w:eastAsia="Times New Roman" w:hAnsi="Times New Roman" w:cs="Times New Roman"/>
            <w:sz w:val="20"/>
            <w:szCs w:val="20"/>
          </w:rPr>
          <w:delText xml:space="preserve">the </w:delText>
        </w:r>
      </w:del>
      <w:r w:rsidRPr="67CC0282">
        <w:rPr>
          <w:rFonts w:ascii="Times New Roman" w:eastAsia="Times New Roman" w:hAnsi="Times New Roman" w:cs="Times New Roman"/>
          <w:sz w:val="20"/>
          <w:szCs w:val="20"/>
        </w:rPr>
        <w:t xml:space="preserve">MS2LDA </w:t>
      </w:r>
      <w:del w:id="437" w:author="Simon Rogers" w:date="2016-04-08T16:45:00Z">
        <w:r w:rsidRPr="67CC0282" w:rsidDel="00380CE1">
          <w:rPr>
            <w:rFonts w:ascii="Times New Roman" w:eastAsia="Times New Roman" w:hAnsi="Times New Roman" w:cs="Times New Roman"/>
            <w:sz w:val="20"/>
            <w:szCs w:val="20"/>
          </w:rPr>
          <w:delText xml:space="preserve">approach </w:delText>
        </w:r>
      </w:del>
      <w:r w:rsidRPr="67CC0282">
        <w:rPr>
          <w:rFonts w:ascii="Times New Roman" w:eastAsia="Times New Roman" w:hAnsi="Times New Roman" w:cs="Times New Roman"/>
          <w:sz w:val="20"/>
          <w:szCs w:val="20"/>
        </w:rPr>
        <w:t xml:space="preserve">is the </w:t>
      </w:r>
      <w:del w:id="438" w:author="Simon Rogers" w:date="2016-04-08T16:46:00Z">
        <w:r w:rsidRPr="67CC0282" w:rsidDel="00380CE1">
          <w:rPr>
            <w:rFonts w:ascii="Times New Roman" w:eastAsia="Times New Roman" w:hAnsi="Times New Roman" w:cs="Times New Roman"/>
            <w:sz w:val="20"/>
            <w:szCs w:val="20"/>
          </w:rPr>
          <w:delText xml:space="preserve">ability to </w:delText>
        </w:r>
      </w:del>
      <w:r w:rsidRPr="67CC0282">
        <w:rPr>
          <w:rFonts w:ascii="Times New Roman" w:eastAsia="Times New Roman" w:hAnsi="Times New Roman" w:cs="Times New Roman"/>
          <w:sz w:val="20"/>
          <w:szCs w:val="20"/>
        </w:rPr>
        <w:t>decompos</w:t>
      </w:r>
      <w:ins w:id="439" w:author="Simon Rogers" w:date="2016-04-08T16:46:00Z">
        <w:r w:rsidR="00380CE1">
          <w:rPr>
            <w:rFonts w:ascii="Times New Roman" w:eastAsia="Times New Roman" w:hAnsi="Times New Roman" w:cs="Times New Roman"/>
            <w:sz w:val="20"/>
            <w:szCs w:val="20"/>
          </w:rPr>
          <w:t>ition of</w:t>
        </w:r>
      </w:ins>
      <w:del w:id="440" w:author="Simon Rogers" w:date="2016-04-08T16:46:00Z">
        <w:r w:rsidRPr="67CC0282" w:rsidDel="00380CE1">
          <w:rPr>
            <w:rFonts w:ascii="Times New Roman" w:eastAsia="Times New Roman" w:hAnsi="Times New Roman" w:cs="Times New Roman"/>
            <w:sz w:val="20"/>
            <w:szCs w:val="20"/>
          </w:rPr>
          <w:delText>e MS2</w:delText>
        </w:r>
      </w:del>
      <w:r w:rsidRPr="67CC0282">
        <w:rPr>
          <w:rFonts w:ascii="Times New Roman" w:eastAsia="Times New Roman" w:hAnsi="Times New Roman" w:cs="Times New Roman"/>
          <w:sz w:val="20"/>
          <w:szCs w:val="20"/>
        </w:rPr>
        <w:t xml:space="preserve"> spectra into multiple </w:t>
      </w:r>
      <w:del w:id="441" w:author="Simon Rogers" w:date="2016-04-08T16:46:00Z">
        <w:r w:rsidRPr="67CC0282" w:rsidDel="00380CE1">
          <w:rPr>
            <w:rFonts w:ascii="Times New Roman" w:eastAsia="Times New Roman" w:hAnsi="Times New Roman" w:cs="Times New Roman"/>
            <w:sz w:val="20"/>
            <w:szCs w:val="20"/>
          </w:rPr>
          <w:delText>biochemically relevant components</w:delText>
        </w:r>
      </w:del>
      <w:ins w:id="442" w:author="Simon Rogers" w:date="2016-04-08T16:46:00Z">
        <w:r w:rsidR="00380CE1">
          <w:rPr>
            <w:rFonts w:ascii="Times New Roman" w:eastAsia="Times New Roman" w:hAnsi="Times New Roman" w:cs="Times New Roman"/>
            <w:sz w:val="20"/>
            <w:szCs w:val="20"/>
          </w:rPr>
          <w:t>Mass2Motifs</w:t>
        </w:r>
      </w:ins>
      <w:r w:rsidRPr="67CC0282">
        <w:rPr>
          <w:rFonts w:ascii="Times New Roman" w:eastAsia="Times New Roman" w:hAnsi="Times New Roman" w:cs="Times New Roman"/>
          <w:sz w:val="20"/>
          <w:szCs w:val="20"/>
        </w:rPr>
        <w:t xml:space="preserve">. </w:t>
      </w:r>
      <w:del w:id="443" w:author="Simon Rogers" w:date="2016-04-08T16:46:00Z">
        <w:r w:rsidRPr="67CC0282" w:rsidDel="00380CE1">
          <w:rPr>
            <w:rFonts w:ascii="Times New Roman" w:eastAsia="Times New Roman" w:hAnsi="Times New Roman" w:cs="Times New Roman"/>
            <w:sz w:val="20"/>
            <w:szCs w:val="20"/>
          </w:rPr>
          <w:delText>For example, i</w:delText>
        </w:r>
      </w:del>
      <w:ins w:id="444" w:author="Simon Rogers" w:date="2016-04-08T16:46:00Z">
        <w:r w:rsidR="00380CE1">
          <w:rPr>
            <w:rFonts w:ascii="Times New Roman" w:eastAsia="Times New Roman" w:hAnsi="Times New Roman" w:cs="Times New Roman"/>
            <w:sz w:val="20"/>
            <w:szCs w:val="20"/>
          </w:rPr>
          <w:t>I</w:t>
        </w:r>
      </w:ins>
      <w:r w:rsidRPr="67CC0282">
        <w:rPr>
          <w:rFonts w:ascii="Times New Roman" w:eastAsia="Times New Roman" w:hAnsi="Times New Roman" w:cs="Times New Roman"/>
          <w:sz w:val="20"/>
          <w:szCs w:val="20"/>
        </w:rPr>
        <w:t xml:space="preserve">n each of Figures 4-A to 4-D we observe the spectra being decomposed into </w:t>
      </w:r>
      <w:del w:id="445" w:author="Mike" w:date="2016-03-31T21:42:00Z">
        <w:r w:rsidRPr="67CC0282" w:rsidDel="0068203C">
          <w:rPr>
            <w:rFonts w:ascii="Times New Roman" w:eastAsia="Times New Roman" w:hAnsi="Times New Roman" w:cs="Times New Roman"/>
            <w:sz w:val="20"/>
            <w:szCs w:val="20"/>
          </w:rPr>
          <w:delText xml:space="preserve">2 </w:delText>
        </w:r>
      </w:del>
      <w:ins w:id="446" w:author="Mike" w:date="2016-03-31T21:42:00Z">
        <w:r w:rsidR="0068203C">
          <w:rPr>
            <w:rFonts w:ascii="Times New Roman" w:eastAsia="Times New Roman" w:hAnsi="Times New Roman" w:cs="Times New Roman"/>
            <w:sz w:val="20"/>
            <w:szCs w:val="20"/>
          </w:rPr>
          <w:t>two</w:t>
        </w:r>
        <w:r w:rsidR="0068203C" w:rsidRPr="67CC0282">
          <w:rPr>
            <w:rFonts w:ascii="Times New Roman" w:eastAsia="Times New Roman" w:hAnsi="Times New Roman" w:cs="Times New Roman"/>
            <w:sz w:val="20"/>
            <w:szCs w:val="20"/>
          </w:rPr>
          <w:t xml:space="preserve"> </w:t>
        </w:r>
      </w:ins>
      <w:r w:rsidRPr="67CC0282">
        <w:rPr>
          <w:rFonts w:ascii="Times New Roman" w:eastAsia="Times New Roman" w:hAnsi="Times New Roman" w:cs="Times New Roman"/>
          <w:sz w:val="20"/>
          <w:szCs w:val="20"/>
        </w:rPr>
        <w:t xml:space="preserve">or more Mass2Motifs. We know of no other method that can do this in an unsupervised manner – i.e. without training spectra consisting of known structures or </w:t>
      </w:r>
      <w:r w:rsidRPr="67CC0282">
        <w:rPr>
          <w:rFonts w:ascii="Times New Roman" w:eastAsia="Times New Roman" w:hAnsi="Times New Roman" w:cs="Times New Roman"/>
          <w:i/>
          <w:iCs/>
          <w:sz w:val="20"/>
          <w:szCs w:val="20"/>
        </w:rPr>
        <w:t xml:space="preserve">a priori </w:t>
      </w:r>
      <w:r w:rsidRPr="67CC0282">
        <w:rPr>
          <w:rFonts w:ascii="Times New Roman" w:eastAsia="Times New Roman" w:hAnsi="Times New Roman" w:cs="Times New Roman"/>
          <w:sz w:val="20"/>
          <w:szCs w:val="20"/>
        </w:rPr>
        <w:t>knowledge of interesting combinations of fragments and/or losses. All</w:t>
      </w:r>
      <w:del w:id="447" w:author="Simon Rogers" w:date="2016-04-08T16:46:00Z">
        <w:r w:rsidRPr="67CC0282" w:rsidDel="00380CE1">
          <w:rPr>
            <w:rFonts w:ascii="Times New Roman" w:eastAsia="Times New Roman" w:hAnsi="Times New Roman" w:cs="Times New Roman"/>
            <w:sz w:val="20"/>
            <w:szCs w:val="20"/>
          </w:rPr>
          <w:delText xml:space="preserve"> the</w:delText>
        </w:r>
      </w:del>
      <w:r w:rsidRPr="67CC0282">
        <w:rPr>
          <w:rFonts w:ascii="Times New Roman" w:eastAsia="Times New Roman" w:hAnsi="Times New Roman" w:cs="Times New Roman"/>
          <w:sz w:val="20"/>
          <w:szCs w:val="20"/>
        </w:rPr>
        <w:t xml:space="preserve"> spectra of matched standards </w:t>
      </w:r>
      <w:del w:id="448" w:author="Simon Rogers" w:date="2016-04-08T16:47:00Z">
        <w:r w:rsidRPr="67CC0282" w:rsidDel="00380CE1">
          <w:rPr>
            <w:rFonts w:ascii="Times New Roman" w:eastAsia="Times New Roman" w:hAnsi="Times New Roman" w:cs="Times New Roman"/>
            <w:sz w:val="20"/>
            <w:szCs w:val="20"/>
          </w:rPr>
          <w:delText xml:space="preserve">with their Mass2Motif annotations </w:delText>
        </w:r>
      </w:del>
      <w:r w:rsidRPr="67CC0282">
        <w:rPr>
          <w:rFonts w:ascii="Times New Roman" w:eastAsia="Times New Roman" w:hAnsi="Times New Roman" w:cs="Times New Roman"/>
          <w:sz w:val="20"/>
          <w:szCs w:val="20"/>
        </w:rPr>
        <w:t>can be found within our code repository.</w:t>
      </w:r>
      <w:r w:rsidRPr="67CC0282">
        <w:rPr>
          <w:rFonts w:ascii="Calibri" w:eastAsia="Calibri" w:hAnsi="Calibri" w:cs="Calibri"/>
          <w:noProof/>
          <w:lang w:eastAsia="en-US"/>
        </w:rPr>
        <w:t xml:space="preserve"> </w:t>
      </w:r>
    </w:p>
    <w:p w14:paraId="2CF6FBA7" w14:textId="59ADC312" w:rsidR="00283EBC" w:rsidRPr="00C7557D" w:rsidRDefault="00E75F36" w:rsidP="003232B9">
      <w:pPr>
        <w:pStyle w:val="OurBody"/>
      </w:pPr>
      <w:r w:rsidRPr="00B641C6">
        <w:rPr>
          <w:rFonts w:ascii="Calibri" w:hAnsi="Calibri"/>
          <w:noProof/>
          <w:lang w:val="en-US" w:eastAsia="en-US"/>
        </w:rPr>
        <w:drawing>
          <wp:anchor distT="0" distB="0" distL="114300" distR="114300" simplePos="0" relativeHeight="251669504" behindDoc="0" locked="0" layoutInCell="1" allowOverlap="1" wp14:anchorId="718EABDD" wp14:editId="7A2175A8">
            <wp:simplePos x="0" y="0"/>
            <wp:positionH relativeFrom="column">
              <wp:posOffset>-30480</wp:posOffset>
            </wp:positionH>
            <wp:positionV relativeFrom="paragraph">
              <wp:posOffset>50800</wp:posOffset>
            </wp:positionV>
            <wp:extent cx="5730875" cy="3430270"/>
            <wp:effectExtent l="0" t="0" r="317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7">
                      <a:extLst>
                        <a:ext uri="{28A0092B-C50C-407E-A947-70E740481C1C}">
                          <a14:useLocalDpi xmlns:a14="http://schemas.microsoft.com/office/drawing/2010/main" val="0"/>
                        </a:ext>
                      </a:extLst>
                    </a:blip>
                    <a:stretch>
                      <a:fillRect/>
                    </a:stretch>
                  </pic:blipFill>
                  <pic:spPr>
                    <a:xfrm>
                      <a:off x="0" y="0"/>
                      <a:ext cx="5730875" cy="3430270"/>
                    </a:xfrm>
                    <a:prstGeom prst="rect">
                      <a:avLst/>
                    </a:prstGeom>
                  </pic:spPr>
                </pic:pic>
              </a:graphicData>
            </a:graphic>
            <wp14:sizeRelH relativeFrom="margin">
              <wp14:pctWidth>0</wp14:pctWidth>
            </wp14:sizeRelH>
            <wp14:sizeRelV relativeFrom="margin">
              <wp14:pctHeight>0</wp14:pctHeight>
            </wp14:sizeRelV>
          </wp:anchor>
        </w:drawing>
      </w:r>
    </w:p>
    <w:p w14:paraId="4F01428A" w14:textId="43940172" w:rsidR="00283EBC" w:rsidRPr="00B641C6" w:rsidRDefault="67CC0282" w:rsidP="00283EBC">
      <w:pPr>
        <w:spacing w:line="276" w:lineRule="auto"/>
        <w:jc w:val="both"/>
        <w:rPr>
          <w:rFonts w:ascii="Times New Roman" w:hAnsi="Times New Roman" w:cs="Times New Roman"/>
          <w:sz w:val="20"/>
          <w:szCs w:val="20"/>
        </w:rPr>
      </w:pPr>
      <w:r w:rsidRPr="67CC0282">
        <w:rPr>
          <w:rFonts w:ascii="Times New Roman" w:eastAsia="Times New Roman" w:hAnsi="Times New Roman" w:cs="Times New Roman"/>
          <w:sz w:val="20"/>
          <w:szCs w:val="20"/>
        </w:rPr>
        <w:t xml:space="preserve">Figure 4 – Multi-coloured Mass2Motif spectra of identified metabolites A) L-histidine, B) L-phenylalanine, C) L-tryptophan, and D) adenosine. Annotated motifs (see Table 1) are indicated in the fragmentation spectra, with coloured mass fragment peaks and coloured arrows for the neutral losses. </w:t>
      </w:r>
    </w:p>
    <w:p w14:paraId="1A210AB7" w14:textId="77777777" w:rsidR="00283EBC" w:rsidRPr="00B641C6" w:rsidRDefault="00283EBC" w:rsidP="003232B9">
      <w:pPr>
        <w:pStyle w:val="OurBody"/>
      </w:pPr>
    </w:p>
    <w:p w14:paraId="00A4C82E" w14:textId="77777777" w:rsidR="00283EBC" w:rsidRPr="00B641C6" w:rsidRDefault="00283EBC" w:rsidP="003232B9">
      <w:pPr>
        <w:pStyle w:val="OurBody"/>
      </w:pPr>
    </w:p>
    <w:tbl>
      <w:tblPr>
        <w:tblStyle w:val="LightList-Accent1"/>
        <w:tblW w:w="0" w:type="auto"/>
        <w:tblLayout w:type="fixed"/>
        <w:tblLook w:val="04A0" w:firstRow="1" w:lastRow="0" w:firstColumn="1" w:lastColumn="0" w:noHBand="0" w:noVBand="1"/>
      </w:tblPr>
      <w:tblGrid>
        <w:gridCol w:w="1242"/>
        <w:gridCol w:w="3276"/>
        <w:gridCol w:w="191"/>
        <w:gridCol w:w="816"/>
        <w:gridCol w:w="1883"/>
        <w:gridCol w:w="1834"/>
      </w:tblGrid>
      <w:tr w:rsidR="002D2773" w:rsidRPr="00B641C6" w14:paraId="463290F5" w14:textId="77777777" w:rsidTr="67CC02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5DF508C" w14:textId="77777777" w:rsidR="002D2773" w:rsidRPr="00B641C6" w:rsidRDefault="67CC0282" w:rsidP="003324E5">
            <w:pPr>
              <w:spacing w:line="276" w:lineRule="auto"/>
              <w:rPr>
                <w:b w:val="0"/>
                <w:sz w:val="18"/>
                <w:szCs w:val="18"/>
              </w:rPr>
            </w:pPr>
            <w:r w:rsidRPr="67CC0282">
              <w:rPr>
                <w:sz w:val="18"/>
                <w:szCs w:val="18"/>
              </w:rPr>
              <w:t>Mass2Motif (M2M)</w:t>
            </w:r>
          </w:p>
        </w:tc>
        <w:tc>
          <w:tcPr>
            <w:tcW w:w="3276" w:type="dxa"/>
          </w:tcPr>
          <w:p w14:paraId="7321F122" w14:textId="77777777" w:rsidR="002D2773" w:rsidRPr="00B641C6" w:rsidRDefault="67CC0282" w:rsidP="003324E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67CC0282">
              <w:rPr>
                <w:sz w:val="18"/>
                <w:szCs w:val="18"/>
              </w:rPr>
              <w:t>Annotation</w:t>
            </w:r>
          </w:p>
        </w:tc>
        <w:tc>
          <w:tcPr>
            <w:tcW w:w="1007" w:type="dxa"/>
            <w:gridSpan w:val="2"/>
          </w:tcPr>
          <w:p w14:paraId="782CA33A" w14:textId="77777777" w:rsidR="002D2773" w:rsidRPr="00B641C6" w:rsidRDefault="67CC0282" w:rsidP="003324E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67CC0282">
              <w:rPr>
                <w:sz w:val="18"/>
                <w:szCs w:val="18"/>
              </w:rPr>
              <w:t>Degree</w:t>
            </w:r>
          </w:p>
        </w:tc>
        <w:tc>
          <w:tcPr>
            <w:tcW w:w="1883" w:type="dxa"/>
          </w:tcPr>
          <w:p w14:paraId="637EEE44" w14:textId="77777777" w:rsidR="002D2773" w:rsidRPr="00B641C6" w:rsidRDefault="67CC0282" w:rsidP="003324E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67CC0282">
              <w:rPr>
                <w:sz w:val="18"/>
                <w:szCs w:val="18"/>
              </w:rPr>
              <w:t>Fragment or Loss Features</w:t>
            </w:r>
          </w:p>
        </w:tc>
        <w:tc>
          <w:tcPr>
            <w:tcW w:w="1834" w:type="dxa"/>
          </w:tcPr>
          <w:p w14:paraId="17878CD5" w14:textId="77777777" w:rsidR="002D2773" w:rsidRPr="00B641C6" w:rsidRDefault="67CC0282" w:rsidP="003324E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67CC0282">
              <w:rPr>
                <w:sz w:val="18"/>
                <w:szCs w:val="18"/>
              </w:rPr>
              <w:t>Elemental Formula</w:t>
            </w:r>
          </w:p>
        </w:tc>
      </w:tr>
      <w:tr w:rsidR="002D2773" w:rsidRPr="00B641C6" w14:paraId="548E46B1" w14:textId="77777777" w:rsidTr="67CC02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1CEFEF15" w14:textId="77777777" w:rsidR="002D2773" w:rsidRPr="00B641C6" w:rsidRDefault="67CC0282" w:rsidP="00F670D4">
            <w:pPr>
              <w:spacing w:after="40" w:line="276" w:lineRule="auto"/>
              <w:rPr>
                <w:sz w:val="18"/>
                <w:szCs w:val="18"/>
              </w:rPr>
            </w:pPr>
            <w:r w:rsidRPr="67CC0282">
              <w:rPr>
                <w:sz w:val="18"/>
                <w:szCs w:val="18"/>
              </w:rPr>
              <w:t>115</w:t>
            </w:r>
          </w:p>
        </w:tc>
        <w:tc>
          <w:tcPr>
            <w:tcW w:w="3467" w:type="dxa"/>
            <w:gridSpan w:val="2"/>
          </w:tcPr>
          <w:p w14:paraId="3BB3B792"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phenylalanine-CHOOH]-based substructure.</w:t>
            </w:r>
          </w:p>
        </w:tc>
        <w:tc>
          <w:tcPr>
            <w:tcW w:w="816" w:type="dxa"/>
          </w:tcPr>
          <w:p w14:paraId="789625B1"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28</w:t>
            </w:r>
          </w:p>
        </w:tc>
        <w:tc>
          <w:tcPr>
            <w:tcW w:w="1883" w:type="dxa"/>
          </w:tcPr>
          <w:p w14:paraId="3330E658"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fragment_120.0808,</w:t>
            </w:r>
          </w:p>
          <w:p w14:paraId="76019F4C"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fragment_103.0546,</w:t>
            </w:r>
          </w:p>
          <w:p w14:paraId="374924F0" w14:textId="77777777" w:rsidR="002D2773" w:rsidRPr="00B641C6"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641C6">
              <w:rPr>
                <w:sz w:val="18"/>
                <w:szCs w:val="18"/>
              </w:rPr>
              <w:t>fragment_91.0541</w:t>
            </w:r>
          </w:p>
        </w:tc>
        <w:tc>
          <w:tcPr>
            <w:tcW w:w="1834" w:type="dxa"/>
          </w:tcPr>
          <w:p w14:paraId="0C1AEE9F"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8H10N,</w:t>
            </w:r>
          </w:p>
          <w:p w14:paraId="0040FEAA"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8H7,</w:t>
            </w:r>
          </w:p>
          <w:p w14:paraId="58767C60"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7H7</w:t>
            </w:r>
          </w:p>
        </w:tc>
      </w:tr>
      <w:tr w:rsidR="002D2773" w:rsidRPr="00B641C6" w14:paraId="6A40C647" w14:textId="77777777" w:rsidTr="67CC0282">
        <w:tc>
          <w:tcPr>
            <w:cnfStyle w:val="001000000000" w:firstRow="0" w:lastRow="0" w:firstColumn="1" w:lastColumn="0" w:oddVBand="0" w:evenVBand="0" w:oddHBand="0" w:evenHBand="0" w:firstRowFirstColumn="0" w:firstRowLastColumn="0" w:lastRowFirstColumn="0" w:lastRowLastColumn="0"/>
            <w:tcW w:w="1242" w:type="dxa"/>
          </w:tcPr>
          <w:p w14:paraId="713AD807" w14:textId="77777777" w:rsidR="002D2773" w:rsidRPr="00B641C6" w:rsidRDefault="67CC0282" w:rsidP="00F670D4">
            <w:pPr>
              <w:spacing w:after="40" w:line="276" w:lineRule="auto"/>
              <w:rPr>
                <w:sz w:val="18"/>
                <w:szCs w:val="18"/>
              </w:rPr>
            </w:pPr>
            <w:r w:rsidRPr="67CC0282">
              <w:rPr>
                <w:sz w:val="18"/>
                <w:szCs w:val="18"/>
              </w:rPr>
              <w:lastRenderedPageBreak/>
              <w:t>156</w:t>
            </w:r>
          </w:p>
        </w:tc>
        <w:tc>
          <w:tcPr>
            <w:tcW w:w="3467" w:type="dxa"/>
            <w:gridSpan w:val="2"/>
          </w:tcPr>
          <w:p w14:paraId="797E7BAD" w14:textId="20083AAF" w:rsidR="002D2773" w:rsidRPr="00B641C6" w:rsidRDefault="67CC0282" w:rsidP="00377760">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ribose (pentose, C5-sugar)-H2O]-related loss.</w:t>
            </w:r>
          </w:p>
        </w:tc>
        <w:tc>
          <w:tcPr>
            <w:tcW w:w="816" w:type="dxa"/>
          </w:tcPr>
          <w:p w14:paraId="045B94DC"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22</w:t>
            </w:r>
          </w:p>
        </w:tc>
        <w:tc>
          <w:tcPr>
            <w:tcW w:w="1883" w:type="dxa"/>
          </w:tcPr>
          <w:p w14:paraId="486A7CE2" w14:textId="77777777" w:rsidR="002D2773" w:rsidRPr="00B641C6"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641C6">
              <w:rPr>
                <w:sz w:val="18"/>
                <w:szCs w:val="18"/>
              </w:rPr>
              <w:t>loss_132.0421</w:t>
            </w:r>
          </w:p>
        </w:tc>
        <w:tc>
          <w:tcPr>
            <w:tcW w:w="1834" w:type="dxa"/>
          </w:tcPr>
          <w:p w14:paraId="3845D673"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C5H8O4</w:t>
            </w:r>
          </w:p>
        </w:tc>
      </w:tr>
      <w:tr w:rsidR="002D2773" w:rsidRPr="00B641C6" w14:paraId="2F12306F" w14:textId="77777777" w:rsidTr="67CC02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2037D17" w14:textId="77777777" w:rsidR="002D2773" w:rsidRPr="00B641C6" w:rsidRDefault="67CC0282" w:rsidP="00F670D4">
            <w:pPr>
              <w:spacing w:after="40" w:line="276" w:lineRule="auto"/>
              <w:rPr>
                <w:sz w:val="18"/>
                <w:szCs w:val="18"/>
              </w:rPr>
            </w:pPr>
            <w:r w:rsidRPr="67CC0282">
              <w:rPr>
                <w:sz w:val="18"/>
                <w:szCs w:val="18"/>
              </w:rPr>
              <w:t>202</w:t>
            </w:r>
          </w:p>
        </w:tc>
        <w:tc>
          <w:tcPr>
            <w:tcW w:w="3467" w:type="dxa"/>
            <w:gridSpan w:val="2"/>
          </w:tcPr>
          <w:p w14:paraId="6AE2B963"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 xml:space="preserve"> [tryptophan-NH3]-related substructure.</w:t>
            </w:r>
          </w:p>
        </w:tc>
        <w:tc>
          <w:tcPr>
            <w:tcW w:w="816" w:type="dxa"/>
          </w:tcPr>
          <w:p w14:paraId="16EF0999"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15</w:t>
            </w:r>
          </w:p>
        </w:tc>
        <w:tc>
          <w:tcPr>
            <w:tcW w:w="1883" w:type="dxa"/>
          </w:tcPr>
          <w:p w14:paraId="6B4FE528"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fragment_118.0654,</w:t>
            </w:r>
          </w:p>
          <w:p w14:paraId="731720AC"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fragment_117.0571,</w:t>
            </w:r>
          </w:p>
          <w:p w14:paraId="594D4B1D"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fragment_91.0541,</w:t>
            </w:r>
          </w:p>
          <w:p w14:paraId="05476F48" w14:textId="77777777" w:rsidR="002D2773" w:rsidRPr="00B641C6"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641C6">
              <w:rPr>
                <w:sz w:val="18"/>
                <w:szCs w:val="18"/>
              </w:rPr>
              <w:t>fragment_130.0645</w:t>
            </w:r>
          </w:p>
          <w:p w14:paraId="2084C52C" w14:textId="77777777" w:rsidR="002D2773" w:rsidRPr="00B641C6"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641C6">
              <w:rPr>
                <w:sz w:val="18"/>
                <w:szCs w:val="18"/>
              </w:rPr>
              <w:t>fragment_188.0706</w:t>
            </w:r>
          </w:p>
        </w:tc>
        <w:tc>
          <w:tcPr>
            <w:tcW w:w="1834" w:type="dxa"/>
          </w:tcPr>
          <w:p w14:paraId="208CDC50"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8H8N,</w:t>
            </w:r>
          </w:p>
          <w:p w14:paraId="56ECACCC"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8H7N,</w:t>
            </w:r>
          </w:p>
          <w:p w14:paraId="50ADEFBE"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7H7,</w:t>
            </w:r>
          </w:p>
          <w:p w14:paraId="3BD31980"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9H8N,</w:t>
            </w:r>
          </w:p>
          <w:p w14:paraId="2C86164C"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11H10NO2</w:t>
            </w:r>
          </w:p>
        </w:tc>
      </w:tr>
      <w:tr w:rsidR="002D2773" w:rsidRPr="00B641C6" w14:paraId="7A8344BF" w14:textId="77777777" w:rsidTr="67CC0282">
        <w:tc>
          <w:tcPr>
            <w:cnfStyle w:val="001000000000" w:firstRow="0" w:lastRow="0" w:firstColumn="1" w:lastColumn="0" w:oddVBand="0" w:evenVBand="0" w:oddHBand="0" w:evenHBand="0" w:firstRowFirstColumn="0" w:firstRowLastColumn="0" w:lastRowFirstColumn="0" w:lastRowLastColumn="0"/>
            <w:tcW w:w="1242" w:type="dxa"/>
          </w:tcPr>
          <w:p w14:paraId="67D8EF75" w14:textId="77777777" w:rsidR="002D2773" w:rsidRPr="00B641C6" w:rsidRDefault="67CC0282" w:rsidP="00F670D4">
            <w:pPr>
              <w:spacing w:after="40" w:line="276" w:lineRule="auto"/>
              <w:rPr>
                <w:sz w:val="18"/>
                <w:szCs w:val="18"/>
              </w:rPr>
            </w:pPr>
            <w:r w:rsidRPr="67CC0282">
              <w:rPr>
                <w:sz w:val="18"/>
                <w:szCs w:val="18"/>
              </w:rPr>
              <w:t>211</w:t>
            </w:r>
          </w:p>
        </w:tc>
        <w:tc>
          <w:tcPr>
            <w:tcW w:w="3467" w:type="dxa"/>
            <w:gridSpan w:val="2"/>
          </w:tcPr>
          <w:p w14:paraId="0867533E"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N-</w:t>
            </w:r>
            <w:proofErr w:type="spellStart"/>
            <w:r w:rsidRPr="67CC0282">
              <w:rPr>
                <w:sz w:val="18"/>
                <w:szCs w:val="18"/>
              </w:rPr>
              <w:t>acetylputrescine</w:t>
            </w:r>
            <w:proofErr w:type="spellEnd"/>
            <w:r w:rsidRPr="67CC0282">
              <w:rPr>
                <w:sz w:val="18"/>
                <w:szCs w:val="18"/>
              </w:rPr>
              <w:t xml:space="preserve"> substructure.</w:t>
            </w:r>
          </w:p>
        </w:tc>
        <w:tc>
          <w:tcPr>
            <w:tcW w:w="816" w:type="dxa"/>
          </w:tcPr>
          <w:p w14:paraId="7EF12F09"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24</w:t>
            </w:r>
          </w:p>
        </w:tc>
        <w:tc>
          <w:tcPr>
            <w:tcW w:w="1883" w:type="dxa"/>
          </w:tcPr>
          <w:p w14:paraId="05A67159"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loss_59.0370,</w:t>
            </w:r>
          </w:p>
          <w:p w14:paraId="5D570739"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fragment_114.0912,</w:t>
            </w:r>
          </w:p>
          <w:p w14:paraId="6EBCEFC5"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fragment_72.0447,</w:t>
            </w:r>
          </w:p>
          <w:p w14:paraId="61473F24" w14:textId="77777777" w:rsidR="002D2773" w:rsidRPr="00B641C6"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641C6">
              <w:rPr>
                <w:sz w:val="18"/>
                <w:szCs w:val="18"/>
              </w:rPr>
              <w:t>fragment_60.0448</w:t>
            </w:r>
          </w:p>
        </w:tc>
        <w:tc>
          <w:tcPr>
            <w:tcW w:w="1834" w:type="dxa"/>
          </w:tcPr>
          <w:p w14:paraId="054E3B8C"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C2H5NO,</w:t>
            </w:r>
          </w:p>
          <w:p w14:paraId="254F19D1"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C6H12NO,</w:t>
            </w:r>
          </w:p>
          <w:p w14:paraId="669E23FE"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C3H6NO,</w:t>
            </w:r>
          </w:p>
          <w:p w14:paraId="5BD7A289"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C2H6NO</w:t>
            </w:r>
          </w:p>
        </w:tc>
      </w:tr>
      <w:tr w:rsidR="002D2773" w:rsidRPr="00B641C6" w14:paraId="0F8F0142" w14:textId="77777777" w:rsidTr="67CC02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18F15192" w14:textId="77777777" w:rsidR="002D2773" w:rsidRPr="00B641C6" w:rsidRDefault="67CC0282" w:rsidP="00F670D4">
            <w:pPr>
              <w:spacing w:after="40" w:line="276" w:lineRule="auto"/>
              <w:rPr>
                <w:sz w:val="18"/>
                <w:szCs w:val="18"/>
              </w:rPr>
            </w:pPr>
            <w:r w:rsidRPr="67CC0282">
              <w:rPr>
                <w:sz w:val="18"/>
                <w:szCs w:val="18"/>
              </w:rPr>
              <w:t>214</w:t>
            </w:r>
          </w:p>
        </w:tc>
        <w:tc>
          <w:tcPr>
            <w:tcW w:w="3467" w:type="dxa"/>
            <w:gridSpan w:val="2"/>
          </w:tcPr>
          <w:p w14:paraId="7CD2FD04" w14:textId="148BECCF"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amine loss.</w:t>
            </w:r>
          </w:p>
        </w:tc>
        <w:tc>
          <w:tcPr>
            <w:tcW w:w="816" w:type="dxa"/>
          </w:tcPr>
          <w:p w14:paraId="45417E62"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57</w:t>
            </w:r>
          </w:p>
        </w:tc>
        <w:tc>
          <w:tcPr>
            <w:tcW w:w="1883" w:type="dxa"/>
          </w:tcPr>
          <w:p w14:paraId="7C9A6039" w14:textId="77777777" w:rsidR="002D2773" w:rsidRPr="00B641C6"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641C6">
              <w:rPr>
                <w:sz w:val="18"/>
                <w:szCs w:val="18"/>
              </w:rPr>
              <w:t>loss_17.0247</w:t>
            </w:r>
          </w:p>
        </w:tc>
        <w:tc>
          <w:tcPr>
            <w:tcW w:w="1834" w:type="dxa"/>
          </w:tcPr>
          <w:p w14:paraId="496A56C1"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NH3</w:t>
            </w:r>
          </w:p>
        </w:tc>
      </w:tr>
      <w:tr w:rsidR="002D2773" w:rsidRPr="00B641C6" w14:paraId="297C1310" w14:textId="77777777" w:rsidTr="67CC0282">
        <w:tc>
          <w:tcPr>
            <w:cnfStyle w:val="001000000000" w:firstRow="0" w:lastRow="0" w:firstColumn="1" w:lastColumn="0" w:oddVBand="0" w:evenVBand="0" w:oddHBand="0" w:evenHBand="0" w:firstRowFirstColumn="0" w:firstRowLastColumn="0" w:lastRowFirstColumn="0" w:lastRowLastColumn="0"/>
            <w:tcW w:w="1242" w:type="dxa"/>
          </w:tcPr>
          <w:p w14:paraId="7C2FFDF7" w14:textId="77777777" w:rsidR="002D2773" w:rsidRPr="00B641C6" w:rsidRDefault="67CC0282" w:rsidP="00F670D4">
            <w:pPr>
              <w:spacing w:after="40" w:line="276" w:lineRule="auto"/>
              <w:rPr>
                <w:sz w:val="18"/>
                <w:szCs w:val="18"/>
              </w:rPr>
            </w:pPr>
            <w:r w:rsidRPr="67CC0282">
              <w:rPr>
                <w:sz w:val="18"/>
                <w:szCs w:val="18"/>
              </w:rPr>
              <w:t>220</w:t>
            </w:r>
          </w:p>
        </w:tc>
        <w:tc>
          <w:tcPr>
            <w:tcW w:w="3467" w:type="dxa"/>
            <w:gridSpan w:val="2"/>
          </w:tcPr>
          <w:p w14:paraId="582EE763" w14:textId="7A70E284"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adenine substructure.</w:t>
            </w:r>
          </w:p>
        </w:tc>
        <w:tc>
          <w:tcPr>
            <w:tcW w:w="816" w:type="dxa"/>
          </w:tcPr>
          <w:p w14:paraId="1A6FA825"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32</w:t>
            </w:r>
          </w:p>
        </w:tc>
        <w:tc>
          <w:tcPr>
            <w:tcW w:w="1883" w:type="dxa"/>
          </w:tcPr>
          <w:p w14:paraId="48924B7D"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fragment_136.0629,</w:t>
            </w:r>
          </w:p>
          <w:p w14:paraId="2F66CF28" w14:textId="77777777" w:rsidR="002D2773" w:rsidRPr="00B641C6"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641C6">
              <w:rPr>
                <w:sz w:val="18"/>
                <w:szCs w:val="18"/>
              </w:rPr>
              <w:t>fragment_119.0351</w:t>
            </w:r>
          </w:p>
        </w:tc>
        <w:tc>
          <w:tcPr>
            <w:tcW w:w="1834" w:type="dxa"/>
          </w:tcPr>
          <w:p w14:paraId="1625F5B8"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C5H6N5,</w:t>
            </w:r>
          </w:p>
          <w:p w14:paraId="4950528F"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C5H3N4</w:t>
            </w:r>
          </w:p>
        </w:tc>
      </w:tr>
      <w:tr w:rsidR="002D2773" w:rsidRPr="00B641C6" w14:paraId="73387412" w14:textId="77777777" w:rsidTr="67CC02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17F421DC" w14:textId="77777777" w:rsidR="002D2773" w:rsidRPr="00B641C6" w:rsidRDefault="67CC0282" w:rsidP="00F670D4">
            <w:pPr>
              <w:spacing w:after="40" w:line="276" w:lineRule="auto"/>
              <w:rPr>
                <w:sz w:val="18"/>
                <w:szCs w:val="18"/>
              </w:rPr>
            </w:pPr>
            <w:r w:rsidRPr="67CC0282">
              <w:rPr>
                <w:sz w:val="18"/>
                <w:szCs w:val="18"/>
              </w:rPr>
              <w:t>241</w:t>
            </w:r>
          </w:p>
        </w:tc>
        <w:tc>
          <w:tcPr>
            <w:tcW w:w="3467" w:type="dxa"/>
            <w:gridSpan w:val="2"/>
          </w:tcPr>
          <w:p w14:paraId="0BC3AE9F" w14:textId="6B15AB0D"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histidine substructure.</w:t>
            </w:r>
          </w:p>
        </w:tc>
        <w:tc>
          <w:tcPr>
            <w:tcW w:w="816" w:type="dxa"/>
          </w:tcPr>
          <w:p w14:paraId="6D0EB7FD"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21</w:t>
            </w:r>
          </w:p>
        </w:tc>
        <w:tc>
          <w:tcPr>
            <w:tcW w:w="1883" w:type="dxa"/>
          </w:tcPr>
          <w:p w14:paraId="68B567E2"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fragment_110.0718,</w:t>
            </w:r>
          </w:p>
          <w:p w14:paraId="125F366D"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fragment_156.0769,</w:t>
            </w:r>
          </w:p>
          <w:p w14:paraId="69B7A798"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fragment_93.0450,</w:t>
            </w:r>
          </w:p>
          <w:p w14:paraId="45A574AB" w14:textId="77777777" w:rsidR="002D2773" w:rsidRPr="00B641C6" w:rsidRDefault="002D2773"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641C6">
              <w:rPr>
                <w:sz w:val="18"/>
                <w:szCs w:val="18"/>
              </w:rPr>
              <w:t>fragment_95.0608</w:t>
            </w:r>
          </w:p>
        </w:tc>
        <w:tc>
          <w:tcPr>
            <w:tcW w:w="1834" w:type="dxa"/>
          </w:tcPr>
          <w:p w14:paraId="7779A706"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5H8N3,</w:t>
            </w:r>
          </w:p>
          <w:p w14:paraId="11098865"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6H10N3O2,</w:t>
            </w:r>
          </w:p>
          <w:p w14:paraId="35C23DDE"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5H5N2,</w:t>
            </w:r>
          </w:p>
          <w:p w14:paraId="77CC49CF" w14:textId="77777777" w:rsidR="002D2773" w:rsidRPr="00B641C6" w:rsidRDefault="67CC0282" w:rsidP="00F670D4">
            <w:pPr>
              <w:spacing w:after="40" w:line="276" w:lineRule="auto"/>
              <w:cnfStyle w:val="000000100000" w:firstRow="0" w:lastRow="0" w:firstColumn="0" w:lastColumn="0" w:oddVBand="0" w:evenVBand="0" w:oddHBand="1" w:evenHBand="0" w:firstRowFirstColumn="0" w:firstRowLastColumn="0" w:lastRowFirstColumn="0" w:lastRowLastColumn="0"/>
              <w:rPr>
                <w:sz w:val="18"/>
                <w:szCs w:val="18"/>
              </w:rPr>
            </w:pPr>
            <w:r w:rsidRPr="67CC0282">
              <w:rPr>
                <w:sz w:val="18"/>
                <w:szCs w:val="18"/>
              </w:rPr>
              <w:t>C5H7N2</w:t>
            </w:r>
          </w:p>
        </w:tc>
      </w:tr>
      <w:tr w:rsidR="002D2773" w:rsidRPr="00B641C6" w14:paraId="612EA88D" w14:textId="77777777" w:rsidTr="67CC0282">
        <w:tc>
          <w:tcPr>
            <w:cnfStyle w:val="001000000000" w:firstRow="0" w:lastRow="0" w:firstColumn="1" w:lastColumn="0" w:oddVBand="0" w:evenVBand="0" w:oddHBand="0" w:evenHBand="0" w:firstRowFirstColumn="0" w:firstRowLastColumn="0" w:lastRowFirstColumn="0" w:lastRowLastColumn="0"/>
            <w:tcW w:w="1242" w:type="dxa"/>
          </w:tcPr>
          <w:p w14:paraId="57C9C9B4" w14:textId="77777777" w:rsidR="002D2773" w:rsidRPr="00B641C6" w:rsidRDefault="67CC0282" w:rsidP="00F670D4">
            <w:pPr>
              <w:spacing w:after="40" w:line="276" w:lineRule="auto"/>
              <w:rPr>
                <w:sz w:val="18"/>
                <w:szCs w:val="18"/>
              </w:rPr>
            </w:pPr>
            <w:r w:rsidRPr="67CC0282">
              <w:rPr>
                <w:sz w:val="18"/>
                <w:szCs w:val="18"/>
              </w:rPr>
              <w:t>262</w:t>
            </w:r>
          </w:p>
        </w:tc>
        <w:tc>
          <w:tcPr>
            <w:tcW w:w="3467" w:type="dxa"/>
            <w:gridSpan w:val="2"/>
          </w:tcPr>
          <w:p w14:paraId="734BDF45" w14:textId="4EBB6F0E"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combined loss of H2O and CO – indicative for free carboxylic acid group (COOH).</w:t>
            </w:r>
          </w:p>
        </w:tc>
        <w:tc>
          <w:tcPr>
            <w:tcW w:w="816" w:type="dxa"/>
          </w:tcPr>
          <w:p w14:paraId="40C154F3"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90</w:t>
            </w:r>
          </w:p>
        </w:tc>
        <w:tc>
          <w:tcPr>
            <w:tcW w:w="1883" w:type="dxa"/>
          </w:tcPr>
          <w:p w14:paraId="53E4C3EB" w14:textId="77777777" w:rsidR="002D2773" w:rsidRPr="00B641C6" w:rsidRDefault="002D2773"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641C6">
              <w:rPr>
                <w:sz w:val="18"/>
                <w:szCs w:val="18"/>
              </w:rPr>
              <w:t>loss_46.0053</w:t>
            </w:r>
          </w:p>
        </w:tc>
        <w:tc>
          <w:tcPr>
            <w:tcW w:w="1834" w:type="dxa"/>
          </w:tcPr>
          <w:p w14:paraId="0A3CFFD1" w14:textId="77777777" w:rsidR="002D2773" w:rsidRPr="00B641C6" w:rsidRDefault="67CC0282" w:rsidP="00F670D4">
            <w:pPr>
              <w:spacing w:after="40" w:line="276" w:lineRule="auto"/>
              <w:cnfStyle w:val="000000000000" w:firstRow="0" w:lastRow="0" w:firstColumn="0" w:lastColumn="0" w:oddVBand="0" w:evenVBand="0" w:oddHBand="0" w:evenHBand="0" w:firstRowFirstColumn="0" w:firstRowLastColumn="0" w:lastRowFirstColumn="0" w:lastRowLastColumn="0"/>
              <w:rPr>
                <w:sz w:val="18"/>
                <w:szCs w:val="18"/>
              </w:rPr>
            </w:pPr>
            <w:r w:rsidRPr="67CC0282">
              <w:rPr>
                <w:sz w:val="18"/>
                <w:szCs w:val="18"/>
              </w:rPr>
              <w:t>CH2O2</w:t>
            </w:r>
          </w:p>
        </w:tc>
      </w:tr>
    </w:tbl>
    <w:p w14:paraId="560508D5" w14:textId="77777777" w:rsidR="002D2773" w:rsidRPr="00B641C6" w:rsidRDefault="67CC0282" w:rsidP="002D2773">
      <w:pPr>
        <w:spacing w:line="276" w:lineRule="auto"/>
        <w:jc w:val="both"/>
        <w:rPr>
          <w:rFonts w:ascii="Times New Roman" w:hAnsi="Times New Roman" w:cs="Times New Roman"/>
          <w:sz w:val="20"/>
          <w:szCs w:val="20"/>
        </w:rPr>
      </w:pPr>
      <w:r w:rsidRPr="67CC0282">
        <w:rPr>
          <w:rFonts w:ascii="Times New Roman" w:eastAsia="Times New Roman" w:hAnsi="Times New Roman" w:cs="Times New Roman"/>
          <w:sz w:val="20"/>
          <w:szCs w:val="20"/>
        </w:rPr>
        <w:t xml:space="preserve">Table 1– Annotations of the Mass2Motifs associated to the fragmentation spectra of the standard peaks that are shown in Figure 4. The degree of a Mass2Motif indicates the number of MS2 fragmentation spectra in the beer3 positive ionization mode data having fragment or loss features that can be explained by the Mass2Motif (at the specified </w:t>
      </w:r>
      <w:proofErr w:type="spellStart"/>
      <w:r w:rsidRPr="67CC0282">
        <w:rPr>
          <w:rFonts w:ascii="Times New Roman" w:eastAsia="Times New Roman" w:hAnsi="Times New Roman" w:cs="Times New Roman"/>
          <w:sz w:val="20"/>
          <w:szCs w:val="20"/>
        </w:rPr>
        <w:t>thresholding</w:t>
      </w:r>
      <w:proofErr w:type="spellEnd"/>
      <w:r w:rsidRPr="67CC0282">
        <w:rPr>
          <w:rFonts w:ascii="Times New Roman" w:eastAsia="Times New Roman" w:hAnsi="Times New Roman" w:cs="Times New Roman"/>
          <w:sz w:val="20"/>
          <w:szCs w:val="20"/>
        </w:rPr>
        <w:t xml:space="preserve"> level).</w:t>
      </w:r>
    </w:p>
    <w:p w14:paraId="1A30A487" w14:textId="77777777" w:rsidR="002D2773" w:rsidRPr="00B641C6" w:rsidRDefault="002D2773" w:rsidP="002D2773">
      <w:pPr>
        <w:spacing w:line="276" w:lineRule="auto"/>
        <w:jc w:val="both"/>
        <w:rPr>
          <w:rFonts w:ascii="Times New Roman" w:hAnsi="Times New Roman" w:cs="Times New Roman"/>
          <w:sz w:val="20"/>
          <w:szCs w:val="20"/>
        </w:rPr>
      </w:pPr>
    </w:p>
    <w:p w14:paraId="57249E04" w14:textId="0E26A962" w:rsidR="002D2773" w:rsidRPr="00B641C6" w:rsidDel="009C08FE" w:rsidRDefault="67CC0282" w:rsidP="002D2773">
      <w:pPr>
        <w:spacing w:line="276" w:lineRule="auto"/>
        <w:jc w:val="both"/>
        <w:rPr>
          <w:del w:id="449" w:author="Simon Rogers" w:date="2016-04-08T16:49:00Z"/>
          <w:rFonts w:ascii="Times New Roman" w:hAnsi="Times New Roman" w:cs="Times New Roman"/>
          <w:sz w:val="20"/>
          <w:szCs w:val="20"/>
        </w:rPr>
      </w:pPr>
      <w:r w:rsidRPr="67CC0282">
        <w:rPr>
          <w:rFonts w:ascii="Times New Roman" w:eastAsia="Times New Roman" w:hAnsi="Times New Roman" w:cs="Times New Roman"/>
          <w:sz w:val="20"/>
          <w:szCs w:val="20"/>
        </w:rPr>
        <w:t xml:space="preserve">It is noteworthy that multiple Mass2Motifs can explain the same fragment in a single </w:t>
      </w:r>
      <w:del w:id="450" w:author="Simon Rogers" w:date="2016-04-08T16:47:00Z">
        <w:r w:rsidRPr="67CC0282" w:rsidDel="009C08FE">
          <w:rPr>
            <w:rFonts w:ascii="Times New Roman" w:eastAsia="Times New Roman" w:hAnsi="Times New Roman" w:cs="Times New Roman"/>
            <w:sz w:val="20"/>
            <w:szCs w:val="20"/>
          </w:rPr>
          <w:delText xml:space="preserve">MS2 </w:delText>
        </w:r>
      </w:del>
      <w:r w:rsidRPr="67CC0282">
        <w:rPr>
          <w:rFonts w:ascii="Times New Roman" w:eastAsia="Times New Roman" w:hAnsi="Times New Roman" w:cs="Times New Roman"/>
          <w:sz w:val="20"/>
          <w:szCs w:val="20"/>
        </w:rPr>
        <w:t>spectrum, i.e. the fragments 110.0718 (C</w:t>
      </w:r>
      <w:r w:rsidRPr="0068203C">
        <w:rPr>
          <w:rFonts w:ascii="Times New Roman" w:eastAsia="Times New Roman" w:hAnsi="Times New Roman" w:cs="Times New Roman"/>
          <w:sz w:val="20"/>
          <w:szCs w:val="20"/>
          <w:vertAlign w:val="subscript"/>
          <w:rPrChange w:id="451" w:author="Mike" w:date="2016-03-31T21:42:00Z">
            <w:rPr>
              <w:rFonts w:ascii="Times New Roman" w:eastAsia="Times New Roman" w:hAnsi="Times New Roman" w:cs="Times New Roman"/>
              <w:sz w:val="20"/>
              <w:szCs w:val="20"/>
            </w:rPr>
          </w:rPrChange>
        </w:rPr>
        <w:t>5</w:t>
      </w:r>
      <w:r w:rsidRPr="67CC0282">
        <w:rPr>
          <w:rFonts w:ascii="Times New Roman" w:eastAsia="Times New Roman" w:hAnsi="Times New Roman" w:cs="Times New Roman"/>
          <w:sz w:val="20"/>
          <w:szCs w:val="20"/>
        </w:rPr>
        <w:t>H</w:t>
      </w:r>
      <w:r w:rsidRPr="67CC0282">
        <w:rPr>
          <w:rFonts w:ascii="Times New Roman" w:eastAsia="Times New Roman" w:hAnsi="Times New Roman" w:cs="Times New Roman"/>
          <w:sz w:val="20"/>
          <w:szCs w:val="20"/>
          <w:vertAlign w:val="subscript"/>
        </w:rPr>
        <w:t>8</w:t>
      </w:r>
      <w:r w:rsidRPr="67CC0282">
        <w:rPr>
          <w:rFonts w:ascii="Times New Roman" w:eastAsia="Times New Roman" w:hAnsi="Times New Roman" w:cs="Times New Roman"/>
          <w:sz w:val="20"/>
          <w:szCs w:val="20"/>
        </w:rPr>
        <w:t>N</w:t>
      </w:r>
      <w:r w:rsidRPr="67CC0282">
        <w:rPr>
          <w:rFonts w:ascii="Times New Roman" w:eastAsia="Times New Roman" w:hAnsi="Times New Roman" w:cs="Times New Roman"/>
          <w:sz w:val="20"/>
          <w:szCs w:val="20"/>
          <w:vertAlign w:val="subscript"/>
        </w:rPr>
        <w:t>3</w:t>
      </w:r>
      <w:r w:rsidRPr="67CC0282">
        <w:rPr>
          <w:rFonts w:ascii="Times New Roman" w:eastAsia="Times New Roman" w:hAnsi="Times New Roman" w:cs="Times New Roman"/>
          <w:sz w:val="20"/>
          <w:szCs w:val="20"/>
        </w:rPr>
        <w:t>, [M+H]</w:t>
      </w:r>
      <w:r w:rsidRPr="67CC0282">
        <w:rPr>
          <w:rFonts w:ascii="Times New Roman" w:eastAsia="Times New Roman" w:hAnsi="Times New Roman" w:cs="Times New Roman"/>
          <w:sz w:val="20"/>
          <w:szCs w:val="20"/>
          <w:vertAlign w:val="superscript"/>
        </w:rPr>
        <w:t>+</w:t>
      </w:r>
      <w:r w:rsidRPr="67CC0282">
        <w:rPr>
          <w:rFonts w:ascii="Times New Roman" w:eastAsia="Times New Roman" w:hAnsi="Times New Roman" w:cs="Times New Roman"/>
          <w:sz w:val="20"/>
          <w:szCs w:val="20"/>
        </w:rPr>
        <w:t>)  and 120.0808 (C</w:t>
      </w:r>
      <w:r w:rsidRPr="67CC0282">
        <w:rPr>
          <w:rFonts w:ascii="Times New Roman" w:eastAsia="Times New Roman" w:hAnsi="Times New Roman" w:cs="Times New Roman"/>
          <w:sz w:val="20"/>
          <w:szCs w:val="20"/>
          <w:vertAlign w:val="subscript"/>
        </w:rPr>
        <w:t>8</w:t>
      </w:r>
      <w:r w:rsidRPr="67CC0282">
        <w:rPr>
          <w:rFonts w:ascii="Times New Roman" w:eastAsia="Times New Roman" w:hAnsi="Times New Roman" w:cs="Times New Roman"/>
          <w:sz w:val="20"/>
          <w:szCs w:val="20"/>
        </w:rPr>
        <w:t>H</w:t>
      </w:r>
      <w:r w:rsidRPr="67CC0282">
        <w:rPr>
          <w:rFonts w:ascii="Times New Roman" w:eastAsia="Times New Roman" w:hAnsi="Times New Roman" w:cs="Times New Roman"/>
          <w:sz w:val="20"/>
          <w:szCs w:val="20"/>
          <w:vertAlign w:val="subscript"/>
        </w:rPr>
        <w:t>10</w:t>
      </w:r>
      <w:r w:rsidRPr="67CC0282">
        <w:rPr>
          <w:rFonts w:ascii="Times New Roman" w:eastAsia="Times New Roman" w:hAnsi="Times New Roman" w:cs="Times New Roman"/>
          <w:sz w:val="20"/>
          <w:szCs w:val="20"/>
        </w:rPr>
        <w:t>N, [M+H]</w:t>
      </w:r>
      <w:r w:rsidRPr="67CC0282">
        <w:rPr>
          <w:rFonts w:ascii="Times New Roman" w:eastAsia="Times New Roman" w:hAnsi="Times New Roman" w:cs="Times New Roman"/>
          <w:sz w:val="20"/>
          <w:szCs w:val="20"/>
          <w:vertAlign w:val="superscript"/>
        </w:rPr>
        <w:t>+</w:t>
      </w:r>
      <w:r w:rsidRPr="67CC0282">
        <w:rPr>
          <w:rFonts w:ascii="Times New Roman" w:eastAsia="Times New Roman" w:hAnsi="Times New Roman" w:cs="Times New Roman"/>
          <w:sz w:val="20"/>
          <w:szCs w:val="20"/>
        </w:rPr>
        <w:t>) in Figures 4-A and 4-B are explained by Mass2Motifs 241 and 115 respectively but are also each explained by the 46.0054 loss of Mass2Motif 262. Figure 4-C displays the MS2 spectrum of tryptophan, which is associated with the tryptophan-substructure Mass2Motif 202. The amine loss (17.0235) is the primary small loss associated with tryptophan, which is favoured over the loss of CHOOH for this amino acid. Finally, Figure 4-D is the MS2 spectrum of adenosine, which consists of an adenine molecule conjugated to a ribose sugar molecule. The two associated Mass2Motifs (156, 220) represent these two biochemically relevant structural features (i.e., adenine substructure and a loss corresponding to a ribose sugar), and the fragment 136.0629 (C</w:t>
      </w:r>
      <w:r w:rsidRPr="67CC0282">
        <w:rPr>
          <w:rFonts w:ascii="Times New Roman" w:eastAsia="Times New Roman" w:hAnsi="Times New Roman" w:cs="Times New Roman"/>
          <w:sz w:val="20"/>
          <w:szCs w:val="20"/>
          <w:vertAlign w:val="subscript"/>
        </w:rPr>
        <w:t>5</w:t>
      </w:r>
      <w:r w:rsidRPr="67CC0282">
        <w:rPr>
          <w:rFonts w:ascii="Times New Roman" w:eastAsia="Times New Roman" w:hAnsi="Times New Roman" w:cs="Times New Roman"/>
          <w:sz w:val="20"/>
          <w:szCs w:val="20"/>
        </w:rPr>
        <w:t>H</w:t>
      </w:r>
      <w:r w:rsidRPr="67CC0282">
        <w:rPr>
          <w:rFonts w:ascii="Times New Roman" w:eastAsia="Times New Roman" w:hAnsi="Times New Roman" w:cs="Times New Roman"/>
          <w:sz w:val="20"/>
          <w:szCs w:val="20"/>
          <w:vertAlign w:val="subscript"/>
        </w:rPr>
        <w:t>6</w:t>
      </w:r>
      <w:r w:rsidRPr="67CC0282">
        <w:rPr>
          <w:rFonts w:ascii="Times New Roman" w:eastAsia="Times New Roman" w:hAnsi="Times New Roman" w:cs="Times New Roman"/>
          <w:sz w:val="20"/>
          <w:szCs w:val="20"/>
        </w:rPr>
        <w:t>N</w:t>
      </w:r>
      <w:r w:rsidRPr="67CC0282">
        <w:rPr>
          <w:rFonts w:ascii="Times New Roman" w:eastAsia="Times New Roman" w:hAnsi="Times New Roman" w:cs="Times New Roman"/>
          <w:sz w:val="20"/>
          <w:szCs w:val="20"/>
          <w:vertAlign w:val="subscript"/>
        </w:rPr>
        <w:t>5</w:t>
      </w:r>
      <w:r w:rsidRPr="67CC0282">
        <w:rPr>
          <w:rFonts w:ascii="Times New Roman" w:eastAsia="Times New Roman" w:hAnsi="Times New Roman" w:cs="Times New Roman"/>
          <w:sz w:val="20"/>
          <w:szCs w:val="20"/>
        </w:rPr>
        <w:t>, [M+</w:t>
      </w:r>
      <w:proofErr w:type="gramStart"/>
      <w:r w:rsidRPr="67CC0282">
        <w:rPr>
          <w:rFonts w:ascii="Times New Roman" w:eastAsia="Times New Roman" w:hAnsi="Times New Roman" w:cs="Times New Roman"/>
          <w:sz w:val="20"/>
          <w:szCs w:val="20"/>
        </w:rPr>
        <w:t>H]</w:t>
      </w:r>
      <w:r w:rsidRPr="67CC0282">
        <w:rPr>
          <w:rFonts w:ascii="Times New Roman" w:eastAsia="Times New Roman" w:hAnsi="Times New Roman" w:cs="Times New Roman"/>
          <w:sz w:val="20"/>
          <w:szCs w:val="20"/>
          <w:vertAlign w:val="superscript"/>
        </w:rPr>
        <w:t>+</w:t>
      </w:r>
      <w:proofErr w:type="gramEnd"/>
      <w:r w:rsidRPr="67CC0282">
        <w:rPr>
          <w:rFonts w:ascii="Times New Roman" w:eastAsia="Times New Roman" w:hAnsi="Times New Roman" w:cs="Times New Roman"/>
          <w:sz w:val="20"/>
          <w:szCs w:val="20"/>
        </w:rPr>
        <w:t xml:space="preserve">) is related to both Mass2Motifs. This example clearly demonstrates the manner in which MS2LDA can decompose molecules into their constituent building blocks, which has </w:t>
      </w:r>
      <w:del w:id="452" w:author="Simon Rogers" w:date="2016-04-08T16:48:00Z">
        <w:r w:rsidRPr="67CC0282" w:rsidDel="009C08FE">
          <w:rPr>
            <w:rFonts w:ascii="Times New Roman" w:eastAsia="Times New Roman" w:hAnsi="Times New Roman" w:cs="Times New Roman"/>
            <w:sz w:val="20"/>
            <w:szCs w:val="20"/>
          </w:rPr>
          <w:delText xml:space="preserve">obvious </w:delText>
        </w:r>
      </w:del>
      <w:r w:rsidRPr="67CC0282">
        <w:rPr>
          <w:rFonts w:ascii="Times New Roman" w:eastAsia="Times New Roman" w:hAnsi="Times New Roman" w:cs="Times New Roman"/>
          <w:sz w:val="20"/>
          <w:szCs w:val="20"/>
        </w:rPr>
        <w:t>potential in metabolite annotation (see Section 3.</w:t>
      </w:r>
      <w:r w:rsidR="00053B99">
        <w:rPr>
          <w:rFonts w:ascii="Times New Roman" w:eastAsia="Times New Roman" w:hAnsi="Times New Roman" w:cs="Times New Roman"/>
          <w:sz w:val="20"/>
          <w:szCs w:val="20"/>
        </w:rPr>
        <w:t>3</w:t>
      </w:r>
      <w:r w:rsidRPr="67CC0282">
        <w:rPr>
          <w:rFonts w:ascii="Times New Roman" w:eastAsia="Times New Roman" w:hAnsi="Times New Roman" w:cs="Times New Roman"/>
          <w:sz w:val="20"/>
          <w:szCs w:val="20"/>
        </w:rPr>
        <w:t>).</w:t>
      </w:r>
      <w:ins w:id="453" w:author="Simon Rogers" w:date="2016-04-08T16:49:00Z">
        <w:r w:rsidR="009C08FE">
          <w:rPr>
            <w:rFonts w:ascii="Times New Roman" w:eastAsia="Times New Roman" w:hAnsi="Times New Roman" w:cs="Times New Roman"/>
            <w:sz w:val="20"/>
            <w:szCs w:val="20"/>
          </w:rPr>
          <w:t xml:space="preserve"> </w:t>
        </w:r>
      </w:ins>
    </w:p>
    <w:p w14:paraId="07F56558" w14:textId="476BD066" w:rsidR="0063771C" w:rsidRPr="00B641C6" w:rsidRDefault="67CC0282" w:rsidP="002D2773">
      <w:pPr>
        <w:spacing w:line="276" w:lineRule="auto"/>
        <w:jc w:val="both"/>
        <w:rPr>
          <w:rFonts w:ascii="Times New Roman" w:hAnsi="Times New Roman" w:cs="Times New Roman"/>
          <w:sz w:val="20"/>
          <w:szCs w:val="20"/>
        </w:rPr>
      </w:pPr>
      <w:r w:rsidRPr="67CC0282">
        <w:rPr>
          <w:rFonts w:ascii="Times New Roman" w:eastAsia="Times New Roman" w:hAnsi="Times New Roman" w:cs="Times New Roman"/>
          <w:sz w:val="20"/>
          <w:szCs w:val="20"/>
        </w:rPr>
        <w:t xml:space="preserve">Our original annotation of the Mass2Motifs was done without first identifying the standard molecules. It is </w:t>
      </w:r>
      <w:del w:id="454" w:author="Simon Rogers" w:date="2016-04-08T16:48:00Z">
        <w:r w:rsidRPr="67CC0282" w:rsidDel="009C08FE">
          <w:rPr>
            <w:rFonts w:ascii="Times New Roman" w:eastAsia="Times New Roman" w:hAnsi="Times New Roman" w:cs="Times New Roman"/>
            <w:sz w:val="20"/>
            <w:szCs w:val="20"/>
          </w:rPr>
          <w:delText xml:space="preserve">therefore </w:delText>
        </w:r>
      </w:del>
      <w:r w:rsidRPr="67CC0282">
        <w:rPr>
          <w:rFonts w:ascii="Times New Roman" w:eastAsia="Times New Roman" w:hAnsi="Times New Roman" w:cs="Times New Roman"/>
          <w:sz w:val="20"/>
          <w:szCs w:val="20"/>
        </w:rPr>
        <w:t xml:space="preserve">impressive that of the 38 </w:t>
      </w:r>
      <w:ins w:id="455" w:author="Simon Rogers" w:date="2016-04-08T16:48:00Z">
        <w:r w:rsidR="009C08FE">
          <w:rPr>
            <w:rFonts w:ascii="Times New Roman" w:eastAsia="Times New Roman" w:hAnsi="Times New Roman" w:cs="Times New Roman"/>
            <w:sz w:val="20"/>
            <w:szCs w:val="20"/>
          </w:rPr>
          <w:t xml:space="preserve">identified </w:t>
        </w:r>
      </w:ins>
      <w:r w:rsidRPr="67CC0282">
        <w:rPr>
          <w:rFonts w:ascii="Times New Roman" w:eastAsia="Times New Roman" w:hAnsi="Times New Roman" w:cs="Times New Roman"/>
          <w:sz w:val="20"/>
          <w:szCs w:val="20"/>
        </w:rPr>
        <w:t>standard</w:t>
      </w:r>
      <w:ins w:id="456" w:author="Simon Rogers" w:date="2016-04-08T16:48:00Z">
        <w:r w:rsidR="009C08FE">
          <w:rPr>
            <w:rFonts w:ascii="Times New Roman" w:eastAsia="Times New Roman" w:hAnsi="Times New Roman" w:cs="Times New Roman"/>
            <w:sz w:val="20"/>
            <w:szCs w:val="20"/>
          </w:rPr>
          <w:t>s</w:t>
        </w:r>
      </w:ins>
      <w:r w:rsidRPr="67CC0282">
        <w:rPr>
          <w:rFonts w:ascii="Times New Roman" w:eastAsia="Times New Roman" w:hAnsi="Times New Roman" w:cs="Times New Roman"/>
          <w:sz w:val="20"/>
          <w:szCs w:val="20"/>
        </w:rPr>
        <w:t xml:space="preserve"> </w:t>
      </w:r>
      <w:del w:id="457" w:author="Simon Rogers" w:date="2016-04-08T16:48:00Z">
        <w:r w:rsidRPr="67CC0282" w:rsidDel="009C08FE">
          <w:rPr>
            <w:rFonts w:ascii="Times New Roman" w:eastAsia="Times New Roman" w:hAnsi="Times New Roman" w:cs="Times New Roman"/>
            <w:sz w:val="20"/>
            <w:szCs w:val="20"/>
          </w:rPr>
          <w:delText xml:space="preserve">molecules </w:delText>
        </w:r>
      </w:del>
      <w:r w:rsidRPr="67CC0282">
        <w:rPr>
          <w:rFonts w:ascii="Times New Roman" w:eastAsia="Times New Roman" w:hAnsi="Times New Roman" w:cs="Times New Roman"/>
          <w:sz w:val="20"/>
          <w:szCs w:val="20"/>
        </w:rPr>
        <w:t xml:space="preserve">that </w:t>
      </w:r>
      <w:del w:id="458" w:author="Simon Rogers" w:date="2016-04-08T16:48:00Z">
        <w:r w:rsidRPr="67CC0282" w:rsidDel="009C08FE">
          <w:rPr>
            <w:rFonts w:ascii="Times New Roman" w:eastAsia="Times New Roman" w:hAnsi="Times New Roman" w:cs="Times New Roman"/>
            <w:sz w:val="20"/>
            <w:szCs w:val="20"/>
          </w:rPr>
          <w:delText xml:space="preserve">were identified and </w:delText>
        </w:r>
      </w:del>
      <w:r w:rsidRPr="67CC0282">
        <w:rPr>
          <w:rFonts w:ascii="Times New Roman" w:eastAsia="Times New Roman" w:hAnsi="Times New Roman" w:cs="Times New Roman"/>
          <w:sz w:val="20"/>
          <w:szCs w:val="20"/>
        </w:rPr>
        <w:t xml:space="preserve">included one or more Mass2Motifs, 32 included </w:t>
      </w:r>
      <w:ins w:id="459" w:author="Simon Rogers" w:date="2016-04-08T16:48:00Z">
        <w:r w:rsidR="009C08FE">
          <w:rPr>
            <w:rFonts w:ascii="Times New Roman" w:eastAsia="Times New Roman" w:hAnsi="Times New Roman" w:cs="Times New Roman"/>
            <w:sz w:val="20"/>
            <w:szCs w:val="20"/>
          </w:rPr>
          <w:t xml:space="preserve">structurally relevant </w:t>
        </w:r>
      </w:ins>
      <w:r w:rsidRPr="67CC0282">
        <w:rPr>
          <w:rFonts w:ascii="Times New Roman" w:eastAsia="Times New Roman" w:hAnsi="Times New Roman" w:cs="Times New Roman"/>
          <w:sz w:val="20"/>
          <w:szCs w:val="20"/>
        </w:rPr>
        <w:t>Mass2Motifs</w:t>
      </w:r>
      <w:del w:id="460" w:author="Simon Rogers" w:date="2016-04-08T16:48:00Z">
        <w:r w:rsidRPr="67CC0282" w:rsidDel="009C08FE">
          <w:rPr>
            <w:rFonts w:ascii="Times New Roman" w:eastAsia="Times New Roman" w:hAnsi="Times New Roman" w:cs="Times New Roman"/>
            <w:sz w:val="20"/>
            <w:szCs w:val="20"/>
          </w:rPr>
          <w:delText xml:space="preserve"> that were clearly structurally relevant</w:delText>
        </w:r>
      </w:del>
      <w:r w:rsidRPr="67CC0282">
        <w:rPr>
          <w:rFonts w:ascii="Times New Roman" w:eastAsia="Times New Roman" w:hAnsi="Times New Roman" w:cs="Times New Roman"/>
          <w:sz w:val="20"/>
          <w:szCs w:val="20"/>
        </w:rPr>
        <w:t>.</w:t>
      </w:r>
      <w:del w:id="461" w:author="Simon Rogers" w:date="2016-04-08T16:49:00Z">
        <w:r w:rsidRPr="67CC0282" w:rsidDel="009C08FE">
          <w:rPr>
            <w:rFonts w:ascii="Times New Roman" w:eastAsia="Times New Roman" w:hAnsi="Times New Roman" w:cs="Times New Roman"/>
            <w:sz w:val="20"/>
            <w:szCs w:val="20"/>
          </w:rPr>
          <w:delText xml:space="preserve"> Recall that </w:delText>
        </w:r>
      </w:del>
      <w:del w:id="462" w:author="Simon Rogers" w:date="2016-04-08T16:48:00Z">
        <w:r w:rsidRPr="67CC0282" w:rsidDel="009C08FE">
          <w:rPr>
            <w:rFonts w:ascii="Times New Roman" w:eastAsia="Times New Roman" w:hAnsi="Times New Roman" w:cs="Times New Roman"/>
            <w:sz w:val="20"/>
            <w:szCs w:val="20"/>
          </w:rPr>
          <w:delText xml:space="preserve">on average </w:delText>
        </w:r>
      </w:del>
      <w:del w:id="463" w:author="Simon Rogers" w:date="2016-04-08T16:49:00Z">
        <w:r w:rsidRPr="67CC0282" w:rsidDel="009C08FE">
          <w:rPr>
            <w:rFonts w:ascii="Times New Roman" w:eastAsia="Times New Roman" w:hAnsi="Times New Roman" w:cs="Times New Roman"/>
            <w:sz w:val="20"/>
            <w:szCs w:val="20"/>
          </w:rPr>
          <w:delText xml:space="preserve">70% of the spectra in each file (&gt;700 spectra) included at least one annotated Mass2Motif. </w:delText>
        </w:r>
        <w:r w:rsidR="003B1863" w:rsidDel="009C08FE">
          <w:rPr>
            <w:rFonts w:ascii="Times New Roman" w:eastAsia="Times New Roman" w:hAnsi="Times New Roman" w:cs="Times New Roman"/>
            <w:sz w:val="20"/>
            <w:szCs w:val="20"/>
          </w:rPr>
          <w:delText>These findings suggest that</w:delText>
        </w:r>
        <w:r w:rsidRPr="67CC0282" w:rsidDel="009C08FE">
          <w:rPr>
            <w:rFonts w:ascii="Times New Roman" w:eastAsia="Times New Roman" w:hAnsi="Times New Roman" w:cs="Times New Roman"/>
            <w:sz w:val="20"/>
            <w:szCs w:val="20"/>
          </w:rPr>
          <w:delText xml:space="preserve"> the MS2LDA approach is able to provide some degree of structural annotation to a significant proportion of the observed spectra, regardless of whether or not they can be matched to reference spectra.</w:delText>
        </w:r>
      </w:del>
    </w:p>
    <w:p w14:paraId="1EADA5B3" w14:textId="3EFF6E10" w:rsidR="00DE196A" w:rsidRPr="00B641C6" w:rsidRDefault="67CC0282" w:rsidP="00DE196A">
      <w:pPr>
        <w:pStyle w:val="SubHead"/>
      </w:pPr>
      <w:r>
        <w:t>3.3 Mass2Motifs can aid in de novo metabolite annotation</w:t>
      </w:r>
    </w:p>
    <w:p w14:paraId="66A18031" w14:textId="7E5F2457" w:rsidR="00B02AC1" w:rsidRPr="00B641C6" w:rsidRDefault="67CC0282" w:rsidP="00C879DA">
      <w:pPr>
        <w:pStyle w:val="OurBody"/>
      </w:pPr>
      <w:r w:rsidRPr="67CC0282">
        <w:rPr>
          <w:rFonts w:eastAsia="Times New Roman"/>
        </w:rPr>
        <w:t xml:space="preserve">The structurally annotated Mass2Motifs can aid in </w:t>
      </w:r>
      <w:del w:id="464" w:author="Simon Rogers" w:date="2016-04-10T11:20:00Z">
        <w:r w:rsidRPr="67CC0282" w:rsidDel="00623D2E">
          <w:rPr>
            <w:rFonts w:eastAsia="Times New Roman"/>
          </w:rPr>
          <w:delText xml:space="preserve">the </w:delText>
        </w:r>
      </w:del>
      <w:r w:rsidRPr="67CC0282">
        <w:rPr>
          <w:rFonts w:eastAsia="Times New Roman"/>
        </w:rPr>
        <w:t>metabolite annotation</w:t>
      </w:r>
      <w:del w:id="465" w:author="Simon Rogers" w:date="2016-04-10T11:20:00Z">
        <w:r w:rsidRPr="67CC0282" w:rsidDel="00623D2E">
          <w:rPr>
            <w:rFonts w:eastAsia="Times New Roman"/>
          </w:rPr>
          <w:delText xml:space="preserve"> step</w:delText>
        </w:r>
      </w:del>
      <w:r w:rsidRPr="67CC0282">
        <w:rPr>
          <w:rFonts w:eastAsia="Times New Roman"/>
        </w:rPr>
        <w:t xml:space="preserve">. </w:t>
      </w:r>
      <w:ins w:id="466" w:author="Simon Rogers" w:date="2016-04-10T11:20:00Z">
        <w:r w:rsidR="00C972C2">
          <w:rPr>
            <w:rFonts w:eastAsia="Times New Roman"/>
          </w:rPr>
          <w:t xml:space="preserve">As previously mentioned, </w:t>
        </w:r>
      </w:ins>
      <w:del w:id="467" w:author="Simon Rogers" w:date="2016-04-10T11:20:00Z">
        <w:r w:rsidRPr="67CC0282" w:rsidDel="00C972C2">
          <w:rPr>
            <w:rFonts w:eastAsia="Times New Roman"/>
          </w:rPr>
          <w:delText xml:space="preserve">Instead of a spectrum-by-spectrum comparison to reference MS2 spectra, MS2LDA automatically assigns the Mass2Motif patterns to spectra in the complete data set. In the beer extracts, </w:delText>
        </w:r>
      </w:del>
      <w:r w:rsidRPr="67CC0282">
        <w:rPr>
          <w:rFonts w:eastAsia="Times New Roman"/>
        </w:rPr>
        <w:t xml:space="preserve">on average 70% of the fragmented MS1 features are explained by at least </w:t>
      </w:r>
      <w:del w:id="468" w:author="Simon Rogers" w:date="2016-04-10T11:21:00Z">
        <w:r w:rsidRPr="67CC0282" w:rsidDel="00C972C2">
          <w:rPr>
            <w:rFonts w:eastAsia="Times New Roman"/>
          </w:rPr>
          <w:delText xml:space="preserve">one of the </w:delText>
        </w:r>
      </w:del>
      <w:r w:rsidRPr="67CC0282">
        <w:rPr>
          <w:rFonts w:eastAsia="Times New Roman"/>
        </w:rPr>
        <w:t>structurally annotated Mass2Motif</w:t>
      </w:r>
      <w:del w:id="469" w:author="Simon Rogers" w:date="2016-04-10T11:21:00Z">
        <w:r w:rsidRPr="67CC0282" w:rsidDel="00C972C2">
          <w:rPr>
            <w:rFonts w:eastAsia="Times New Roman"/>
          </w:rPr>
          <w:delText>s</w:delText>
        </w:r>
      </w:del>
      <w:r w:rsidRPr="67CC0282">
        <w:rPr>
          <w:rFonts w:eastAsia="Times New Roman"/>
        </w:rPr>
        <w:t xml:space="preserve"> (see also </w:t>
      </w:r>
      <w:r w:rsidR="009306B7">
        <w:rPr>
          <w:rFonts w:eastAsia="Times New Roman"/>
        </w:rPr>
        <w:t xml:space="preserve">section 5.2 of the </w:t>
      </w:r>
      <w:r w:rsidR="009306B7" w:rsidRPr="67CC0282">
        <w:rPr>
          <w:rFonts w:eastAsia="Times New Roman"/>
        </w:rPr>
        <w:t>Su</w:t>
      </w:r>
      <w:r w:rsidR="009306B7">
        <w:rPr>
          <w:rFonts w:eastAsia="Times New Roman"/>
        </w:rPr>
        <w:t>pporting Information</w:t>
      </w:r>
      <w:r w:rsidRPr="67CC0282">
        <w:rPr>
          <w:rFonts w:eastAsia="Times New Roman"/>
        </w:rPr>
        <w:t xml:space="preserve">). This suggests that a large percentage of metabolites can be automatically classified according to </w:t>
      </w:r>
      <w:r w:rsidR="00AB4D26">
        <w:rPr>
          <w:rFonts w:eastAsia="Times New Roman"/>
        </w:rPr>
        <w:t xml:space="preserve">the presence of substructures and </w:t>
      </w:r>
      <w:del w:id="470" w:author="Simon Rogers" w:date="2016-04-10T11:21:00Z">
        <w:r w:rsidR="00AB4D26" w:rsidDel="00C972C2">
          <w:rPr>
            <w:rFonts w:eastAsia="Times New Roman"/>
          </w:rPr>
          <w:delText>therefore often</w:delText>
        </w:r>
      </w:del>
      <w:ins w:id="471" w:author="Simon Rogers" w:date="2016-04-10T11:21:00Z">
        <w:r w:rsidR="00C972C2">
          <w:rPr>
            <w:rFonts w:eastAsia="Times New Roman"/>
          </w:rPr>
          <w:t>therefore</w:t>
        </w:r>
      </w:ins>
      <w:r w:rsidR="00AB4D26">
        <w:rPr>
          <w:rFonts w:eastAsia="Times New Roman"/>
        </w:rPr>
        <w:t xml:space="preserve"> according to </w:t>
      </w:r>
      <w:r w:rsidRPr="67CC0282">
        <w:rPr>
          <w:rFonts w:eastAsia="Times New Roman"/>
        </w:rPr>
        <w:t xml:space="preserve">function (based on presence of functional groups or as a part of biological pathways). </w:t>
      </w:r>
    </w:p>
    <w:p w14:paraId="55BC9B2A" w14:textId="2D468B06" w:rsidR="00B02AC1" w:rsidRPr="00B641C6" w:rsidRDefault="00D149CE" w:rsidP="00033E5D">
      <w:pPr>
        <w:pStyle w:val="OurBody"/>
        <w:rPr>
          <w:bCs/>
        </w:rPr>
      </w:pPr>
      <w:r w:rsidRPr="00B641C6">
        <w:rPr>
          <w:noProof/>
          <w:lang w:val="en-US" w:eastAsia="en-US"/>
        </w:rPr>
        <w:lastRenderedPageBreak/>
        <w:drawing>
          <wp:anchor distT="0" distB="0" distL="114300" distR="114300" simplePos="0" relativeHeight="251670528" behindDoc="0" locked="0" layoutInCell="1" allowOverlap="1" wp14:anchorId="7A04DC1B" wp14:editId="26E08376">
            <wp:simplePos x="0" y="0"/>
            <wp:positionH relativeFrom="column">
              <wp:posOffset>-66675</wp:posOffset>
            </wp:positionH>
            <wp:positionV relativeFrom="paragraph">
              <wp:posOffset>2975610</wp:posOffset>
            </wp:positionV>
            <wp:extent cx="5730875" cy="2670810"/>
            <wp:effectExtent l="0" t="0" r="317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m2m.png"/>
                    <pic:cNvPicPr/>
                  </pic:nvPicPr>
                  <pic:blipFill>
                    <a:blip r:embed="rId18">
                      <a:extLst>
                        <a:ext uri="{28A0092B-C50C-407E-A947-70E740481C1C}">
                          <a14:useLocalDpi xmlns:a14="http://schemas.microsoft.com/office/drawing/2010/main" val="0"/>
                        </a:ext>
                      </a:extLst>
                    </a:blip>
                    <a:stretch>
                      <a:fillRect/>
                    </a:stretch>
                  </pic:blipFill>
                  <pic:spPr>
                    <a:xfrm>
                      <a:off x="0" y="0"/>
                      <a:ext cx="5730875" cy="2670810"/>
                    </a:xfrm>
                    <a:prstGeom prst="rect">
                      <a:avLst/>
                    </a:prstGeom>
                  </pic:spPr>
                </pic:pic>
              </a:graphicData>
            </a:graphic>
            <wp14:sizeRelH relativeFrom="margin">
              <wp14:pctWidth>0</wp14:pctWidth>
            </wp14:sizeRelH>
            <wp14:sizeRelV relativeFrom="margin">
              <wp14:pctHeight>0</wp14:pctHeight>
            </wp14:sizeRelV>
          </wp:anchor>
        </w:drawing>
      </w:r>
      <w:r w:rsidR="00AA4065">
        <w:rPr>
          <w:rFonts w:eastAsia="Times New Roman"/>
        </w:rPr>
        <w:t xml:space="preserve">To compare </w:t>
      </w:r>
      <w:ins w:id="472" w:author="Simon Rogers" w:date="2016-04-10T11:21:00Z">
        <w:r w:rsidR="00C972C2">
          <w:rPr>
            <w:rFonts w:eastAsia="Times New Roman"/>
          </w:rPr>
          <w:t>with traditional annotation methods</w:t>
        </w:r>
      </w:ins>
      <w:del w:id="473" w:author="Simon Rogers" w:date="2016-04-10T11:22:00Z">
        <w:r w:rsidR="00AA4065" w:rsidDel="00C972C2">
          <w:rPr>
            <w:rFonts w:eastAsia="Times New Roman"/>
          </w:rPr>
          <w:delText>the outcomes</w:delText>
        </w:r>
      </w:del>
      <w:r w:rsidR="00AA4065">
        <w:rPr>
          <w:rFonts w:eastAsia="Times New Roman"/>
        </w:rPr>
        <w:t>,</w:t>
      </w:r>
      <w:r w:rsidR="00B02AC1" w:rsidRPr="67CC0282">
        <w:rPr>
          <w:rFonts w:eastAsia="Times New Roman"/>
        </w:rPr>
        <w:t xml:space="preserve"> we </w:t>
      </w:r>
      <w:ins w:id="474" w:author="Simon Rogers" w:date="2016-04-10T11:23:00Z">
        <w:r w:rsidR="00C972C2">
          <w:rPr>
            <w:rFonts w:eastAsia="Times New Roman"/>
          </w:rPr>
          <w:t xml:space="preserve">performed spectral </w:t>
        </w:r>
      </w:ins>
      <w:ins w:id="475" w:author="Simon Rogers" w:date="2016-04-10T11:24:00Z">
        <w:r w:rsidR="00C972C2">
          <w:rPr>
            <w:rFonts w:eastAsia="Times New Roman"/>
          </w:rPr>
          <w:t>matching</w:t>
        </w:r>
      </w:ins>
      <w:del w:id="476" w:author="Mike" w:date="2016-03-31T21:44:00Z">
        <w:r w:rsidR="00B02AC1" w:rsidRPr="67CC0282" w:rsidDel="0068203C">
          <w:rPr>
            <w:rFonts w:eastAsia="Times New Roman"/>
          </w:rPr>
          <w:delText>attempted performing</w:delText>
        </w:r>
      </w:del>
      <w:ins w:id="477" w:author="Mike" w:date="2016-03-31T21:44:00Z">
        <w:del w:id="478" w:author="Simon Rogers" w:date="2016-04-10T11:24:00Z">
          <w:r w:rsidR="0068203C" w:rsidDel="00C972C2">
            <w:rPr>
              <w:rFonts w:eastAsia="Times New Roman"/>
            </w:rPr>
            <w:delText>performed</w:delText>
          </w:r>
        </w:del>
      </w:ins>
      <w:del w:id="479" w:author="Simon Rogers" w:date="2016-04-10T11:24:00Z">
        <w:r w:rsidR="00B02AC1" w:rsidRPr="67CC0282" w:rsidDel="00C972C2">
          <w:rPr>
            <w:rFonts w:eastAsia="Times New Roman"/>
          </w:rPr>
          <w:delText xml:space="preserve"> spectral matching on the ferulic acid Mass2Motif itself</w:delText>
        </w:r>
      </w:del>
      <w:r w:rsidR="00B02AC1" w:rsidRPr="67CC0282">
        <w:rPr>
          <w:rFonts w:eastAsia="Times New Roman"/>
        </w:rPr>
        <w:t xml:space="preserve"> using both the </w:t>
      </w:r>
      <w:r w:rsidR="00637C18">
        <w:rPr>
          <w:rFonts w:eastAsia="Times New Roman"/>
        </w:rPr>
        <w:t>NIST</w:t>
      </w:r>
      <w:r w:rsidR="00637C18" w:rsidRPr="67CC0282">
        <w:rPr>
          <w:rFonts w:eastAsia="Times New Roman"/>
        </w:rPr>
        <w:t xml:space="preserve"> </w:t>
      </w:r>
      <w:r w:rsidR="00B02AC1" w:rsidRPr="67CC0282">
        <w:rPr>
          <w:rFonts w:eastAsia="Times New Roman"/>
        </w:rPr>
        <w:t xml:space="preserve">MS/MS database for small molecules (http://chemdata.nist.gov/mass-spc/msms-search/) and </w:t>
      </w:r>
      <w:proofErr w:type="spellStart"/>
      <w:r w:rsidR="00B02AC1" w:rsidRPr="67CC0282">
        <w:rPr>
          <w:rFonts w:eastAsia="Times New Roman"/>
        </w:rPr>
        <w:t>MassBank</w:t>
      </w:r>
      <w:proofErr w:type="spellEnd"/>
      <w:r w:rsidR="00B02AC1" w:rsidRPr="67CC0282">
        <w:rPr>
          <w:rFonts w:eastAsia="Times New Roman"/>
        </w:rPr>
        <w:t xml:space="preserve"> </w:t>
      </w:r>
      <w:r w:rsidR="00B02AC1" w:rsidRPr="67CC0282">
        <w:fldChar w:fldCharType="begin">
          <w:fldData xml:space="preserve">PEVuZE5vdGU+PENpdGU+PEF1dGhvcj5Ib3JhaTwvQXV0aG9yPjxZZWFyPjIwMTA8L1llYXI+PFJl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</w:fldData>
        </w:fldChar>
      </w:r>
      <w:r w:rsidR="00B02AC1" w:rsidRPr="00B641C6">
        <w:rPr>
          <w:bCs/>
        </w:rPr>
        <w:instrText xml:space="preserve"> ADDIN EN.CITE </w:instrText>
      </w:r>
      <w:r w:rsidR="00B02AC1" w:rsidRPr="00E85869">
        <w:rPr>
          <w:bCs/>
        </w:rPr>
        <w:fldChar w:fldCharType="begin">
          <w:fldData xml:space="preserve">PEVuZE5vdGU+PENpdGU+PEF1dGhvcj5Ib3JhaTwvQXV0aG9yPjxZZWFyPjIwMTA8L1llYXI+PFJl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</w:fldData>
        </w:fldChar>
      </w:r>
      <w:r w:rsidR="00B02AC1" w:rsidRPr="00B641C6">
        <w:rPr>
          <w:bCs/>
        </w:rPr>
        <w:instrText xml:space="preserve"> ADDIN EN.CITE.DATA </w:instrText>
      </w:r>
      <w:r w:rsidR="00B02AC1" w:rsidRPr="00E85869">
        <w:rPr>
          <w:bCs/>
        </w:rPr>
      </w:r>
      <w:r w:rsidR="00B02AC1" w:rsidRPr="00E85869">
        <w:rPr>
          <w:bCs/>
        </w:rPr>
        <w:fldChar w:fldCharType="end"/>
      </w:r>
      <w:r w:rsidR="00B02AC1" w:rsidRPr="67CC0282">
        <w:rPr>
          <w:bCs/>
        </w:rPr>
      </w:r>
      <w:r w:rsidR="00B02AC1" w:rsidRPr="67CC0282">
        <w:rPr>
          <w:bCs/>
        </w:rPr>
        <w:fldChar w:fldCharType="separate"/>
      </w:r>
      <w:r w:rsidR="00B02AC1" w:rsidRPr="67CC0282">
        <w:rPr>
          <w:rFonts w:eastAsia="Times New Roman"/>
          <w:noProof/>
        </w:rPr>
        <w:t>[7]</w:t>
      </w:r>
      <w:r w:rsidR="00B02AC1" w:rsidRPr="67CC0282">
        <w:fldChar w:fldCharType="end"/>
      </w:r>
      <w:r w:rsidR="00AA4065">
        <w:t xml:space="preserve"> (see Section 5.4 in the Supporting Information for details)</w:t>
      </w:r>
      <w:ins w:id="480" w:author="Simon Rogers" w:date="2016-04-10T11:24:00Z">
        <w:r w:rsidR="00C972C2">
          <w:t xml:space="preserve"> </w:t>
        </w:r>
      </w:ins>
      <w:ins w:id="481" w:author="Simon Rogers" w:date="2016-04-10T11:25:00Z">
        <w:r w:rsidR="00C972C2">
          <w:t>on the 19 metabolites</w:t>
        </w:r>
      </w:ins>
      <w:ins w:id="482" w:author="Simon Rogers" w:date="2016-04-10T11:27:00Z">
        <w:r w:rsidR="00C972C2">
          <w:t xml:space="preserve"> that we are able to annotate as </w:t>
        </w:r>
        <w:proofErr w:type="spellStart"/>
        <w:r w:rsidR="00C972C2">
          <w:t>ferulic</w:t>
        </w:r>
        <w:proofErr w:type="spellEnd"/>
        <w:r w:rsidR="00C972C2">
          <w:t xml:space="preserve"> acid related bas</w:t>
        </w:r>
      </w:ins>
      <w:ins w:id="483" w:author="Simon Rogers" w:date="2016-04-10T11:28:00Z">
        <w:r w:rsidR="005D7560">
          <w:t>e</w:t>
        </w:r>
      </w:ins>
      <w:ins w:id="484" w:author="Simon Rogers" w:date="2016-04-10T11:27:00Z">
        <w:r w:rsidR="00C972C2">
          <w:t xml:space="preserve">d on the presence of the </w:t>
        </w:r>
      </w:ins>
      <w:proofErr w:type="spellStart"/>
      <w:ins w:id="485" w:author="Simon Rogers" w:date="2016-04-10T11:25:00Z">
        <w:r w:rsidR="00C972C2">
          <w:t>ferulic</w:t>
        </w:r>
        <w:proofErr w:type="spellEnd"/>
        <w:r w:rsidR="00C972C2">
          <w:t xml:space="preserve"> acid Mass2Motif. 7 could be matched to database spectra, but only 1 of these hits </w:t>
        </w:r>
      </w:ins>
      <w:ins w:id="486" w:author="Simon Rogers" w:date="2016-04-10T11:27:00Z">
        <w:r w:rsidR="00C972C2">
          <w:t>was</w:t>
        </w:r>
      </w:ins>
      <w:ins w:id="487" w:author="Simon Rogers" w:date="2016-04-10T11:25:00Z">
        <w:r w:rsidR="00C972C2">
          <w:t xml:space="preserve"> </w:t>
        </w:r>
        <w:proofErr w:type="spellStart"/>
        <w:r w:rsidR="00C972C2">
          <w:t>ferulic</w:t>
        </w:r>
        <w:proofErr w:type="spellEnd"/>
        <w:r w:rsidR="00C972C2">
          <w:t xml:space="preserve"> acid related</w:t>
        </w:r>
      </w:ins>
      <w:ins w:id="488" w:author="Simon Rogers" w:date="2016-04-10T11:26:00Z">
        <w:r w:rsidR="00C972C2">
          <w:t xml:space="preserve"> </w:t>
        </w:r>
        <w:r w:rsidR="00C972C2" w:rsidRPr="67CC0282">
          <w:rPr>
            <w:rFonts w:eastAsia="Times New Roman"/>
          </w:rPr>
          <w:t>(see Suppo</w:t>
        </w:r>
        <w:r w:rsidR="00C972C2">
          <w:rPr>
            <w:rFonts w:eastAsia="Times New Roman"/>
          </w:rPr>
          <w:t>rting Information, Section 5.4)</w:t>
        </w:r>
      </w:ins>
      <w:r w:rsidR="00B02AC1" w:rsidRPr="67CC0282">
        <w:rPr>
          <w:rFonts w:eastAsia="Times New Roman"/>
        </w:rPr>
        <w:t>.</w:t>
      </w:r>
      <w:del w:id="489" w:author="Simon Rogers" w:date="2016-04-10T11:26:00Z">
        <w:r w:rsidR="00B02AC1" w:rsidRPr="67CC0282" w:rsidDel="00C972C2">
          <w:rPr>
            <w:rFonts w:eastAsia="Times New Roman"/>
          </w:rPr>
          <w:delText xml:space="preserve"> </w:delText>
        </w:r>
      </w:del>
      <w:ins w:id="490" w:author="Simon Rogers" w:date="2016-04-10T11:26:00Z">
        <w:r w:rsidR="00C972C2">
          <w:rPr>
            <w:rFonts w:eastAsia="Times New Roman"/>
          </w:rPr>
          <w:t xml:space="preserve"> In addition, </w:t>
        </w:r>
      </w:ins>
      <w:ins w:id="491" w:author="Simon Rogers" w:date="2016-04-10T11:27:00Z">
        <w:r w:rsidR="00C972C2">
          <w:rPr>
            <w:rFonts w:eastAsia="Times New Roman"/>
          </w:rPr>
          <w:t xml:space="preserve">we can transform the Mass2Motif into a spectrum that itself can be subject to spectral matching, resulting in </w:t>
        </w:r>
      </w:ins>
      <w:ins w:id="492" w:author="Simon Rogers" w:date="2016-04-10T11:22:00Z">
        <w:r w:rsidR="00C972C2">
          <w:rPr>
            <w:rFonts w:eastAsia="Times New Roman"/>
          </w:rPr>
          <w:t xml:space="preserve"> </w:t>
        </w:r>
      </w:ins>
      <w:del w:id="493" w:author="Mike" w:date="2016-03-31T21:44:00Z">
        <w:r w:rsidR="00B02AC1" w:rsidRPr="67CC0282" w:rsidDel="0068203C">
          <w:rPr>
            <w:rFonts w:eastAsia="Times New Roman"/>
          </w:rPr>
          <w:delText>This did not return any</w:delText>
        </w:r>
      </w:del>
      <w:ins w:id="494" w:author="Simon Rogers" w:date="2016-04-10T11:28:00Z">
        <w:r w:rsidR="00C972C2">
          <w:rPr>
            <w:rFonts w:eastAsia="Times New Roman"/>
          </w:rPr>
          <w:t>no</w:t>
        </w:r>
      </w:ins>
      <w:ins w:id="495" w:author="Mike" w:date="2016-03-31T21:44:00Z">
        <w:del w:id="496" w:author="Simon Rogers" w:date="2016-04-10T11:28:00Z">
          <w:r w:rsidR="0068203C" w:rsidDel="00C972C2">
            <w:rPr>
              <w:rFonts w:eastAsia="Times New Roman"/>
            </w:rPr>
            <w:delText>Zero</w:delText>
          </w:r>
        </w:del>
      </w:ins>
      <w:r w:rsidR="00B02AC1" w:rsidRPr="67CC0282">
        <w:rPr>
          <w:rFonts w:eastAsia="Times New Roman"/>
        </w:rPr>
        <w:t xml:space="preserve"> </w:t>
      </w:r>
      <w:proofErr w:type="spellStart"/>
      <w:r w:rsidR="00B02AC1" w:rsidRPr="67CC0282">
        <w:rPr>
          <w:rFonts w:eastAsia="Times New Roman"/>
        </w:rPr>
        <w:t>ferulic</w:t>
      </w:r>
      <w:proofErr w:type="spellEnd"/>
      <w:r w:rsidR="00B02AC1" w:rsidRPr="67CC0282">
        <w:rPr>
          <w:rFonts w:eastAsia="Times New Roman"/>
        </w:rPr>
        <w:t xml:space="preserve"> acid-related hits</w:t>
      </w:r>
      <w:ins w:id="497" w:author="Simon Rogers" w:date="2016-04-10T11:28:00Z">
        <w:r w:rsidR="00C972C2">
          <w:rPr>
            <w:rFonts w:eastAsia="Times New Roman"/>
          </w:rPr>
          <w:t>.</w:t>
        </w:r>
      </w:ins>
      <w:ins w:id="498" w:author="Mike" w:date="2016-03-31T21:44:00Z">
        <w:r w:rsidR="0068203C">
          <w:rPr>
            <w:rFonts w:eastAsia="Times New Roman"/>
          </w:rPr>
          <w:t xml:space="preserve"> </w:t>
        </w:r>
        <w:del w:id="499" w:author="Simon Rogers" w:date="2016-04-10T11:28:00Z">
          <w:r w:rsidR="0068203C" w:rsidDel="00C972C2">
            <w:rPr>
              <w:rFonts w:eastAsia="Times New Roman"/>
            </w:rPr>
            <w:delText xml:space="preserve">were </w:delText>
          </w:r>
          <w:commentRangeStart w:id="500"/>
          <w:r w:rsidR="0068203C" w:rsidDel="00C972C2">
            <w:rPr>
              <w:rFonts w:eastAsia="Times New Roman"/>
            </w:rPr>
            <w:delText>returned</w:delText>
          </w:r>
        </w:del>
      </w:ins>
      <w:commentRangeEnd w:id="500"/>
      <w:ins w:id="501" w:author="Mike" w:date="2016-03-31T21:46:00Z">
        <w:del w:id="502" w:author="Simon Rogers" w:date="2016-04-10T11:28:00Z">
          <w:r w:rsidR="0068203C" w:rsidDel="00C972C2">
            <w:rPr>
              <w:rStyle w:val="CommentReference"/>
              <w:rFonts w:asciiTheme="minorHAnsi" w:hAnsiTheme="minorHAnsi" w:cstheme="minorBidi"/>
            </w:rPr>
            <w:commentReference w:id="500"/>
          </w:r>
        </w:del>
      </w:ins>
      <w:del w:id="503" w:author="Simon Rogers" w:date="2016-04-10T11:28:00Z">
        <w:r w:rsidR="00B02AC1" w:rsidRPr="67CC0282" w:rsidDel="00C972C2">
          <w:rPr>
            <w:rFonts w:eastAsia="Times New Roman"/>
          </w:rPr>
          <w:delText xml:space="preserve">. Moreover, out of </w:delText>
        </w:r>
        <w:r w:rsidR="006A0070" w:rsidRPr="67CC0282" w:rsidDel="00C972C2">
          <w:rPr>
            <w:rFonts w:eastAsia="Times New Roman"/>
          </w:rPr>
          <w:delText xml:space="preserve">the </w:delText>
        </w:r>
        <w:r w:rsidR="00B02AC1" w:rsidRPr="67CC0282" w:rsidDel="00C972C2">
          <w:rPr>
            <w:rFonts w:eastAsia="Times New Roman"/>
          </w:rPr>
          <w:delText>7 metabolites</w:delText>
        </w:r>
        <w:r w:rsidR="006A0070" w:rsidRPr="67CC0282" w:rsidDel="00C972C2">
          <w:rPr>
            <w:rFonts w:eastAsia="Times New Roman"/>
          </w:rPr>
          <w:delText xml:space="preserve"> that include Mass2Motif 19</w:delText>
        </w:r>
        <w:r w:rsidR="00B02AC1" w:rsidRPr="67CC0282" w:rsidDel="00C972C2">
          <w:rPr>
            <w:rFonts w:eastAsia="Times New Roman"/>
          </w:rPr>
          <w:delText xml:space="preserve"> (</w:delText>
        </w:r>
      </w:del>
      <w:ins w:id="504" w:author="Mike" w:date="2016-03-31T21:45:00Z">
        <w:del w:id="505" w:author="Simon Rogers" w:date="2016-04-10T11:28:00Z">
          <w:r w:rsidR="0068203C" w:rsidDel="00C972C2">
            <w:rPr>
              <w:rFonts w:eastAsia="Times New Roman"/>
            </w:rPr>
            <w:delText xml:space="preserve">a </w:delText>
          </w:r>
        </w:del>
      </w:ins>
      <w:del w:id="506" w:author="Simon Rogers" w:date="2016-04-10T11:28:00Z">
        <w:r w:rsidR="00B02AC1" w:rsidRPr="67CC0282" w:rsidDel="00C972C2">
          <w:rPr>
            <w:rFonts w:eastAsia="Times New Roman"/>
          </w:rPr>
          <w:delText>ferulic acid substructure)</w:delText>
        </w:r>
        <w:r w:rsidR="006A0070" w:rsidRPr="67CC0282" w:rsidDel="00C972C2">
          <w:rPr>
            <w:rFonts w:eastAsia="Times New Roman"/>
          </w:rPr>
          <w:delText xml:space="preserve"> and also resulted in hits from spectral matching</w:delText>
        </w:r>
        <w:r w:rsidR="00B02AC1" w:rsidRPr="67CC0282" w:rsidDel="00C972C2">
          <w:rPr>
            <w:rFonts w:eastAsia="Times New Roman"/>
          </w:rPr>
          <w:delText xml:space="preserve">, only one resulted in a ferulic acid-related hit (see Supporting Information, Section 5.4). </w:delText>
        </w:r>
      </w:del>
      <w:r w:rsidR="00B02AC1" w:rsidRPr="67CC0282">
        <w:rPr>
          <w:rFonts w:eastAsia="Times New Roman"/>
        </w:rPr>
        <w:t>Similarly</w:t>
      </w:r>
      <w:ins w:id="507" w:author="Simon Rogers" w:date="2016-04-10T11:29:00Z">
        <w:r w:rsidR="005D7560">
          <w:rPr>
            <w:rFonts w:eastAsia="Times New Roman"/>
          </w:rPr>
          <w:t>,</w:t>
        </w:r>
      </w:ins>
      <w:del w:id="508" w:author="Simon Rogers" w:date="2016-04-10T11:28:00Z">
        <w:r w:rsidR="00B02AC1" w:rsidRPr="67CC0282" w:rsidDel="00C972C2">
          <w:rPr>
            <w:rFonts w:eastAsia="Times New Roman"/>
          </w:rPr>
          <w:delText>, the</w:delText>
        </w:r>
      </w:del>
      <w:r w:rsidR="00B02AC1" w:rsidRPr="67CC0282">
        <w:rPr>
          <w:rFonts w:eastAsia="Times New Roman"/>
        </w:rPr>
        <w:t xml:space="preserve"> </w:t>
      </w:r>
      <w:del w:id="509" w:author="Simon Rogers" w:date="2016-04-10T11:28:00Z">
        <w:r w:rsidR="00B02AC1" w:rsidRPr="67CC0282" w:rsidDel="00C972C2">
          <w:rPr>
            <w:rFonts w:eastAsia="Times New Roman"/>
          </w:rPr>
          <w:delText xml:space="preserve">beer </w:delText>
        </w:r>
      </w:del>
      <w:del w:id="510" w:author="Simon Rogers" w:date="2016-04-10T11:29:00Z">
        <w:r w:rsidR="00B02AC1" w:rsidRPr="67CC0282" w:rsidDel="005D7560">
          <w:rPr>
            <w:rFonts w:eastAsia="Times New Roman"/>
          </w:rPr>
          <w:delText>metabolites</w:delText>
        </w:r>
      </w:del>
      <w:ins w:id="511" w:author="Simon Rogers" w:date="2016-04-10T11:29:00Z">
        <w:r w:rsidR="005D7560">
          <w:rPr>
            <w:rFonts w:eastAsia="Times New Roman"/>
          </w:rPr>
          <w:t>spectra</w:t>
        </w:r>
      </w:ins>
      <w:r w:rsidR="00B02AC1" w:rsidRPr="67CC0282">
        <w:rPr>
          <w:rFonts w:eastAsia="Times New Roman"/>
        </w:rPr>
        <w:t xml:space="preserve"> explained by Mass2Motifs related to histidine, tyrosine, and tryptophan were subjected to spectral matching</w:t>
      </w:r>
      <w:ins w:id="512" w:author="Simon Rogers" w:date="2016-04-10T11:29:00Z">
        <w:r w:rsidR="005D7560">
          <w:rPr>
            <w:rFonts w:eastAsia="Times New Roman"/>
          </w:rPr>
          <w:t xml:space="preserve">. This is a total of </w:t>
        </w:r>
        <w:commentRangeStart w:id="513"/>
        <w:r w:rsidR="005D7560">
          <w:rPr>
            <w:rFonts w:eastAsia="Times New Roman"/>
          </w:rPr>
          <w:t>XX</w:t>
        </w:r>
      </w:ins>
      <w:commentRangeEnd w:id="513"/>
      <w:ins w:id="514" w:author="Simon Rogers" w:date="2016-04-10T11:30:00Z">
        <w:r w:rsidR="005D7560">
          <w:rPr>
            <w:rStyle w:val="CommentReference"/>
            <w:rFonts w:asciiTheme="minorHAnsi" w:hAnsiTheme="minorHAnsi" w:cstheme="minorBidi"/>
          </w:rPr>
          <w:commentReference w:id="513"/>
        </w:r>
      </w:ins>
      <w:ins w:id="515" w:author="Simon Rogers" w:date="2016-04-10T11:29:00Z">
        <w:r w:rsidR="005D7560">
          <w:rPr>
            <w:rFonts w:eastAsia="Times New Roman"/>
          </w:rPr>
          <w:t xml:space="preserve"> spectra that can all be annotated by MS2LDA</w:t>
        </w:r>
      </w:ins>
      <w:r w:rsidR="00B02AC1" w:rsidRPr="67CC0282">
        <w:rPr>
          <w:rFonts w:eastAsia="Times New Roman"/>
        </w:rPr>
        <w:t xml:space="preserve">. </w:t>
      </w:r>
      <w:del w:id="516" w:author="Simon Rogers" w:date="2016-04-10T11:29:00Z">
        <w:r w:rsidR="00B02AC1" w:rsidRPr="67CC0282" w:rsidDel="005D7560">
          <w:rPr>
            <w:rFonts w:eastAsia="Times New Roman"/>
          </w:rPr>
          <w:delText xml:space="preserve">In total, </w:delText>
        </w:r>
        <w:r w:rsidR="006A0070" w:rsidRPr="67CC0282" w:rsidDel="005D7560">
          <w:rPr>
            <w:rFonts w:eastAsia="Times New Roman"/>
          </w:rPr>
          <w:delText>m</w:delText>
        </w:r>
      </w:del>
      <w:ins w:id="517" w:author="Simon Rogers" w:date="2016-04-10T11:29:00Z">
        <w:r w:rsidR="005D7560">
          <w:rPr>
            <w:rFonts w:eastAsia="Times New Roman"/>
          </w:rPr>
          <w:t>M</w:t>
        </w:r>
      </w:ins>
      <w:r w:rsidR="006A0070" w:rsidRPr="67CC0282">
        <w:rPr>
          <w:rFonts w:eastAsia="Times New Roman"/>
        </w:rPr>
        <w:t xml:space="preserve">atches to </w:t>
      </w:r>
      <w:r w:rsidR="003C3F18">
        <w:rPr>
          <w:rFonts w:eastAsia="Times New Roman"/>
        </w:rPr>
        <w:t>database</w:t>
      </w:r>
      <w:r w:rsidR="006A0070" w:rsidRPr="67CC0282">
        <w:rPr>
          <w:rFonts w:eastAsia="Times New Roman"/>
        </w:rPr>
        <w:t xml:space="preserve"> spectra were found for </w:t>
      </w:r>
      <w:r w:rsidR="00B02AC1" w:rsidRPr="67CC0282">
        <w:rPr>
          <w:rFonts w:eastAsia="Times New Roman"/>
        </w:rPr>
        <w:t xml:space="preserve">33 </w:t>
      </w:r>
      <w:ins w:id="518" w:author="Simon Rogers" w:date="2016-04-10T11:30:00Z">
        <w:r w:rsidR="005D7560">
          <w:rPr>
            <w:rFonts w:eastAsia="Times New Roman"/>
          </w:rPr>
          <w:t xml:space="preserve">of these </w:t>
        </w:r>
      </w:ins>
      <w:r w:rsidR="00B02AC1" w:rsidRPr="67CC0282">
        <w:rPr>
          <w:rFonts w:eastAsia="Times New Roman"/>
        </w:rPr>
        <w:t xml:space="preserve">metabolites </w:t>
      </w:r>
      <w:del w:id="519" w:author="Simon Rogers" w:date="2016-04-10T11:30:00Z">
        <w:r w:rsidR="003C3F18" w:rsidDel="005D7560">
          <w:rPr>
            <w:rFonts w:eastAsia="Times New Roman"/>
          </w:rPr>
          <w:delText>that included</w:delText>
        </w:r>
        <w:r w:rsidR="006A0070" w:rsidRPr="67CC0282" w:rsidDel="005D7560">
          <w:rPr>
            <w:rFonts w:eastAsia="Times New Roman"/>
          </w:rPr>
          <w:delText xml:space="preserve"> </w:delText>
        </w:r>
        <w:r w:rsidR="00326A1E" w:rsidRPr="67CC0282" w:rsidDel="005D7560">
          <w:rPr>
            <w:rFonts w:eastAsia="Times New Roman"/>
          </w:rPr>
          <w:delText xml:space="preserve">one of </w:delText>
        </w:r>
        <w:r w:rsidR="003C3F18" w:rsidDel="005D7560">
          <w:rPr>
            <w:rFonts w:eastAsia="Times New Roman"/>
          </w:rPr>
          <w:delText>these</w:delText>
        </w:r>
        <w:r w:rsidR="006A0070" w:rsidRPr="67CC0282" w:rsidDel="005D7560">
          <w:rPr>
            <w:rFonts w:eastAsia="Times New Roman"/>
          </w:rPr>
          <w:delText xml:space="preserve"> Mass2Motifs </w:delText>
        </w:r>
      </w:del>
      <w:r w:rsidR="00B02AC1" w:rsidRPr="67CC0282">
        <w:rPr>
          <w:rFonts w:eastAsia="Times New Roman"/>
        </w:rPr>
        <w:t xml:space="preserve">of which 15 showed hits related to the annotated Mass2Motif substructure, including 7 correct </w:t>
      </w:r>
      <w:commentRangeStart w:id="520"/>
      <w:r w:rsidR="00B02AC1" w:rsidRPr="67CC0282">
        <w:rPr>
          <w:rFonts w:eastAsia="Times New Roman"/>
        </w:rPr>
        <w:t>matches</w:t>
      </w:r>
      <w:commentRangeEnd w:id="520"/>
      <w:r w:rsidR="0068203C">
        <w:rPr>
          <w:rStyle w:val="CommentReference"/>
          <w:rFonts w:asciiTheme="minorHAnsi" w:hAnsiTheme="minorHAnsi" w:cstheme="minorBidi"/>
        </w:rPr>
        <w:commentReference w:id="520"/>
      </w:r>
      <w:r w:rsidR="00B02AC1" w:rsidRPr="67CC0282">
        <w:rPr>
          <w:rFonts w:eastAsia="Times New Roman"/>
        </w:rPr>
        <w:t xml:space="preserve">. These results demonstrate </w:t>
      </w:r>
      <w:del w:id="521" w:author="Simon Rogers" w:date="2016-04-10T11:31:00Z">
        <w:r w:rsidR="00B02AC1" w:rsidRPr="67CC0282" w:rsidDel="005D7560">
          <w:rPr>
            <w:rFonts w:eastAsia="Times New Roman"/>
          </w:rPr>
          <w:delText xml:space="preserve">how MS2LDA effectively recognizes core substructures in mass spectral data and can serve as </w:delText>
        </w:r>
        <w:r w:rsidR="006A0070" w:rsidRPr="67CC0282" w:rsidDel="005D7560">
          <w:rPr>
            <w:rFonts w:eastAsia="Times New Roman"/>
          </w:rPr>
          <w:delText xml:space="preserve">an </w:delText>
        </w:r>
        <w:r w:rsidR="00B02AC1" w:rsidRPr="67CC0282" w:rsidDel="005D7560">
          <w:rPr>
            <w:rFonts w:eastAsia="Times New Roman"/>
          </w:rPr>
          <w:delText>aid in classification and annotation of metabolites</w:delText>
        </w:r>
      </w:del>
      <w:ins w:id="522" w:author="Simon Rogers" w:date="2016-04-10T11:31:00Z">
        <w:r w:rsidR="005D7560">
          <w:rPr>
            <w:rFonts w:eastAsia="Times New Roman"/>
          </w:rPr>
          <w:t>the additional annotation power provided by MS2LDA</w:t>
        </w:r>
      </w:ins>
      <w:r w:rsidR="00B02AC1" w:rsidRPr="67CC0282">
        <w:rPr>
          <w:rFonts w:eastAsia="Times New Roman"/>
        </w:rPr>
        <w:t>. Critically, it does this by matching only small portions of the spectra (substructures) rather than relying on complete spectral matches</w:t>
      </w:r>
      <w:ins w:id="523" w:author="Simon Rogers" w:date="2016-04-10T11:31:00Z">
        <w:r w:rsidR="005539D2">
          <w:rPr>
            <w:rFonts w:eastAsia="Times New Roman"/>
          </w:rPr>
          <w:t xml:space="preserve"> and can therefore annotate molecules that do not exist in the reference databases</w:t>
        </w:r>
      </w:ins>
      <w:r w:rsidR="00B02AC1" w:rsidRPr="67CC0282">
        <w:rPr>
          <w:rFonts w:eastAsia="Times New Roman"/>
        </w:rPr>
        <w:t xml:space="preserve">. </w:t>
      </w:r>
      <w:r w:rsidR="006A0070" w:rsidRPr="67CC0282">
        <w:rPr>
          <w:rFonts w:eastAsia="Times New Roman"/>
        </w:rPr>
        <w:t>In summary,</w:t>
      </w:r>
      <w:r w:rsidR="00B02AC1" w:rsidRPr="67CC0282">
        <w:rPr>
          <w:rFonts w:eastAsia="Times New Roman"/>
        </w:rPr>
        <w:t xml:space="preserve"> for this subset of </w:t>
      </w:r>
      <w:r w:rsidR="006A0070" w:rsidRPr="67CC0282">
        <w:rPr>
          <w:rFonts w:eastAsia="Times New Roman"/>
        </w:rPr>
        <w:t xml:space="preserve">four </w:t>
      </w:r>
      <w:r w:rsidR="00B02AC1" w:rsidRPr="67CC0282">
        <w:rPr>
          <w:rFonts w:eastAsia="Times New Roman"/>
        </w:rPr>
        <w:t xml:space="preserve">Mass2Motifs, spectral matching allows classification of 45% of the </w:t>
      </w:r>
      <w:r w:rsidR="006A0070" w:rsidRPr="67CC0282">
        <w:rPr>
          <w:rFonts w:eastAsia="Times New Roman"/>
        </w:rPr>
        <w:t xml:space="preserve">associated </w:t>
      </w:r>
      <w:r w:rsidR="00B02AC1" w:rsidRPr="67CC0282">
        <w:rPr>
          <w:rFonts w:eastAsia="Times New Roman"/>
        </w:rPr>
        <w:t>metabolites</w:t>
      </w:r>
      <w:r w:rsidR="006A0070" w:rsidRPr="67CC0282">
        <w:rPr>
          <w:rFonts w:eastAsia="Times New Roman"/>
        </w:rPr>
        <w:t xml:space="preserve"> whereas MS2LDA is able to functionally annotate all of them</w:t>
      </w:r>
      <w:ins w:id="524" w:author="Mike" w:date="2016-03-31T21:50:00Z">
        <w:r w:rsidR="00546A16">
          <w:rPr>
            <w:rFonts w:eastAsia="Times New Roman"/>
          </w:rPr>
          <w:t xml:space="preserve">, i.e. our method is over </w:t>
        </w:r>
      </w:ins>
      <w:ins w:id="525" w:author="Mike" w:date="2016-03-31T21:51:00Z">
        <w:r w:rsidR="00546A16">
          <w:rPr>
            <w:rFonts w:eastAsia="Times New Roman"/>
          </w:rPr>
          <w:t>twice as effective as classical methods</w:t>
        </w:r>
      </w:ins>
      <w:ins w:id="526" w:author="Mike" w:date="2016-03-31T21:50:00Z">
        <w:r w:rsidR="00546A16">
          <w:rPr>
            <w:rFonts w:eastAsia="Times New Roman"/>
          </w:rPr>
          <w:t xml:space="preserve"> </w:t>
        </w:r>
      </w:ins>
      <w:ins w:id="527" w:author="Mike" w:date="2016-03-31T21:51:00Z">
        <w:r w:rsidR="00546A16">
          <w:rPr>
            <w:rFonts w:eastAsia="Times New Roman"/>
          </w:rPr>
          <w:t xml:space="preserve">in </w:t>
        </w:r>
        <w:del w:id="528" w:author="Simon Rogers" w:date="2016-04-10T11:31:00Z">
          <w:r w:rsidR="00546A16" w:rsidDel="005539D2">
            <w:rPr>
              <w:rFonts w:eastAsia="Times New Roman"/>
            </w:rPr>
            <w:delText>relating</w:delText>
          </w:r>
        </w:del>
      </w:ins>
      <w:ins w:id="529" w:author="Simon Rogers" w:date="2016-04-10T11:31:00Z">
        <w:r w:rsidR="005539D2">
          <w:rPr>
            <w:rFonts w:eastAsia="Times New Roman"/>
          </w:rPr>
          <w:t>structural</w:t>
        </w:r>
      </w:ins>
      <w:ins w:id="530" w:author="Mike" w:date="2016-03-31T21:51:00Z">
        <w:r w:rsidR="00546A16">
          <w:rPr>
            <w:rFonts w:eastAsia="Times New Roman"/>
          </w:rPr>
          <w:t xml:space="preserve"> </w:t>
        </w:r>
        <w:del w:id="531" w:author="Simon Rogers" w:date="2016-04-10T11:31:00Z">
          <w:r w:rsidR="00546A16" w:rsidDel="005539D2">
            <w:rPr>
              <w:rFonts w:eastAsia="Times New Roman"/>
            </w:rPr>
            <w:delText xml:space="preserve">structures found in </w:delText>
          </w:r>
        </w:del>
      </w:ins>
      <w:ins w:id="532" w:author="Simon Rogers" w:date="2016-04-10T11:31:00Z">
        <w:r w:rsidR="005539D2">
          <w:rPr>
            <w:rFonts w:eastAsia="Times New Roman"/>
          </w:rPr>
          <w:t xml:space="preserve">annotation of </w:t>
        </w:r>
      </w:ins>
      <w:ins w:id="533" w:author="Mike" w:date="2016-03-31T21:51:00Z">
        <w:r w:rsidR="00546A16">
          <w:rPr>
            <w:rFonts w:eastAsia="Times New Roman"/>
          </w:rPr>
          <w:t>complex metabolomics data</w:t>
        </w:r>
      </w:ins>
      <w:r w:rsidR="006A0070" w:rsidRPr="67CC0282">
        <w:rPr>
          <w:rFonts w:eastAsia="Times New Roman"/>
        </w:rPr>
        <w:t xml:space="preserve">. In addition, </w:t>
      </w:r>
      <w:r w:rsidR="00B02AC1" w:rsidRPr="67CC0282">
        <w:rPr>
          <w:rFonts w:eastAsia="Times New Roman"/>
        </w:rPr>
        <w:t xml:space="preserve">MS2LDA can </w:t>
      </w:r>
      <w:r w:rsidR="006A0070" w:rsidRPr="67CC0282">
        <w:rPr>
          <w:rFonts w:eastAsia="Times New Roman"/>
        </w:rPr>
        <w:t>annotate</w:t>
      </w:r>
      <w:r w:rsidR="00B02AC1" w:rsidRPr="67CC0282">
        <w:rPr>
          <w:rFonts w:eastAsia="Times New Roman"/>
        </w:rPr>
        <w:t xml:space="preserve"> </w:t>
      </w:r>
      <w:r w:rsidR="006A0070" w:rsidRPr="67CC0282">
        <w:rPr>
          <w:rFonts w:eastAsia="Times New Roman"/>
        </w:rPr>
        <w:t xml:space="preserve">and group spectra based on neutral losses (e.g. the loss of a </w:t>
      </w:r>
      <w:r w:rsidR="00B02AC1" w:rsidRPr="67CC0282">
        <w:rPr>
          <w:rFonts w:eastAsia="Times New Roman"/>
        </w:rPr>
        <w:t>free carboxylic acid group</w:t>
      </w:r>
      <w:r w:rsidR="006A0070" w:rsidRPr="67CC0282">
        <w:rPr>
          <w:rFonts w:eastAsia="Times New Roman"/>
        </w:rPr>
        <w:t>)</w:t>
      </w:r>
      <w:r w:rsidR="00B02AC1" w:rsidRPr="67CC0282">
        <w:rPr>
          <w:rFonts w:eastAsia="Times New Roman"/>
        </w:rPr>
        <w:t xml:space="preserve"> which </w:t>
      </w:r>
      <w:r w:rsidR="006A0070" w:rsidRPr="67CC0282">
        <w:rPr>
          <w:rFonts w:eastAsia="Times New Roman"/>
        </w:rPr>
        <w:t xml:space="preserve">is not possible via spectral </w:t>
      </w:r>
      <w:commentRangeStart w:id="534"/>
      <w:r w:rsidR="006A0070" w:rsidRPr="67CC0282">
        <w:rPr>
          <w:rFonts w:eastAsia="Times New Roman"/>
        </w:rPr>
        <w:t>matching</w:t>
      </w:r>
      <w:commentRangeEnd w:id="534"/>
      <w:r w:rsidR="00546A16">
        <w:rPr>
          <w:rStyle w:val="CommentReference"/>
          <w:rFonts w:asciiTheme="minorHAnsi" w:hAnsiTheme="minorHAnsi" w:cstheme="minorBidi"/>
        </w:rPr>
        <w:commentReference w:id="534"/>
      </w:r>
      <w:r w:rsidR="006A0070" w:rsidRPr="67CC0282">
        <w:rPr>
          <w:rFonts w:eastAsia="Times New Roman"/>
        </w:rPr>
        <w:t>.</w:t>
      </w:r>
    </w:p>
    <w:p w14:paraId="7E8C3BFF" w14:textId="5FB92ACF" w:rsidR="00D149CE" w:rsidRPr="00E85869" w:rsidRDefault="00D149CE" w:rsidP="000072AC">
      <w:pPr>
        <w:pStyle w:val="Paragraph"/>
        <w:rPr>
          <w:lang w:val="en-GB"/>
        </w:rPr>
      </w:pPr>
      <w:r w:rsidRPr="00E85869">
        <w:rPr>
          <w:lang w:val="en-GB"/>
        </w:rPr>
        <w:t xml:space="preserve">Figure </w:t>
      </w:r>
      <w:r w:rsidR="00C202A6">
        <w:rPr>
          <w:lang w:val="en-GB"/>
        </w:rPr>
        <w:t>5</w:t>
      </w:r>
      <w:r w:rsidRPr="00E85869">
        <w:rPr>
          <w:lang w:val="en-GB"/>
        </w:rPr>
        <w:t xml:space="preserve"> –Multi-coloured Mass2Motif MS2 spectra of beer metabolites observed in positive ionization mode. The annotated Mass2Motifs 19 and 58 were found to be representative for </w:t>
      </w:r>
      <w:proofErr w:type="spellStart"/>
      <w:r w:rsidRPr="00E85869">
        <w:rPr>
          <w:lang w:val="en-GB"/>
        </w:rPr>
        <w:t>ferulic</w:t>
      </w:r>
      <w:proofErr w:type="spellEnd"/>
      <w:r w:rsidRPr="00E85869">
        <w:rPr>
          <w:lang w:val="en-GB"/>
        </w:rPr>
        <w:t xml:space="preserve"> acid and </w:t>
      </w:r>
      <w:proofErr w:type="spellStart"/>
      <w:r w:rsidRPr="00E85869">
        <w:rPr>
          <w:lang w:val="en-GB"/>
        </w:rPr>
        <w:t>ethylphenol</w:t>
      </w:r>
      <w:proofErr w:type="spellEnd"/>
      <w:r w:rsidRPr="00E85869">
        <w:rPr>
          <w:lang w:val="en-GB"/>
        </w:rPr>
        <w:t xml:space="preserve">, respectively. In total 11 and 42 MS1 features in the beer3 data set were explained by those two Mass2Motifs respectively. Of those, one was explained by both Mass2Motifs, aiding in its annotation as </w:t>
      </w:r>
      <w:proofErr w:type="spellStart"/>
      <w:r w:rsidRPr="00E85869">
        <w:rPr>
          <w:lang w:val="en-GB"/>
        </w:rPr>
        <w:t>feruoyltyramine</w:t>
      </w:r>
      <w:proofErr w:type="spellEnd"/>
      <w:r w:rsidRPr="00E85869">
        <w:rPr>
          <w:lang w:val="en-GB"/>
        </w:rPr>
        <w:t xml:space="preserve"> (314.1386 m/z; [C</w:t>
      </w:r>
      <w:r w:rsidRPr="00E85869">
        <w:rPr>
          <w:vertAlign w:val="subscript"/>
          <w:lang w:val="en-GB"/>
        </w:rPr>
        <w:t>18</w:t>
      </w:r>
      <w:r w:rsidRPr="00E85869">
        <w:rPr>
          <w:lang w:val="en-GB"/>
        </w:rPr>
        <w:t>H</w:t>
      </w:r>
      <w:r w:rsidRPr="00E85869">
        <w:rPr>
          <w:vertAlign w:val="subscript"/>
          <w:lang w:val="en-GB"/>
        </w:rPr>
        <w:t>20</w:t>
      </w:r>
      <w:r w:rsidRPr="00E85869">
        <w:rPr>
          <w:lang w:val="en-GB"/>
        </w:rPr>
        <w:t>NO</w:t>
      </w:r>
      <w:proofErr w:type="gramStart"/>
      <w:r w:rsidRPr="00E85869">
        <w:rPr>
          <w:vertAlign w:val="subscript"/>
          <w:lang w:val="en-GB"/>
        </w:rPr>
        <w:t>4</w:t>
      </w:r>
      <w:r w:rsidRPr="00E85869">
        <w:rPr>
          <w:lang w:val="en-GB"/>
        </w:rPr>
        <w:t>]</w:t>
      </w:r>
      <w:r w:rsidRPr="00E85869">
        <w:rPr>
          <w:vertAlign w:val="superscript"/>
          <w:lang w:val="en-GB"/>
        </w:rPr>
        <w:t>+</w:t>
      </w:r>
      <w:proofErr w:type="gramEnd"/>
      <w:r w:rsidRPr="00E85869">
        <w:rPr>
          <w:lang w:val="en-GB"/>
        </w:rPr>
        <w:t xml:space="preserve">). On the right of the plot we show the clusters containing these three MS1 features created using the molecular networking tool </w:t>
      </w:r>
      <w:r w:rsidRPr="67CC0282">
        <w:fldChar w:fldCharType="begin"/>
      </w:r>
      <w:r w:rsidR="00985BA6" w:rsidRPr="00E85869">
        <w:rPr>
          <w:lang w:val="en-GB"/>
        </w:rPr>
        <w:instrText xml:space="preserve"> ADDIN EN.CITE &lt;EndNote&gt;&lt;Cite&gt;&lt;Author&gt;Yang&lt;/Author&gt;&lt;Year&gt;2013&lt;/Year&gt;&lt;RecNum&gt;1991&lt;/RecNum&gt;&lt;DisplayText&gt;[14]&lt;/DisplayText&gt;&lt;record&gt;&lt;rec-number&gt;1991&lt;/rec-number&gt;&lt;foreign-keys&gt;&lt;key app="EN" db-id="pvd09p5xxesz9qestsq5rzzpp5zdtsxz02dr" timestamp="1399029093"&gt;1991&lt;/key&gt;&lt;/foreign-keys&gt;&lt;ref-type name="Journal Article"&gt;17&lt;/ref-type&gt;&lt;contributors&gt;&lt;authors&gt;&lt;author&gt;Yang, Jane Y.&lt;/author&gt;&lt;author&gt;Sanchez, Laura M.&lt;/author&gt;&lt;author&gt;Rath, Christopher M.&lt;/author&gt;&lt;author&gt;Liu, Xueting&lt;/author&gt;&lt;author&gt;Boudreau, Paul D.&lt;/author&gt;&lt;author&gt;Bruns, Nicole&lt;/author&gt;&lt;author&gt;Glukhov, Evgenia&lt;/author&gt;&lt;author&gt;Wodtke, Anne&lt;/author&gt;&lt;author&gt;de Felicio, Rafael&lt;/author&gt;&lt;author&gt;Fenner, Amanda&lt;/author&gt;&lt;author&gt;Wong, Weng Ruh&lt;/author&gt;&lt;author&gt;Linington, Roger G.&lt;/author&gt;&lt;author&gt;Zhang, Lixin&lt;/author&gt;&lt;author&gt;Debonsi, Hosana M.&lt;/author&gt;&lt;author&gt;Gerwick, William H.&lt;/author&gt;&lt;author&gt;Dorrestein, Pieter C.&lt;/author&gt;&lt;/authors&gt;&lt;/contributors&gt;&lt;titles&gt;&lt;title&gt;Molecular Networking as a Dereplication Strategy&lt;/title&gt;&lt;secondary-title&gt;Journal of Natural Products&lt;/secondary-title&gt;&lt;/titles&gt;&lt;periodical&gt;&lt;full-title&gt;Journal of Natural Products&lt;/full-title&gt;&lt;/periodical&gt;&lt;pages&gt;1686-1699&lt;/pages&gt;&lt;volume&gt;76&lt;/volume&gt;&lt;number&gt;9&lt;/number&gt;&lt;dates&gt;&lt;year&gt;2013&lt;/year&gt;&lt;pub-dates&gt;&lt;date&gt;2013/09/27&lt;/date&gt;&lt;/pub-dates&gt;&lt;/dates&gt;&lt;publisher&gt;American Chemical Society&lt;/publisher&gt;&lt;isbn&gt;0163-3864&lt;/isbn&gt;&lt;urls&gt;&lt;related-urls&gt;&lt;url&gt;http://dx.doi.org/10.1021/np400413s&lt;/url&gt;&lt;/related-urls&gt;&lt;/urls&gt;&lt;electronic-resource-num&gt;10.1021/np400413s&lt;/electronic-resource-num&gt;&lt;access-date&gt;2014/05/02&lt;/access-date&gt;&lt;/record&gt;&lt;/Cite&gt;&lt;/EndNote&gt;</w:instrText>
      </w:r>
      <w:r w:rsidRPr="67CC0282">
        <w:rPr>
          <w:lang w:val="en-GB"/>
        </w:rPr>
        <w:fldChar w:fldCharType="separate"/>
      </w:r>
      <w:r w:rsidR="00985BA6" w:rsidRPr="00E85869">
        <w:rPr>
          <w:noProof/>
          <w:lang w:val="en-GB"/>
        </w:rPr>
        <w:t>[14]</w:t>
      </w:r>
      <w:r w:rsidRPr="67CC0282">
        <w:fldChar w:fldCharType="end"/>
      </w:r>
      <w:r w:rsidRPr="00E85869">
        <w:rPr>
          <w:lang w:val="en-GB"/>
        </w:rPr>
        <w:t>. This resulted in c</w:t>
      </w:r>
      <w:r w:rsidRPr="67CC0282">
        <w:rPr>
          <w:rStyle w:val="None"/>
          <w:lang w:val="en-GB"/>
        </w:rPr>
        <w:t xml:space="preserve">lusters of homologous metabolites of positive ionization mode fragmentation files of four beers in one analysis, with the </w:t>
      </w:r>
      <w:proofErr w:type="spellStart"/>
      <w:r w:rsidRPr="67CC0282">
        <w:rPr>
          <w:rStyle w:val="None"/>
          <w:lang w:val="en-GB"/>
        </w:rPr>
        <w:t>ferulic</w:t>
      </w:r>
      <w:proofErr w:type="spellEnd"/>
      <w:r w:rsidRPr="67CC0282">
        <w:rPr>
          <w:rStyle w:val="None"/>
          <w:lang w:val="en-GB"/>
        </w:rPr>
        <w:t xml:space="preserve"> acid based cluster (top) and </w:t>
      </w:r>
      <w:proofErr w:type="spellStart"/>
      <w:r w:rsidRPr="67CC0282">
        <w:rPr>
          <w:rStyle w:val="None"/>
          <w:lang w:val="en-GB"/>
        </w:rPr>
        <w:t>tyramine</w:t>
      </w:r>
      <w:proofErr w:type="spellEnd"/>
      <w:r w:rsidRPr="67CC0282">
        <w:rPr>
          <w:rStyle w:val="None"/>
          <w:lang w:val="en-GB"/>
        </w:rPr>
        <w:t xml:space="preserve"> (</w:t>
      </w:r>
      <w:proofErr w:type="spellStart"/>
      <w:r w:rsidRPr="67CC0282">
        <w:rPr>
          <w:rStyle w:val="None"/>
          <w:lang w:val="en-GB"/>
        </w:rPr>
        <w:t>ethylphenol</w:t>
      </w:r>
      <w:proofErr w:type="spellEnd"/>
      <w:r w:rsidRPr="67CC0282">
        <w:rPr>
          <w:rStyle w:val="None"/>
          <w:lang w:val="en-GB"/>
        </w:rPr>
        <w:t xml:space="preserve">) based cluster (bottom). The </w:t>
      </w:r>
      <w:proofErr w:type="spellStart"/>
      <w:r w:rsidRPr="67CC0282">
        <w:rPr>
          <w:rStyle w:val="None"/>
          <w:lang w:val="en-GB"/>
        </w:rPr>
        <w:t>coloring</w:t>
      </w:r>
      <w:proofErr w:type="spellEnd"/>
      <w:r w:rsidRPr="67CC0282">
        <w:rPr>
          <w:rStyle w:val="None"/>
          <w:lang w:val="en-GB"/>
        </w:rPr>
        <w:t xml:space="preserve"> of the nodes is dependent on their presence across the different beer extracts and the node size is proportional to the number of unique beer extracts the node fragmentation spectra are found in. </w:t>
      </w:r>
      <w:r w:rsidRPr="00E85869">
        <w:rPr>
          <w:lang w:val="en-GB"/>
        </w:rPr>
        <w:t>Using this approach, the compound containing both Mass2Motifs has to be forced into one cluster or the other, losing the clear chemical connection with the other substructure.</w:t>
      </w:r>
    </w:p>
    <w:p w14:paraId="7022EDBB" w14:textId="77777777" w:rsidR="000072AC" w:rsidRPr="00E85869" w:rsidRDefault="000072AC" w:rsidP="000072AC">
      <w:pPr>
        <w:pStyle w:val="Paragraph"/>
        <w:rPr>
          <w:lang w:val="en-GB"/>
        </w:rPr>
      </w:pPr>
    </w:p>
    <w:p w14:paraId="15A4825D" w14:textId="00AAB065" w:rsidR="0047652A" w:rsidRPr="00B641C6" w:rsidRDefault="006A0070" w:rsidP="003C3F18">
      <w:pPr>
        <w:pStyle w:val="OurBody"/>
      </w:pPr>
      <w:r w:rsidRPr="67CC0282">
        <w:rPr>
          <w:rFonts w:eastAsia="Times New Roman"/>
        </w:rPr>
        <w:t xml:space="preserve">Spectral clustering approaches (e.g. Molecular Networking </w:t>
      </w:r>
      <w:r w:rsidRPr="67CC0282">
        <w:fldChar w:fldCharType="begin">
          <w:fldData xml:space="preserve">PEVuZE5vdGU+PENpdGU+PEF1dGhvcj5ZYW5nPC9BdXRob3I+PFllYXI+MjAxMzwvWWVhcj48UmVj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</w:fldData>
        </w:fldChar>
      </w:r>
      <w:r w:rsidR="00985BA6" w:rsidRPr="00B641C6">
        <w:instrText xml:space="preserve"> ADDIN EN.CITE </w:instrText>
      </w:r>
      <w:r w:rsidR="00985BA6" w:rsidRPr="00E85869">
        <w:fldChar w:fldCharType="begin">
          <w:fldData xml:space="preserve">PEVuZE5vdGU+PENpdGU+PEF1dGhvcj5ZYW5nPC9BdXRob3I+PFllYXI+MjAxMzwvWWVhcj48UmVj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</w:fldData>
        </w:fldChar>
      </w:r>
      <w:r w:rsidR="00985BA6" w:rsidRPr="00B641C6">
        <w:instrText xml:space="preserve"> ADDIN EN.CITE.DATA </w:instrText>
      </w:r>
      <w:r w:rsidR="00985BA6" w:rsidRPr="00E85869">
        <w:fldChar w:fldCharType="end"/>
      </w:r>
      <w:r w:rsidRPr="67CC0282">
        <w:fldChar w:fldCharType="separate"/>
      </w:r>
      <w:r w:rsidR="00985BA6" w:rsidRPr="67CC0282">
        <w:rPr>
          <w:rFonts w:eastAsia="Times New Roman"/>
          <w:noProof/>
        </w:rPr>
        <w:t>[14-16]</w:t>
      </w:r>
      <w:r w:rsidRPr="67CC0282">
        <w:fldChar w:fldCharType="end"/>
      </w:r>
      <w:r w:rsidRPr="67CC0282">
        <w:rPr>
          <w:rFonts w:eastAsia="Times New Roman"/>
        </w:rPr>
        <w:t xml:space="preserve">) can also help in </w:t>
      </w:r>
      <w:r w:rsidR="003C3F18">
        <w:rPr>
          <w:rFonts w:eastAsia="Times New Roman"/>
        </w:rPr>
        <w:t>metabolite</w:t>
      </w:r>
      <w:r w:rsidRPr="67CC0282">
        <w:rPr>
          <w:rFonts w:eastAsia="Times New Roman"/>
        </w:rPr>
        <w:t xml:space="preserve"> annotation by propagating identifications through the network. For example, if one spectrum can be identified </w:t>
      </w:r>
      <w:r w:rsidR="003C3F18">
        <w:rPr>
          <w:rFonts w:eastAsia="Times New Roman"/>
        </w:rPr>
        <w:t xml:space="preserve">through spectral matching, </w:t>
      </w:r>
      <w:r w:rsidRPr="67CC0282">
        <w:rPr>
          <w:rFonts w:eastAsia="Times New Roman"/>
        </w:rPr>
        <w:t>it</w:t>
      </w:r>
      <w:r w:rsidR="003C3F18">
        <w:rPr>
          <w:rFonts w:eastAsia="Times New Roman"/>
        </w:rPr>
        <w:t>s structure</w:t>
      </w:r>
      <w:r w:rsidRPr="67CC0282">
        <w:rPr>
          <w:rFonts w:eastAsia="Times New Roman"/>
        </w:rPr>
        <w:t xml:space="preserve"> can be used to </w:t>
      </w:r>
      <w:del w:id="535" w:author="Mike" w:date="2016-03-31T21:52:00Z">
        <w:r w:rsidRPr="67CC0282" w:rsidDel="00546A16">
          <w:rPr>
            <w:rFonts w:eastAsia="Times New Roman"/>
          </w:rPr>
          <w:delText xml:space="preserve">putatively </w:delText>
        </w:r>
      </w:del>
      <w:ins w:id="536" w:author="Mike" w:date="2016-03-31T21:52:00Z">
        <w:r w:rsidR="00546A16">
          <w:rPr>
            <w:rFonts w:eastAsia="Times New Roman"/>
          </w:rPr>
          <w:t>provide putative</w:t>
        </w:r>
        <w:r w:rsidR="00546A16" w:rsidRPr="67CC0282">
          <w:rPr>
            <w:rFonts w:eastAsia="Times New Roman"/>
          </w:rPr>
          <w:t xml:space="preserve"> </w:t>
        </w:r>
      </w:ins>
      <w:del w:id="537" w:author="Mike" w:date="2016-03-31T21:52:00Z">
        <w:r w:rsidRPr="67CC0282" w:rsidDel="00546A16">
          <w:rPr>
            <w:rFonts w:eastAsia="Times New Roman"/>
          </w:rPr>
          <w:delText xml:space="preserve">annotate </w:delText>
        </w:r>
      </w:del>
      <w:ins w:id="538" w:author="Mike" w:date="2016-03-31T21:52:00Z">
        <w:r w:rsidR="00546A16" w:rsidRPr="67CC0282">
          <w:rPr>
            <w:rFonts w:eastAsia="Times New Roman"/>
          </w:rPr>
          <w:t>annotat</w:t>
        </w:r>
        <w:r w:rsidR="00546A16">
          <w:rPr>
            <w:rFonts w:eastAsia="Times New Roman"/>
          </w:rPr>
          <w:t>ions to</w:t>
        </w:r>
        <w:r w:rsidR="00546A16" w:rsidRPr="67CC0282">
          <w:rPr>
            <w:rFonts w:eastAsia="Times New Roman"/>
          </w:rPr>
          <w:t xml:space="preserve"> </w:t>
        </w:r>
      </w:ins>
      <w:ins w:id="539" w:author="Simon Rogers" w:date="2016-04-10T11:32:00Z">
        <w:r w:rsidR="005539D2">
          <w:rPr>
            <w:rFonts w:eastAsia="Times New Roman"/>
          </w:rPr>
          <w:t xml:space="preserve">its </w:t>
        </w:r>
      </w:ins>
      <w:del w:id="540" w:author="Simon Rogers" w:date="2016-04-10T11:32:00Z">
        <w:r w:rsidRPr="67CC0282" w:rsidDel="005539D2">
          <w:rPr>
            <w:rFonts w:eastAsia="Times New Roman"/>
          </w:rPr>
          <w:delText>the spectr</w:delText>
        </w:r>
        <w:r w:rsidR="003C3F18" w:rsidDel="005539D2">
          <w:rPr>
            <w:rFonts w:eastAsia="Times New Roman"/>
          </w:rPr>
          <w:delText>al</w:delText>
        </w:r>
        <w:r w:rsidRPr="67CC0282" w:rsidDel="005539D2">
          <w:rPr>
            <w:rFonts w:eastAsia="Times New Roman"/>
          </w:rPr>
          <w:delText xml:space="preserve"> </w:delText>
        </w:r>
      </w:del>
      <w:r w:rsidRPr="67CC0282">
        <w:rPr>
          <w:rFonts w:eastAsia="Times New Roman"/>
        </w:rPr>
        <w:t>neighbours</w:t>
      </w:r>
      <w:del w:id="541" w:author="Simon Rogers" w:date="2016-04-10T11:32:00Z">
        <w:r w:rsidRPr="67CC0282" w:rsidDel="005539D2">
          <w:rPr>
            <w:rFonts w:eastAsia="Times New Roman"/>
          </w:rPr>
          <w:delText xml:space="preserve"> in the network</w:delText>
        </w:r>
      </w:del>
      <w:r w:rsidRPr="67CC0282">
        <w:rPr>
          <w:rFonts w:eastAsia="Times New Roman"/>
        </w:rPr>
        <w:t xml:space="preserve">. </w:t>
      </w:r>
      <w:r w:rsidR="00D149CE" w:rsidRPr="67CC0282">
        <w:rPr>
          <w:rFonts w:eastAsia="Times New Roman"/>
        </w:rPr>
        <w:t xml:space="preserve">MS2LDA differs from this approach in three key ways. Firstly, MS2LDA does not require any </w:t>
      </w:r>
      <w:r w:rsidR="00343E2C" w:rsidRPr="67CC0282">
        <w:rPr>
          <w:rFonts w:eastAsia="Times New Roman"/>
        </w:rPr>
        <w:t xml:space="preserve">complete </w:t>
      </w:r>
      <w:r w:rsidR="00D149CE" w:rsidRPr="67CC0282">
        <w:rPr>
          <w:rFonts w:eastAsia="Times New Roman"/>
        </w:rPr>
        <w:t xml:space="preserve">spectra to be identified (they can be putatively annotated from Mass2Motifs). Secondly, MS2LDA does not require a high degree of total spectral similarity to allow spectra to share </w:t>
      </w:r>
      <w:r w:rsidR="00343E2C" w:rsidRPr="67CC0282">
        <w:rPr>
          <w:rFonts w:eastAsia="Times New Roman"/>
        </w:rPr>
        <w:t>annotations;</w:t>
      </w:r>
      <w:r w:rsidR="00D149CE" w:rsidRPr="67CC0282">
        <w:rPr>
          <w:rFonts w:eastAsia="Times New Roman"/>
        </w:rPr>
        <w:t xml:space="preserve"> </w:t>
      </w:r>
      <w:del w:id="542" w:author="Mike" w:date="2016-03-31T21:53:00Z">
        <w:r w:rsidR="00D149CE" w:rsidRPr="67CC0282" w:rsidDel="00546A16">
          <w:rPr>
            <w:rFonts w:eastAsia="Times New Roman"/>
          </w:rPr>
          <w:delText xml:space="preserve">it just </w:delText>
        </w:r>
        <w:r w:rsidR="00C202A6" w:rsidDel="00546A16">
          <w:rPr>
            <w:rFonts w:eastAsia="Times New Roman"/>
          </w:rPr>
          <w:delText>relies</w:delText>
        </w:r>
      </w:del>
      <w:ins w:id="543" w:author="Mike" w:date="2016-03-31T21:53:00Z">
        <w:r w:rsidR="00546A16">
          <w:rPr>
            <w:rFonts w:eastAsia="Times New Roman"/>
          </w:rPr>
          <w:t>relying</w:t>
        </w:r>
      </w:ins>
      <w:r w:rsidR="00C202A6" w:rsidRPr="67CC0282">
        <w:rPr>
          <w:rFonts w:eastAsia="Times New Roman"/>
        </w:rPr>
        <w:t xml:space="preserve"> </w:t>
      </w:r>
      <w:ins w:id="544" w:author="Mike" w:date="2016-03-31T21:53:00Z">
        <w:r w:rsidR="00546A16">
          <w:rPr>
            <w:rFonts w:eastAsia="Times New Roman"/>
          </w:rPr>
          <w:t xml:space="preserve">only </w:t>
        </w:r>
      </w:ins>
      <w:r w:rsidR="00D149CE" w:rsidRPr="67CC0282">
        <w:rPr>
          <w:rFonts w:eastAsia="Times New Roman"/>
        </w:rPr>
        <w:t xml:space="preserve">on the presence of a shared Mass2Motif. Finally, </w:t>
      </w:r>
      <w:del w:id="545" w:author="Simon Rogers" w:date="2016-04-10T11:32:00Z">
        <w:r w:rsidR="00D149CE" w:rsidRPr="67CC0282" w:rsidDel="005539D2">
          <w:rPr>
            <w:rFonts w:eastAsia="Times New Roman"/>
          </w:rPr>
          <w:lastRenderedPageBreak/>
          <w:delText xml:space="preserve">because </w:delText>
        </w:r>
      </w:del>
      <w:r w:rsidR="00D149CE" w:rsidRPr="67CC0282">
        <w:rPr>
          <w:rFonts w:eastAsia="Times New Roman"/>
        </w:rPr>
        <w:t>spectra can include multiple Mass2Motifs</w:t>
      </w:r>
      <w:ins w:id="546" w:author="Simon Rogers" w:date="2016-04-10T11:32:00Z">
        <w:r w:rsidR="005539D2">
          <w:rPr>
            <w:rFonts w:eastAsia="Times New Roman"/>
          </w:rPr>
          <w:t xml:space="preserve"> and can therefore</w:t>
        </w:r>
      </w:ins>
      <w:del w:id="547" w:author="Simon Rogers" w:date="2016-04-10T11:32:00Z">
        <w:r w:rsidR="00D149CE" w:rsidRPr="67CC0282" w:rsidDel="005539D2">
          <w:rPr>
            <w:rFonts w:eastAsia="Times New Roman"/>
          </w:rPr>
          <w:delText>, they can</w:delText>
        </w:r>
      </w:del>
      <w:r w:rsidR="00D149CE" w:rsidRPr="67CC0282">
        <w:rPr>
          <w:rFonts w:eastAsia="Times New Roman"/>
        </w:rPr>
        <w:t xml:space="preserve"> be given multiple annotations</w:t>
      </w:r>
      <w:ins w:id="548" w:author="Mike" w:date="2016-03-31T21:53:00Z">
        <w:del w:id="549" w:author="Simon Rogers" w:date="2016-04-10T11:32:00Z">
          <w:r w:rsidR="00546A16" w:rsidDel="005539D2">
            <w:rPr>
              <w:rFonts w:eastAsia="Times New Roman"/>
            </w:rPr>
            <w:delText>,</w:delText>
          </w:r>
        </w:del>
      </w:ins>
      <w:del w:id="550" w:author="Simon Rogers" w:date="2016-04-10T11:32:00Z">
        <w:r w:rsidR="00D149CE" w:rsidRPr="67CC0282" w:rsidDel="005539D2">
          <w:rPr>
            <w:rFonts w:eastAsia="Times New Roman"/>
          </w:rPr>
          <w:delText xml:space="preserve"> whilst in spectral clustering each spectrum can only belong to one cluster</w:delText>
        </w:r>
      </w:del>
      <w:r w:rsidR="00D149CE" w:rsidRPr="67CC0282">
        <w:rPr>
          <w:rFonts w:eastAsia="Times New Roman"/>
        </w:rPr>
        <w:t xml:space="preserve">. </w:t>
      </w:r>
      <w:del w:id="551" w:author="Simon Rogers" w:date="2016-04-10T11:33:00Z">
        <w:r w:rsidR="00D149CE" w:rsidRPr="67CC0282" w:rsidDel="005539D2">
          <w:rPr>
            <w:rFonts w:eastAsia="Times New Roman"/>
          </w:rPr>
          <w:delText xml:space="preserve">These differences are highlighted in </w:delText>
        </w:r>
      </w:del>
      <w:r w:rsidR="00D149CE" w:rsidRPr="67CC0282">
        <w:rPr>
          <w:rFonts w:eastAsia="Times New Roman"/>
        </w:rPr>
        <w:t xml:space="preserve">Figure </w:t>
      </w:r>
      <w:r w:rsidR="00C202A6">
        <w:rPr>
          <w:rFonts w:eastAsia="Times New Roman"/>
        </w:rPr>
        <w:t>5</w:t>
      </w:r>
      <w:r w:rsidR="00D149CE" w:rsidRPr="67CC0282">
        <w:rPr>
          <w:rFonts w:eastAsia="Times New Roman"/>
        </w:rPr>
        <w:t xml:space="preserve"> </w:t>
      </w:r>
      <w:del w:id="552" w:author="Simon Rogers" w:date="2016-04-10T11:33:00Z">
        <w:r w:rsidR="00D149CE" w:rsidRPr="67CC0282" w:rsidDel="005539D2">
          <w:rPr>
            <w:rFonts w:eastAsia="Times New Roman"/>
          </w:rPr>
          <w:delText xml:space="preserve">where we </w:delText>
        </w:r>
      </w:del>
      <w:r w:rsidR="00D149CE" w:rsidRPr="67CC0282">
        <w:rPr>
          <w:rFonts w:eastAsia="Times New Roman"/>
        </w:rPr>
        <w:t>show</w:t>
      </w:r>
      <w:ins w:id="553" w:author="Simon Rogers" w:date="2016-04-10T11:33:00Z">
        <w:r w:rsidR="005539D2">
          <w:rPr>
            <w:rFonts w:eastAsia="Times New Roman"/>
          </w:rPr>
          <w:t>s</w:t>
        </w:r>
      </w:ins>
      <w:r w:rsidR="00D149CE" w:rsidRPr="67CC0282">
        <w:rPr>
          <w:rFonts w:eastAsia="Times New Roman"/>
        </w:rPr>
        <w:t xml:space="preserve"> </w:t>
      </w:r>
      <w:r w:rsidR="00F8083B" w:rsidRPr="67CC0282">
        <w:rPr>
          <w:rFonts w:eastAsia="Times New Roman"/>
        </w:rPr>
        <w:t>a subset of the network produced by MS2LDA (</w:t>
      </w:r>
      <w:r w:rsidR="00C202A6">
        <w:rPr>
          <w:rFonts w:eastAsia="Times New Roman"/>
        </w:rPr>
        <w:t xml:space="preserve">a bipartite graph with nodes consisting of Mass2Motifs and parent ions; </w:t>
      </w:r>
      <w:r w:rsidR="00F8083B" w:rsidRPr="67CC0282">
        <w:rPr>
          <w:rFonts w:eastAsia="Times New Roman"/>
        </w:rPr>
        <w:t xml:space="preserve">see Section 3.5) consisting of </w:t>
      </w:r>
      <w:r w:rsidR="000072AC" w:rsidRPr="67CC0282">
        <w:rPr>
          <w:rFonts w:eastAsia="Times New Roman"/>
        </w:rPr>
        <w:t xml:space="preserve">molecules that </w:t>
      </w:r>
      <w:del w:id="554" w:author="Simon Rogers" w:date="2016-04-10T11:33:00Z">
        <w:r w:rsidR="000072AC" w:rsidRPr="67CC0282" w:rsidDel="005539D2">
          <w:rPr>
            <w:rFonts w:eastAsia="Times New Roman"/>
          </w:rPr>
          <w:delText xml:space="preserve">belong </w:delText>
        </w:r>
      </w:del>
      <w:ins w:id="555" w:author="Simon Rogers" w:date="2016-04-10T11:33:00Z">
        <w:r w:rsidR="005539D2">
          <w:rPr>
            <w:rFonts w:eastAsia="Times New Roman"/>
          </w:rPr>
          <w:t>include</w:t>
        </w:r>
        <w:r w:rsidR="005539D2" w:rsidRPr="67CC0282">
          <w:rPr>
            <w:rFonts w:eastAsia="Times New Roman"/>
          </w:rPr>
          <w:t xml:space="preserve"> </w:t>
        </w:r>
      </w:ins>
      <w:r w:rsidR="000072AC" w:rsidRPr="67CC0282">
        <w:rPr>
          <w:rFonts w:eastAsia="Times New Roman"/>
        </w:rPr>
        <w:t>two Mass2Motifs (</w:t>
      </w:r>
      <w:proofErr w:type="spellStart"/>
      <w:r w:rsidR="000072AC" w:rsidRPr="67CC0282">
        <w:rPr>
          <w:rFonts w:eastAsia="Times New Roman"/>
        </w:rPr>
        <w:t>ferulic</w:t>
      </w:r>
      <w:proofErr w:type="spellEnd"/>
      <w:r w:rsidR="000072AC" w:rsidRPr="67CC0282">
        <w:rPr>
          <w:rFonts w:eastAsia="Times New Roman"/>
        </w:rPr>
        <w:t xml:space="preserve"> acid and </w:t>
      </w:r>
      <w:proofErr w:type="spellStart"/>
      <w:r w:rsidR="000072AC" w:rsidRPr="67CC0282">
        <w:rPr>
          <w:rFonts w:eastAsia="Times New Roman"/>
        </w:rPr>
        <w:t>ethylphenol</w:t>
      </w:r>
      <w:proofErr w:type="spellEnd"/>
      <w:r w:rsidR="000072AC" w:rsidRPr="67CC0282">
        <w:rPr>
          <w:rFonts w:eastAsia="Times New Roman"/>
        </w:rPr>
        <w:t xml:space="preserve">). </w:t>
      </w:r>
      <w:r w:rsidR="006E3D3D" w:rsidRPr="67CC0282">
        <w:rPr>
          <w:rFonts w:eastAsia="Times New Roman"/>
        </w:rPr>
        <w:t>All but one</w:t>
      </w:r>
      <w:r w:rsidR="000072AC" w:rsidRPr="67CC0282">
        <w:rPr>
          <w:rFonts w:eastAsia="Times New Roman"/>
        </w:rPr>
        <w:t xml:space="preserve"> molecule</w:t>
      </w:r>
      <w:del w:id="556" w:author="Mike" w:date="2016-03-31T21:54:00Z">
        <w:r w:rsidR="000072AC" w:rsidRPr="67CC0282" w:rsidDel="00546A16">
          <w:rPr>
            <w:rFonts w:eastAsia="Times New Roman"/>
          </w:rPr>
          <w:delText>s</w:delText>
        </w:r>
      </w:del>
      <w:r w:rsidR="000072AC" w:rsidRPr="67CC0282">
        <w:rPr>
          <w:rFonts w:eastAsia="Times New Roman"/>
        </w:rPr>
        <w:t xml:space="preserve"> belong</w:t>
      </w:r>
      <w:ins w:id="557" w:author="Mike" w:date="2016-03-31T21:54:00Z">
        <w:r w:rsidR="00546A16">
          <w:rPr>
            <w:rFonts w:eastAsia="Times New Roman"/>
          </w:rPr>
          <w:t>s</w:t>
        </w:r>
      </w:ins>
      <w:r w:rsidR="000072AC" w:rsidRPr="67CC0282">
        <w:rPr>
          <w:rFonts w:eastAsia="Times New Roman"/>
        </w:rPr>
        <w:t xml:space="preserve"> to just one of the Mass2Motifs but one belongs to both </w:t>
      </w:r>
      <w:ins w:id="558" w:author="Simon Rogers" w:date="2016-04-10T11:33:00Z">
        <w:r w:rsidR="005539D2">
          <w:rPr>
            <w:rFonts w:eastAsia="Times New Roman"/>
          </w:rPr>
          <w:t>(</w:t>
        </w:r>
      </w:ins>
      <w:del w:id="559" w:author="Simon Rogers" w:date="2016-04-10T11:33:00Z">
        <w:r w:rsidR="000072AC" w:rsidRPr="67CC0282" w:rsidDel="005539D2">
          <w:rPr>
            <w:rFonts w:eastAsia="Times New Roman"/>
          </w:rPr>
          <w:delText xml:space="preserve">and </w:delText>
        </w:r>
      </w:del>
      <w:r w:rsidR="000072AC" w:rsidRPr="67CC0282">
        <w:rPr>
          <w:rFonts w:eastAsia="Times New Roman"/>
        </w:rPr>
        <w:t>the fragments belonging to each Mass2Motif are clearly visible</w:t>
      </w:r>
      <w:ins w:id="560" w:author="Simon Rogers" w:date="2016-04-10T11:33:00Z">
        <w:r w:rsidR="005539D2">
          <w:rPr>
            <w:rFonts w:eastAsia="Times New Roman"/>
          </w:rPr>
          <w:t>)</w:t>
        </w:r>
      </w:ins>
      <w:r w:rsidR="000072AC" w:rsidRPr="67CC0282">
        <w:rPr>
          <w:rFonts w:eastAsia="Times New Roman"/>
        </w:rPr>
        <w:t xml:space="preserve">. The presence of both Mass2Motifs in this molecule allows us to </w:t>
      </w:r>
      <w:ins w:id="561" w:author="Simon Rogers" w:date="2016-04-10T11:34:00Z">
        <w:r w:rsidR="005539D2">
          <w:rPr>
            <w:rFonts w:eastAsia="Times New Roman"/>
          </w:rPr>
          <w:t xml:space="preserve">putatively </w:t>
        </w:r>
      </w:ins>
      <w:del w:id="562" w:author="Mike" w:date="2016-03-31T21:54:00Z">
        <w:r w:rsidR="000072AC" w:rsidRPr="67CC0282" w:rsidDel="00546A16">
          <w:rPr>
            <w:rFonts w:eastAsia="Times New Roman"/>
          </w:rPr>
          <w:delText xml:space="preserve">putatively </w:delText>
        </w:r>
      </w:del>
      <w:r w:rsidR="000072AC" w:rsidRPr="67CC0282">
        <w:rPr>
          <w:rFonts w:eastAsia="Times New Roman"/>
        </w:rPr>
        <w:t xml:space="preserve">annotate it </w:t>
      </w:r>
      <w:ins w:id="563" w:author="Mike" w:date="2016-03-31T21:54:00Z">
        <w:del w:id="564" w:author="Simon Rogers" w:date="2016-04-10T11:34:00Z">
          <w:r w:rsidR="00546A16" w:rsidDel="005539D2">
            <w:rPr>
              <w:rFonts w:eastAsia="Times New Roman"/>
            </w:rPr>
            <w:delText xml:space="preserve">putatively </w:delText>
          </w:r>
        </w:del>
      </w:ins>
      <w:r w:rsidR="000072AC" w:rsidRPr="67CC0282">
        <w:rPr>
          <w:rFonts w:eastAsia="Times New Roman"/>
        </w:rPr>
        <w:t xml:space="preserve">as </w:t>
      </w:r>
      <w:proofErr w:type="spellStart"/>
      <w:r w:rsidR="000072AC" w:rsidRPr="67CC0282">
        <w:rPr>
          <w:rFonts w:eastAsia="Times New Roman"/>
        </w:rPr>
        <w:t>feruoyltyramine</w:t>
      </w:r>
      <w:proofErr w:type="spellEnd"/>
      <w:r w:rsidR="0047652A" w:rsidRPr="67CC0282">
        <w:rPr>
          <w:rFonts w:eastAsia="Times New Roman"/>
        </w:rPr>
        <w:t xml:space="preserve"> (314.1386 m/z; [C</w:t>
      </w:r>
      <w:r w:rsidR="0047652A" w:rsidRPr="67CC0282">
        <w:rPr>
          <w:rFonts w:eastAsia="Times New Roman"/>
          <w:vertAlign w:val="subscript"/>
        </w:rPr>
        <w:t>18</w:t>
      </w:r>
      <w:r w:rsidR="0047652A" w:rsidRPr="67CC0282">
        <w:rPr>
          <w:rFonts w:eastAsia="Times New Roman"/>
        </w:rPr>
        <w:t>H</w:t>
      </w:r>
      <w:r w:rsidR="0047652A" w:rsidRPr="67CC0282">
        <w:rPr>
          <w:rFonts w:eastAsia="Times New Roman"/>
          <w:vertAlign w:val="subscript"/>
        </w:rPr>
        <w:t>20</w:t>
      </w:r>
      <w:r w:rsidR="0047652A" w:rsidRPr="67CC0282">
        <w:rPr>
          <w:rFonts w:eastAsia="Times New Roman"/>
        </w:rPr>
        <w:t>NO</w:t>
      </w:r>
      <w:r w:rsidR="0047652A" w:rsidRPr="67CC0282">
        <w:rPr>
          <w:rFonts w:eastAsia="Times New Roman"/>
          <w:vertAlign w:val="subscript"/>
        </w:rPr>
        <w:t>4</w:t>
      </w:r>
      <w:r w:rsidR="0047652A" w:rsidRPr="67CC0282">
        <w:rPr>
          <w:rFonts w:eastAsia="Times New Roman"/>
        </w:rPr>
        <w:t>]</w:t>
      </w:r>
      <w:r w:rsidR="0047652A" w:rsidRPr="67CC0282">
        <w:rPr>
          <w:rFonts w:eastAsia="Times New Roman"/>
          <w:vertAlign w:val="superscript"/>
        </w:rPr>
        <w:t>+</w:t>
      </w:r>
      <w:r w:rsidR="0047652A" w:rsidRPr="67CC0282">
        <w:rPr>
          <w:rFonts w:eastAsia="Times New Roman"/>
        </w:rPr>
        <w:t>) despite spectral matching producing no relevant hits (see Table S-7 in the Supporting Information, section 5.4).</w:t>
      </w:r>
      <w:r w:rsidR="00343E2C" w:rsidRPr="67CC0282">
        <w:rPr>
          <w:rFonts w:eastAsia="Times New Roman"/>
        </w:rPr>
        <w:t xml:space="preserve"> </w:t>
      </w:r>
      <w:r w:rsidR="000072AC" w:rsidRPr="67CC0282">
        <w:rPr>
          <w:rFonts w:eastAsia="Times New Roman"/>
        </w:rPr>
        <w:t>In general, the more Mass2Motifs present in a particular spectrum, the more specific our anno</w:t>
      </w:r>
      <w:r w:rsidR="0047652A" w:rsidRPr="67CC0282">
        <w:rPr>
          <w:rFonts w:eastAsia="Times New Roman"/>
        </w:rPr>
        <w:t>tations can become.</w:t>
      </w:r>
    </w:p>
    <w:p w14:paraId="212ADF2C" w14:textId="7EB01A6B" w:rsidR="006A0070" w:rsidRPr="00B641C6" w:rsidRDefault="67CC0282" w:rsidP="003C3F18">
      <w:pPr>
        <w:pStyle w:val="OurBody"/>
      </w:pPr>
      <w:del w:id="565" w:author="Simon Rogers" w:date="2016-04-10T11:34:00Z">
        <w:r w:rsidRPr="67CC0282" w:rsidDel="005539D2">
          <w:rPr>
            <w:rFonts w:eastAsia="Times New Roman"/>
          </w:rPr>
          <w:delText>Contrast this with the</w:delText>
        </w:r>
      </w:del>
      <w:ins w:id="566" w:author="Simon Rogers" w:date="2016-04-10T11:34:00Z">
        <w:r w:rsidR="005539D2">
          <w:rPr>
            <w:rFonts w:eastAsia="Times New Roman"/>
          </w:rPr>
          <w:t>The</w:t>
        </w:r>
      </w:ins>
      <w:r w:rsidRPr="67CC0282">
        <w:rPr>
          <w:rFonts w:eastAsia="Times New Roman"/>
        </w:rPr>
        <w:t xml:space="preserve"> output of Molecular Networking </w:t>
      </w:r>
      <w:ins w:id="567" w:author="Simon Rogers" w:date="2016-04-10T11:34:00Z">
        <w:r w:rsidR="005539D2">
          <w:rPr>
            <w:rFonts w:eastAsia="Times New Roman"/>
          </w:rPr>
          <w:t xml:space="preserve">is </w:t>
        </w:r>
      </w:ins>
      <w:del w:id="568" w:author="Simon Rogers" w:date="2016-04-10T11:34:00Z">
        <w:r w:rsidRPr="67CC0282" w:rsidDel="005539D2">
          <w:rPr>
            <w:rFonts w:eastAsia="Times New Roman"/>
          </w:rPr>
          <w:delText>(</w:delText>
        </w:r>
      </w:del>
      <w:r w:rsidRPr="67CC0282">
        <w:rPr>
          <w:rFonts w:eastAsia="Times New Roman"/>
        </w:rPr>
        <w:t xml:space="preserve">shown on the right of Figure </w:t>
      </w:r>
      <w:r w:rsidR="00147813">
        <w:rPr>
          <w:rFonts w:eastAsia="Times New Roman"/>
        </w:rPr>
        <w:t>5</w:t>
      </w:r>
      <w:del w:id="569" w:author="Simon Rogers" w:date="2016-04-10T11:34:00Z">
        <w:r w:rsidRPr="67CC0282" w:rsidDel="005539D2">
          <w:rPr>
            <w:rFonts w:eastAsia="Times New Roman"/>
          </w:rPr>
          <w:delText>)</w:delText>
        </w:r>
      </w:del>
      <w:r w:rsidRPr="67CC0282">
        <w:rPr>
          <w:rFonts w:eastAsia="Times New Roman"/>
        </w:rPr>
        <w:t xml:space="preserve">. </w:t>
      </w:r>
      <w:del w:id="570" w:author="Simon Rogers" w:date="2016-04-10T11:34:00Z">
        <w:r w:rsidRPr="67CC0282" w:rsidDel="005539D2">
          <w:rPr>
            <w:rFonts w:eastAsia="Times New Roman"/>
          </w:rPr>
          <w:delText>Molecular networking</w:delText>
        </w:r>
      </w:del>
      <w:ins w:id="571" w:author="Simon Rogers" w:date="2016-04-10T11:34:00Z">
        <w:r w:rsidR="005539D2">
          <w:rPr>
            <w:rFonts w:eastAsia="Times New Roman"/>
          </w:rPr>
          <w:t>This</w:t>
        </w:r>
      </w:ins>
      <w:r w:rsidRPr="67CC0282">
        <w:rPr>
          <w:rFonts w:eastAsia="Times New Roman"/>
        </w:rPr>
        <w:t xml:space="preserve"> produces clusters </w:t>
      </w:r>
      <w:del w:id="572" w:author="Simon Rogers" w:date="2016-04-10T11:34:00Z">
        <w:r w:rsidRPr="67CC0282" w:rsidDel="005539D2">
          <w:rPr>
            <w:rFonts w:eastAsia="Times New Roman"/>
          </w:rPr>
          <w:delText>that can be interpreted</w:delText>
        </w:r>
      </w:del>
      <w:ins w:id="573" w:author="Simon Rogers" w:date="2016-04-10T11:34:00Z">
        <w:r w:rsidR="005539D2">
          <w:rPr>
            <w:rFonts w:eastAsia="Times New Roman"/>
          </w:rPr>
          <w:t>interpretable</w:t>
        </w:r>
      </w:ins>
      <w:r w:rsidRPr="67CC0282">
        <w:rPr>
          <w:rFonts w:eastAsia="Times New Roman"/>
        </w:rPr>
        <w:t xml:space="preserve"> as </w:t>
      </w:r>
      <w:proofErr w:type="spellStart"/>
      <w:r w:rsidRPr="67CC0282">
        <w:rPr>
          <w:rFonts w:eastAsia="Times New Roman"/>
        </w:rPr>
        <w:t>ferulic</w:t>
      </w:r>
      <w:proofErr w:type="spellEnd"/>
      <w:r w:rsidRPr="67CC0282">
        <w:rPr>
          <w:rFonts w:eastAsia="Times New Roman"/>
        </w:rPr>
        <w:t xml:space="preserve"> acid </w:t>
      </w:r>
      <w:del w:id="574" w:author="Simon Rogers" w:date="2016-04-10T11:34:00Z">
        <w:r w:rsidRPr="67CC0282" w:rsidDel="005539D2">
          <w:rPr>
            <w:rFonts w:eastAsia="Times New Roman"/>
          </w:rPr>
          <w:delText xml:space="preserve">related </w:delText>
        </w:r>
      </w:del>
      <w:r w:rsidRPr="67CC0282">
        <w:rPr>
          <w:rFonts w:eastAsia="Times New Roman"/>
        </w:rPr>
        <w:t xml:space="preserve">and </w:t>
      </w:r>
      <w:proofErr w:type="spellStart"/>
      <w:r w:rsidRPr="67CC0282">
        <w:rPr>
          <w:rFonts w:eastAsia="Times New Roman"/>
        </w:rPr>
        <w:t>ethylphenol</w:t>
      </w:r>
      <w:proofErr w:type="spellEnd"/>
      <w:r w:rsidRPr="67CC0282">
        <w:rPr>
          <w:rFonts w:eastAsia="Times New Roman"/>
        </w:rPr>
        <w:t xml:space="preserve"> related</w:t>
      </w:r>
      <w:del w:id="575" w:author="Simon Rogers" w:date="2016-04-10T11:35:00Z">
        <w:r w:rsidRPr="67CC0282" w:rsidDel="005539D2">
          <w:rPr>
            <w:rFonts w:eastAsia="Times New Roman"/>
          </w:rPr>
          <w:delText xml:space="preserve"> (assuming that at least one of the molecules in each cluster gets a correct hit from spectral matching)</w:delText>
        </w:r>
      </w:del>
      <w:r w:rsidRPr="67CC0282">
        <w:rPr>
          <w:rFonts w:eastAsia="Times New Roman"/>
        </w:rPr>
        <w:t xml:space="preserve">. </w:t>
      </w:r>
      <w:del w:id="576" w:author="Simon Rogers" w:date="2016-04-10T11:35:00Z">
        <w:r w:rsidRPr="67CC0282" w:rsidDel="005539D2">
          <w:rPr>
            <w:rFonts w:eastAsia="Times New Roman"/>
          </w:rPr>
          <w:delText>However, the</w:delText>
        </w:r>
      </w:del>
      <w:ins w:id="577" w:author="Simon Rogers" w:date="2016-04-10T11:35:00Z">
        <w:r w:rsidR="005539D2">
          <w:rPr>
            <w:rFonts w:eastAsia="Times New Roman"/>
          </w:rPr>
          <w:t>The</w:t>
        </w:r>
      </w:ins>
      <w:r w:rsidRPr="67CC0282">
        <w:rPr>
          <w:rFonts w:eastAsia="Times New Roman"/>
        </w:rPr>
        <w:t xml:space="preserve"> restriction that each molecule </w:t>
      </w:r>
      <w:del w:id="578" w:author="Simon Rogers" w:date="2016-04-10T11:35:00Z">
        <w:r w:rsidRPr="67CC0282" w:rsidDel="005539D2">
          <w:rPr>
            <w:rFonts w:eastAsia="Times New Roman"/>
          </w:rPr>
          <w:delText>must be in only</w:delText>
        </w:r>
      </w:del>
      <w:ins w:id="579" w:author="Simon Rogers" w:date="2016-04-10T11:35:00Z">
        <w:r w:rsidR="005539D2">
          <w:rPr>
            <w:rFonts w:eastAsia="Times New Roman"/>
          </w:rPr>
          <w:t>belongs to</w:t>
        </w:r>
      </w:ins>
      <w:r w:rsidRPr="67CC0282">
        <w:rPr>
          <w:rFonts w:eastAsia="Times New Roman"/>
        </w:rPr>
        <w:t xml:space="preserve"> one cluster results in </w:t>
      </w:r>
      <w:del w:id="580" w:author="Simon Rogers" w:date="2016-04-10T11:35:00Z">
        <w:r w:rsidRPr="67CC0282" w:rsidDel="005539D2">
          <w:rPr>
            <w:rFonts w:eastAsia="Times New Roman"/>
          </w:rPr>
          <w:delText xml:space="preserve">the </w:delText>
        </w:r>
      </w:del>
      <w:ins w:id="581" w:author="Simon Rogers" w:date="2016-04-10T11:35:00Z">
        <w:r w:rsidR="005539D2">
          <w:rPr>
            <w:rFonts w:eastAsia="Times New Roman"/>
          </w:rPr>
          <w:t>assignment of the</w:t>
        </w:r>
        <w:r w:rsidR="005539D2" w:rsidRPr="67CC0282">
          <w:rPr>
            <w:rFonts w:eastAsia="Times New Roman"/>
          </w:rPr>
          <w:t xml:space="preserve"> </w:t>
        </w:r>
      </w:ins>
      <w:r w:rsidRPr="67CC0282">
        <w:rPr>
          <w:rFonts w:eastAsia="Times New Roman"/>
        </w:rPr>
        <w:t xml:space="preserve">molecule containing both substructures </w:t>
      </w:r>
      <w:del w:id="582" w:author="Simon Rogers" w:date="2016-04-10T11:35:00Z">
        <w:r w:rsidRPr="67CC0282" w:rsidDel="005539D2">
          <w:rPr>
            <w:rFonts w:eastAsia="Times New Roman"/>
          </w:rPr>
          <w:delText xml:space="preserve">being forced into the </w:delText>
        </w:r>
      </w:del>
      <w:ins w:id="583" w:author="Simon Rogers" w:date="2016-04-10T11:35:00Z">
        <w:r w:rsidR="005539D2">
          <w:rPr>
            <w:rFonts w:eastAsia="Times New Roman"/>
          </w:rPr>
          <w:t xml:space="preserve">to the </w:t>
        </w:r>
      </w:ins>
      <w:proofErr w:type="spellStart"/>
      <w:r w:rsidRPr="67CC0282">
        <w:rPr>
          <w:rFonts w:eastAsia="Times New Roman"/>
        </w:rPr>
        <w:t>ethylphenol</w:t>
      </w:r>
      <w:proofErr w:type="spellEnd"/>
      <w:r w:rsidRPr="67CC0282">
        <w:rPr>
          <w:rFonts w:eastAsia="Times New Roman"/>
        </w:rPr>
        <w:t xml:space="preserve"> cluster. The relationship with </w:t>
      </w:r>
      <w:proofErr w:type="spellStart"/>
      <w:r w:rsidRPr="67CC0282">
        <w:rPr>
          <w:rFonts w:eastAsia="Times New Roman"/>
        </w:rPr>
        <w:t>ferulic</w:t>
      </w:r>
      <w:proofErr w:type="spellEnd"/>
      <w:r w:rsidRPr="67CC0282">
        <w:rPr>
          <w:rFonts w:eastAsia="Times New Roman"/>
        </w:rPr>
        <w:t xml:space="preserve"> acid is lost </w:t>
      </w:r>
      <w:del w:id="584" w:author="Simon Rogers" w:date="2016-04-10T11:36:00Z">
        <w:r w:rsidRPr="67CC0282" w:rsidDel="005539D2">
          <w:rPr>
            <w:rFonts w:eastAsia="Times New Roman"/>
          </w:rPr>
          <w:delText>and a much</w:delText>
        </w:r>
      </w:del>
      <w:ins w:id="585" w:author="Simon Rogers" w:date="2016-04-10T11:36:00Z">
        <w:r w:rsidR="005539D2">
          <w:rPr>
            <w:rFonts w:eastAsia="Times New Roman"/>
          </w:rPr>
          <w:t>and the annotation</w:t>
        </w:r>
      </w:ins>
      <w:r w:rsidRPr="67CC0282">
        <w:rPr>
          <w:rFonts w:eastAsia="Times New Roman"/>
        </w:rPr>
        <w:t xml:space="preserve"> less specific</w:t>
      </w:r>
      <w:del w:id="586" w:author="Simon Rogers" w:date="2016-04-10T11:36:00Z">
        <w:r w:rsidRPr="67CC0282" w:rsidDel="005539D2">
          <w:rPr>
            <w:rFonts w:eastAsia="Times New Roman"/>
          </w:rPr>
          <w:delText xml:space="preserve"> annotation is possible. This is also illustrated when considering the cosine </w:delText>
        </w:r>
        <w:r w:rsidR="00762543" w:rsidDel="005539D2">
          <w:rPr>
            <w:rFonts w:eastAsia="Times New Roman"/>
          </w:rPr>
          <w:delText xml:space="preserve">similarity </w:delText>
        </w:r>
        <w:r w:rsidRPr="67CC0282" w:rsidDel="005539D2">
          <w:rPr>
            <w:rFonts w:eastAsia="Times New Roman"/>
          </w:rPr>
          <w:delText xml:space="preserve">scores </w:delText>
        </w:r>
        <w:r w:rsidR="00762543" w:rsidDel="005539D2">
          <w:rPr>
            <w:rFonts w:eastAsia="Times New Roman"/>
          </w:rPr>
          <w:delText>between these spectra</w:delText>
        </w:r>
        <w:r w:rsidR="002A57E6" w:rsidDel="005539D2">
          <w:rPr>
            <w:rFonts w:eastAsia="Times New Roman"/>
          </w:rPr>
          <w:delText xml:space="preserve"> (visible in</w:delText>
        </w:r>
        <w:r w:rsidRPr="67CC0282" w:rsidDel="005539D2">
          <w:rPr>
            <w:rFonts w:eastAsia="Times New Roman"/>
          </w:rPr>
          <w:delText xml:space="preserve"> the heatmap in section 5.6 in the Supporting Information</w:delText>
        </w:r>
        <w:r w:rsidR="002A57E6" w:rsidDel="005539D2">
          <w:rPr>
            <w:rFonts w:eastAsia="Times New Roman"/>
          </w:rPr>
          <w:delText>)</w:delText>
        </w:r>
        <w:r w:rsidRPr="67CC0282" w:rsidDel="005539D2">
          <w:rPr>
            <w:rFonts w:eastAsia="Times New Roman"/>
          </w:rPr>
          <w:delText xml:space="preserve">. We can there i) </w:delText>
        </w:r>
      </w:del>
      <w:ins w:id="587" w:author="Mike" w:date="2016-03-31T21:55:00Z">
        <w:del w:id="588" w:author="Simon Rogers" w:date="2016-04-10T11:36:00Z">
          <w:r w:rsidR="00546A16" w:rsidDel="005539D2">
            <w:rPr>
              <w:rFonts w:eastAsia="Times New Roman"/>
            </w:rPr>
            <w:delText xml:space="preserve">In this case we </w:delText>
          </w:r>
        </w:del>
      </w:ins>
      <w:del w:id="589" w:author="Simon Rogers" w:date="2016-04-10T11:36:00Z">
        <w:r w:rsidRPr="67CC0282" w:rsidDel="005539D2">
          <w:rPr>
            <w:rFonts w:eastAsia="Times New Roman"/>
          </w:rPr>
          <w:delText>observe that feruoyltyramine is now forced into the ferulic acid cluster, and ii)</w:delText>
        </w:r>
      </w:del>
      <w:ins w:id="590" w:author="Mike" w:date="2016-03-31T21:56:00Z">
        <w:del w:id="591" w:author="Simon Rogers" w:date="2016-04-10T11:36:00Z">
          <w:r w:rsidR="00546A16" w:rsidDel="005539D2">
            <w:rPr>
              <w:rFonts w:eastAsia="Times New Roman"/>
            </w:rPr>
            <w:delText>can also</w:delText>
          </w:r>
        </w:del>
      </w:ins>
      <w:del w:id="592" w:author="Simon Rogers" w:date="2016-04-10T11:36:00Z">
        <w:r w:rsidRPr="67CC0282" w:rsidDel="005539D2">
          <w:rPr>
            <w:rFonts w:eastAsia="Times New Roman"/>
          </w:rPr>
          <w:delText xml:space="preserve"> determine that the average spectral similarity to the plotted ferulic acid containing spectra is 0.65, whilst it is 0.10 to the plotted tyramine containing spectra. From Figure </w:delText>
        </w:r>
        <w:r w:rsidR="002A57E6" w:rsidDel="005539D2">
          <w:rPr>
            <w:rFonts w:eastAsia="Times New Roman"/>
          </w:rPr>
          <w:delText>5</w:delText>
        </w:r>
        <w:r w:rsidRPr="67CC0282" w:rsidDel="005539D2">
          <w:rPr>
            <w:rFonts w:eastAsia="Times New Roman"/>
          </w:rPr>
          <w:delText xml:space="preserve"> we can clearly observe that both sets of fragments are present in the fragmentation spectrum, which is also recognized by MS2LDA.</w:delText>
        </w:r>
      </w:del>
      <w:ins w:id="593" w:author="Simon Rogers" w:date="2016-04-10T11:36:00Z">
        <w:r w:rsidR="005539D2">
          <w:rPr>
            <w:rFonts w:eastAsia="Times New Roman"/>
          </w:rPr>
          <w:t>.</w:t>
        </w:r>
      </w:ins>
      <w:r w:rsidRPr="67CC0282">
        <w:rPr>
          <w:rFonts w:eastAsia="Times New Roman"/>
        </w:rPr>
        <w:t xml:space="preserve"> </w:t>
      </w:r>
    </w:p>
    <w:p w14:paraId="4A86F873" w14:textId="5B9B1066" w:rsidR="00D149CE" w:rsidRDefault="67CC0282" w:rsidP="003C3F18">
      <w:pPr>
        <w:pStyle w:val="OurBody"/>
      </w:pPr>
      <w:r w:rsidRPr="67CC0282">
        <w:rPr>
          <w:rFonts w:eastAsia="Times New Roman"/>
        </w:rPr>
        <w:t xml:space="preserve">Inspection of other clusters produced by Molecular Networking (see Supporting Information section 5.6 for details) allowed us to identify clusters based on the core structures for histidine, tyrosine and </w:t>
      </w:r>
      <w:proofErr w:type="spellStart"/>
      <w:r w:rsidRPr="67CC0282">
        <w:rPr>
          <w:rFonts w:eastAsia="Times New Roman"/>
        </w:rPr>
        <w:t>tyramine</w:t>
      </w:r>
      <w:proofErr w:type="spellEnd"/>
      <w:r w:rsidRPr="67CC0282">
        <w:rPr>
          <w:rFonts w:eastAsia="Times New Roman"/>
        </w:rPr>
        <w:t xml:space="preserve"> (</w:t>
      </w:r>
      <w:proofErr w:type="spellStart"/>
      <w:r w:rsidR="003C3F18">
        <w:rPr>
          <w:rFonts w:eastAsia="Times New Roman"/>
        </w:rPr>
        <w:t>e</w:t>
      </w:r>
      <w:r w:rsidRPr="67CC0282">
        <w:rPr>
          <w:rFonts w:eastAsia="Times New Roman"/>
        </w:rPr>
        <w:t>thylphenol</w:t>
      </w:r>
      <w:proofErr w:type="spellEnd"/>
      <w:r w:rsidRPr="67CC0282">
        <w:rPr>
          <w:rFonts w:eastAsia="Times New Roman"/>
        </w:rPr>
        <w:t xml:space="preserve">), as well as </w:t>
      </w:r>
      <w:proofErr w:type="spellStart"/>
      <w:r w:rsidRPr="67CC0282">
        <w:rPr>
          <w:rFonts w:eastAsia="Times New Roman"/>
        </w:rPr>
        <w:t>hydroxycinnamic</w:t>
      </w:r>
      <w:proofErr w:type="spellEnd"/>
      <w:r w:rsidRPr="67CC0282">
        <w:rPr>
          <w:rFonts w:eastAsia="Times New Roman"/>
        </w:rPr>
        <w:t xml:space="preserve"> acid, guanine and citric acid, in positive and negative ionization mode respectively. After a more detailed analysis of the Mass2Motifs related to </w:t>
      </w:r>
      <w:proofErr w:type="spellStart"/>
      <w:r w:rsidRPr="67CC0282">
        <w:rPr>
          <w:rFonts w:eastAsia="Times New Roman"/>
        </w:rPr>
        <w:t>ferulic</w:t>
      </w:r>
      <w:proofErr w:type="spellEnd"/>
      <w:r w:rsidRPr="67CC0282">
        <w:rPr>
          <w:rFonts w:eastAsia="Times New Roman"/>
        </w:rPr>
        <w:t xml:space="preserve"> acid, histidine, tyrosine, and tryptophan, we could annotate </w:t>
      </w:r>
      <w:proofErr w:type="spellStart"/>
      <w:r w:rsidRPr="67CC0282">
        <w:rPr>
          <w:rFonts w:eastAsia="Times New Roman"/>
        </w:rPr>
        <w:t>ferulic</w:t>
      </w:r>
      <w:proofErr w:type="spellEnd"/>
      <w:r w:rsidRPr="67CC0282">
        <w:rPr>
          <w:rFonts w:eastAsia="Times New Roman"/>
        </w:rPr>
        <w:t xml:space="preserve"> acid conjugates to polyamine structures like </w:t>
      </w:r>
      <w:proofErr w:type="spellStart"/>
      <w:r w:rsidRPr="67CC0282">
        <w:rPr>
          <w:rFonts w:eastAsia="Times New Roman"/>
        </w:rPr>
        <w:t>putrescine</w:t>
      </w:r>
      <w:proofErr w:type="spellEnd"/>
      <w:r w:rsidRPr="67CC0282">
        <w:rPr>
          <w:rFonts w:eastAsia="Times New Roman"/>
        </w:rPr>
        <w:t xml:space="preserve">, histidine metabolites conjugated to hexose and organic acid moieties as well as a family of </w:t>
      </w:r>
      <w:proofErr w:type="spellStart"/>
      <w:r w:rsidRPr="67CC0282">
        <w:rPr>
          <w:rFonts w:eastAsia="Times New Roman"/>
        </w:rPr>
        <w:t>indole</w:t>
      </w:r>
      <w:proofErr w:type="spellEnd"/>
      <w:r w:rsidRPr="67CC0282">
        <w:rPr>
          <w:rFonts w:eastAsia="Times New Roman"/>
        </w:rPr>
        <w:t xml:space="preserve"> (tryptophan) related metabolites (see Supporting Information section 5.4 for more details). Two of those annotated beer metabolites were found to be dipeptides, whereas all other</w:t>
      </w:r>
      <w:ins w:id="594" w:author="Mike" w:date="2016-03-31T21:56:00Z">
        <w:r w:rsidR="00546A16">
          <w:rPr>
            <w:rFonts w:eastAsia="Times New Roman"/>
          </w:rPr>
          <w:t>s</w:t>
        </w:r>
      </w:ins>
      <w:r w:rsidRPr="67CC0282">
        <w:rPr>
          <w:rFonts w:eastAsia="Times New Roman"/>
        </w:rPr>
        <w:t xml:space="preserve"> represent </w:t>
      </w:r>
      <w:del w:id="595" w:author="Mike" w:date="2016-03-31T21:57:00Z">
        <w:r w:rsidRPr="67CC0282" w:rsidDel="00546A16">
          <w:rPr>
            <w:rFonts w:eastAsia="Times New Roman"/>
          </w:rPr>
          <w:delText xml:space="preserve">conjugations of </w:delText>
        </w:r>
      </w:del>
      <w:r w:rsidRPr="67CC0282">
        <w:rPr>
          <w:rFonts w:eastAsia="Times New Roman"/>
        </w:rPr>
        <w:t xml:space="preserve">amino acids </w:t>
      </w:r>
      <w:ins w:id="596" w:author="Mike" w:date="2016-03-31T21:57:00Z">
        <w:r w:rsidR="00546A16">
          <w:rPr>
            <w:rFonts w:eastAsia="Times New Roman"/>
          </w:rPr>
          <w:t xml:space="preserve">conjugated </w:t>
        </w:r>
      </w:ins>
      <w:r w:rsidRPr="67CC0282">
        <w:rPr>
          <w:rFonts w:eastAsia="Times New Roman"/>
        </w:rPr>
        <w:t xml:space="preserve">with other compound classes. Based on the example shown in Figure 7, it is </w:t>
      </w:r>
      <w:del w:id="597" w:author="Simon Rogers" w:date="2016-04-10T11:37:00Z">
        <w:r w:rsidRPr="67CC0282" w:rsidDel="004A22AC">
          <w:rPr>
            <w:rFonts w:eastAsia="Times New Roman"/>
          </w:rPr>
          <w:delText xml:space="preserve">highly </w:delText>
        </w:r>
      </w:del>
      <w:r w:rsidRPr="67CC0282">
        <w:rPr>
          <w:rFonts w:eastAsia="Times New Roman"/>
        </w:rPr>
        <w:t xml:space="preserve">likely that many molecules in these clusters could be better annotated when decomposed into multiple Mass2Motifs rather than being </w:t>
      </w:r>
      <w:del w:id="598" w:author="Simon Rogers" w:date="2016-04-10T11:37:00Z">
        <w:r w:rsidRPr="67CC0282" w:rsidDel="005539D2">
          <w:rPr>
            <w:rFonts w:eastAsia="Times New Roman"/>
          </w:rPr>
          <w:delText xml:space="preserve">forced </w:delText>
        </w:r>
      </w:del>
      <w:ins w:id="599" w:author="Simon Rogers" w:date="2016-04-10T11:37:00Z">
        <w:r w:rsidR="005539D2">
          <w:rPr>
            <w:rFonts w:eastAsia="Times New Roman"/>
          </w:rPr>
          <w:t>assigned</w:t>
        </w:r>
        <w:r w:rsidR="005539D2" w:rsidRPr="67CC0282">
          <w:rPr>
            <w:rFonts w:eastAsia="Times New Roman"/>
          </w:rPr>
          <w:t xml:space="preserve"> </w:t>
        </w:r>
      </w:ins>
      <w:del w:id="600" w:author="Simon Rogers" w:date="2016-04-10T11:37:00Z">
        <w:r w:rsidRPr="67CC0282" w:rsidDel="005539D2">
          <w:rPr>
            <w:rFonts w:eastAsia="Times New Roman"/>
          </w:rPr>
          <w:delText xml:space="preserve">into </w:delText>
        </w:r>
      </w:del>
      <w:ins w:id="601" w:author="Simon Rogers" w:date="2016-04-10T11:37:00Z">
        <w:r w:rsidR="005539D2">
          <w:rPr>
            <w:rFonts w:eastAsia="Times New Roman"/>
          </w:rPr>
          <w:t xml:space="preserve">to </w:t>
        </w:r>
      </w:ins>
      <w:r w:rsidRPr="67CC0282">
        <w:rPr>
          <w:rFonts w:eastAsia="Times New Roman"/>
        </w:rPr>
        <w:t>a single cluster.</w:t>
      </w:r>
      <w:del w:id="602" w:author="Simon Rogers" w:date="2016-04-10T11:37:00Z">
        <w:r w:rsidR="009306B7" w:rsidDel="005539D2">
          <w:rPr>
            <w:rFonts w:eastAsia="Times New Roman"/>
          </w:rPr>
          <w:delText xml:space="preserve"> An alternative comparison between the LDA based model and a ‘standard </w:delText>
        </w:r>
        <w:r w:rsidR="00D3559A" w:rsidDel="005539D2">
          <w:rPr>
            <w:rFonts w:eastAsia="Times New Roman"/>
          </w:rPr>
          <w:delText xml:space="preserve">clustering’ approach </w:delText>
        </w:r>
        <w:r w:rsidR="009306B7" w:rsidDel="005539D2">
          <w:rPr>
            <w:rFonts w:eastAsia="Times New Roman"/>
          </w:rPr>
          <w:delText>(i.e., one metabolite can only belong to one cluster)</w:delText>
        </w:r>
        <w:r w:rsidR="00D3559A" w:rsidDel="005539D2">
          <w:rPr>
            <w:rFonts w:eastAsia="Times New Roman"/>
          </w:rPr>
          <w:delText>, is to determine the perplexities of the models; we observe a lower perplexity for the LDA based model (see section 5.5 of the Supporting Information), indicating that it better representation of the data set than the standard clustering method.</w:delText>
        </w:r>
      </w:del>
    </w:p>
    <w:p w14:paraId="3A4706B8" w14:textId="6B666398" w:rsidR="00CF7EB8" w:rsidRPr="00B641C6" w:rsidRDefault="67CC0282" w:rsidP="00CF7EB8">
      <w:pPr>
        <w:pStyle w:val="SubHead"/>
      </w:pPr>
      <w:r>
        <w:t>3.4 Differential Expression of Mass2Motifs reveals biochemical changes across samples</w:t>
      </w:r>
    </w:p>
    <w:p w14:paraId="5958E1CD" w14:textId="5673E4D4" w:rsidR="0047652A" w:rsidRPr="00B641C6" w:rsidRDefault="009F0CD4" w:rsidP="0047652A">
      <w:pPr>
        <w:pStyle w:val="OurBody"/>
      </w:pPr>
      <w:r w:rsidRPr="00B641C6">
        <w:t xml:space="preserve">We have shown that </w:t>
      </w:r>
      <w:r w:rsidR="0047652A" w:rsidRPr="00B641C6">
        <w:t xml:space="preserve">MS2LDA </w:t>
      </w:r>
      <w:r w:rsidRPr="00B641C6">
        <w:t>a</w:t>
      </w:r>
      <w:r w:rsidR="0047652A" w:rsidRPr="00B641C6">
        <w:t xml:space="preserve">nalysis </w:t>
      </w:r>
      <w:r w:rsidRPr="00B641C6">
        <w:t>can group</w:t>
      </w:r>
      <w:r w:rsidR="0047652A" w:rsidRPr="00B641C6">
        <w:t xml:space="preserve"> molecules according to a shared Mass2Motif.</w:t>
      </w:r>
      <w:del w:id="603" w:author="Simon Rogers" w:date="2016-04-10T11:38:00Z">
        <w:r w:rsidR="0047652A" w:rsidRPr="00B641C6" w:rsidDel="00A9723D">
          <w:delText xml:space="preserve"> As spectra can include multiple Mass2Motifs so molecules can belong to multiple groups.</w:delText>
        </w:r>
      </w:del>
      <w:r w:rsidR="0047652A" w:rsidRPr="00B641C6">
        <w:t xml:space="preserve"> In </w:t>
      </w:r>
      <w:proofErr w:type="spellStart"/>
      <w:r w:rsidR="0047652A" w:rsidRPr="00B641C6">
        <w:t>transcriptomic</w:t>
      </w:r>
      <w:proofErr w:type="spellEnd"/>
      <w:r w:rsidR="0047652A" w:rsidRPr="00B641C6">
        <w:t xml:space="preserve"> studies it is common to consider the shared differential expression (DE) of a group of transcripts (that are perhaps transcriptionally related, or share a Gene Ontology classification). Considering transcripts in groups provides greater statistical power </w:t>
      </w:r>
      <w:del w:id="604" w:author="Simon Rogers" w:date="2016-04-10T11:38:00Z">
        <w:r w:rsidR="0047652A" w:rsidRPr="00B641C6" w:rsidDel="00255E7E">
          <w:delText xml:space="preserve">(smaller fold changes can be identified as statistically significant) </w:delText>
        </w:r>
      </w:del>
      <w:r w:rsidR="0047652A" w:rsidRPr="00B641C6">
        <w:t>and aids in hypothesis development</w:t>
      </w:r>
      <w:del w:id="605" w:author="Simon Rogers" w:date="2016-04-10T11:38:00Z">
        <w:r w:rsidR="0047652A" w:rsidRPr="00B641C6" w:rsidDel="00255E7E">
          <w:delText xml:space="preserve"> (if all transcripts with a particular </w:delText>
        </w:r>
        <w:r w:rsidRPr="00B641C6" w:rsidDel="00255E7E">
          <w:delText xml:space="preserve">Gene Ontology </w:delText>
        </w:r>
        <w:r w:rsidR="0047652A" w:rsidRPr="00B641C6" w:rsidDel="00255E7E">
          <w:delText xml:space="preserve">term are </w:delText>
        </w:r>
        <w:r w:rsidRPr="00B641C6" w:rsidDel="00255E7E">
          <w:delText>differentially expressed</w:delText>
        </w:r>
        <w:r w:rsidR="0047652A" w:rsidRPr="00B641C6" w:rsidDel="00255E7E">
          <w:delText>, we immediately have a hypothesis for the cause of the expression changes)</w:delText>
        </w:r>
      </w:del>
      <w:r w:rsidR="0047652A" w:rsidRPr="00B641C6">
        <w:t>. For a review and comparison of several techniques for analysing the change in groups of transcripts, see</w:t>
      </w:r>
      <w:r w:rsidR="00787022">
        <w:t xml:space="preserve"> </w:t>
      </w:r>
      <w:r w:rsidR="00985BA6" w:rsidRPr="00281799">
        <w:fldChar w:fldCharType="begin"/>
      </w:r>
      <w:r w:rsidR="00985BA6" w:rsidRPr="00B641C6">
        <w:instrText xml:space="preserve"> ADDIN EN.CITE &lt;EndNote&gt;&lt;Cite&gt;&lt;Author&gt;Tarca&lt;/Author&gt;&lt;Year&gt;2013&lt;/Year&gt;&lt;RecNum&gt;4485&lt;/RecNum&gt;&lt;DisplayText&gt;[40]&lt;/DisplayText&gt;&lt;record&gt;&lt;rec-number&gt;4485&lt;/rec-number&gt;&lt;foreign-keys&gt;&lt;key app="EN" db-id="pvd09p5xxesz9qestsq5rzzpp5zdtsxz02dr" timestamp="1457445735"&gt;4485&lt;/key&gt;&lt;/foreign-keys&gt;&lt;ref-type name="Journal Article"&gt;17&lt;/ref-type&gt;&lt;contributors&gt;&lt;authors&gt;&lt;author&gt;Tarca, Adi L.&lt;/author&gt;&lt;author&gt;Bhatti, Gaurav&lt;/author&gt;&lt;author&gt;Romero, Roberto&lt;/author&gt;&lt;/authors&gt;&lt;/contributors&gt;&lt;titles&gt;&lt;title&gt;A Comparison of Gene Set Analysis Methods in Terms of Sensitivity, Prioritization and Specificity&lt;/title&gt;&lt;secondary-title&gt;PLoS ONE&lt;/secondary-title&gt;&lt;/titles&gt;&lt;periodical&gt;&lt;full-title&gt;PLoS ONE&lt;/full-title&gt;&lt;/periodical&gt;&lt;pages&gt;e79217&lt;/pages&gt;&lt;volume&gt;8&lt;/volume&gt;&lt;number&gt;11&lt;/number&gt;&lt;dates&gt;&lt;year&gt;2013&lt;/year&gt;&lt;/dates&gt;&lt;publisher&gt;Public Library of Science&lt;/publisher&gt;&lt;urls&gt;&lt;related-urls&gt;&lt;url&gt;http://dx.doi.org/10.1371%2Fjournal.pone.0079217&lt;/url&gt;&lt;/related-urls&gt;&lt;/urls&gt;&lt;electronic-resource-num&gt;10.1371/journal.pone.0079217&lt;/electronic-resource-num&gt;&lt;/record&gt;&lt;/Cite&gt;&lt;/EndNote&gt;</w:instrText>
      </w:r>
      <w:r w:rsidR="00985BA6" w:rsidRPr="00281799">
        <w:fldChar w:fldCharType="separate"/>
      </w:r>
      <w:r w:rsidR="00985BA6" w:rsidRPr="00B641C6">
        <w:rPr>
          <w:noProof/>
        </w:rPr>
        <w:t>[40]</w:t>
      </w:r>
      <w:r w:rsidR="00985BA6" w:rsidRPr="00281799">
        <w:fldChar w:fldCharType="end"/>
      </w:r>
      <w:r w:rsidR="00B938CA" w:rsidRPr="00B641C6">
        <w:t>.</w:t>
      </w:r>
    </w:p>
    <w:p w14:paraId="1F663A1F" w14:textId="03BF9A6D" w:rsidR="00F8083B" w:rsidRPr="00B641C6" w:rsidRDefault="00255E7E" w:rsidP="0047652A">
      <w:pPr>
        <w:pStyle w:val="OurBody"/>
      </w:pPr>
      <w:ins w:id="606" w:author="Simon Rogers" w:date="2016-04-10T11:38:00Z">
        <w:r>
          <w:t xml:space="preserve">Similarly, </w:t>
        </w:r>
      </w:ins>
      <w:del w:id="607" w:author="Simon Rogers" w:date="2016-04-10T11:38:00Z">
        <w:r w:rsidR="67CC0282" w:rsidDel="00255E7E">
          <w:delText xml:space="preserve">By </w:delText>
        </w:r>
      </w:del>
      <w:ins w:id="608" w:author="Simon Rogers" w:date="2016-04-10T11:38:00Z">
        <w:r>
          <w:t xml:space="preserve">by </w:t>
        </w:r>
      </w:ins>
      <w:r w:rsidR="67CC0282">
        <w:t>linking the MS2LDA analysis with fold changes of MS1 peaks, we can assess the DE of Mass2Motifs</w:t>
      </w:r>
      <w:del w:id="609" w:author="Simon Rogers" w:date="2016-04-10T11:38:00Z">
        <w:r w:rsidR="67CC0282" w:rsidDel="00255E7E">
          <w:delText xml:space="preserve"> (via the DE of all of the MS1 peaks including that Mass2Motif)</w:delText>
        </w:r>
      </w:del>
      <w:r w:rsidR="67CC0282">
        <w:t xml:space="preserve">. This </w:t>
      </w:r>
      <w:del w:id="610" w:author="Simon Rogers" w:date="2016-04-10T11:39:00Z">
        <w:r w:rsidR="67CC0282" w:rsidDel="00255E7E">
          <w:delText xml:space="preserve">is particularly powerful as it </w:delText>
        </w:r>
      </w:del>
      <w:r w:rsidR="67CC0282">
        <w:t xml:space="preserve">allows us to directly assess biochemical changes across groups of samples without having to rely only on those molecules that can be identified via spectral matching. </w:t>
      </w:r>
      <w:ins w:id="611" w:author="Simon Rogers" w:date="2016-04-10T14:55:00Z">
        <w:r w:rsidR="008A4A13">
          <w:t xml:space="preserve">For example, </w:t>
        </w:r>
      </w:ins>
      <w:del w:id="612" w:author="Simon Rogers" w:date="2016-04-10T14:55:00Z">
        <w:r w:rsidR="67CC0282" w:rsidRPr="008A4A13" w:rsidDel="008A4A13">
          <w:delText xml:space="preserve">Considering </w:delText>
        </w:r>
      </w:del>
      <w:ins w:id="613" w:author="Simon Rogers" w:date="2016-04-10T14:55:00Z">
        <w:r w:rsidR="008A4A13">
          <w:t xml:space="preserve">for </w:t>
        </w:r>
      </w:ins>
      <w:r w:rsidR="67CC0282">
        <w:t xml:space="preserve">a pathway-related Mass2Motif, MS2LDA allows us to </w:t>
      </w:r>
      <w:del w:id="614" w:author="Mike" w:date="2016-03-31T22:04:00Z">
        <w:r w:rsidR="67CC0282" w:rsidDel="002221AA">
          <w:delText xml:space="preserve">directly </w:delText>
        </w:r>
      </w:del>
      <w:r w:rsidR="67CC0282">
        <w:t xml:space="preserve">assess the change in pathway activity </w:t>
      </w:r>
      <w:ins w:id="615" w:author="Mike" w:date="2016-03-31T22:04:00Z">
        <w:r w:rsidR="002221AA">
          <w:t xml:space="preserve">directly </w:t>
        </w:r>
      </w:ins>
      <w:r w:rsidR="67CC0282">
        <w:t xml:space="preserve">across groups of samples without first having to identify </w:t>
      </w:r>
      <w:ins w:id="616" w:author="Simon Rogers" w:date="2016-04-10T14:55:00Z">
        <w:r w:rsidR="008A4A13">
          <w:t xml:space="preserve">and map </w:t>
        </w:r>
      </w:ins>
      <w:r w:rsidR="67CC0282">
        <w:t xml:space="preserve">molecules </w:t>
      </w:r>
      <w:del w:id="617" w:author="Simon Rogers" w:date="2016-04-10T14:56:00Z">
        <w:r w:rsidR="67CC0282" w:rsidDel="008A4A13">
          <w:delText xml:space="preserve">and </w:delText>
        </w:r>
      </w:del>
      <w:del w:id="618" w:author="Simon Rogers" w:date="2016-04-10T14:55:00Z">
        <w:r w:rsidR="67CC0282" w:rsidDel="008A4A13">
          <w:delText xml:space="preserve">then </w:delText>
        </w:r>
      </w:del>
      <w:del w:id="619" w:author="Simon Rogers" w:date="2016-04-10T14:56:00Z">
        <w:r w:rsidR="67CC0282" w:rsidDel="008A4A13">
          <w:delText xml:space="preserve">map them </w:delText>
        </w:r>
      </w:del>
      <w:r w:rsidR="67CC0282">
        <w:t>to their respective pathways.</w:t>
      </w:r>
    </w:p>
    <w:p w14:paraId="3447923F" w14:textId="1DE22F47" w:rsidR="000336AC" w:rsidRDefault="006D6B1F" w:rsidP="00A04BB7">
      <w:pPr>
        <w:pStyle w:val="OurBody"/>
      </w:pPr>
      <w:r w:rsidRPr="00B641C6">
        <w:t>Based on</w:t>
      </w:r>
      <w:r w:rsidR="00787022">
        <w:t xml:space="preserve"> MS1</w:t>
      </w:r>
      <w:r w:rsidRPr="00B641C6">
        <w:t xml:space="preserve"> fold changes between two of the beer extracts</w:t>
      </w:r>
      <w:r w:rsidR="00E57CE2">
        <w:t xml:space="preserve"> (Beer2 and Beer3)</w:t>
      </w:r>
      <w:r w:rsidRPr="00B641C6">
        <w:t>, w</w:t>
      </w:r>
      <w:r w:rsidR="00B938CA" w:rsidRPr="00B641C6">
        <w:t>e use</w:t>
      </w:r>
      <w:r w:rsidRPr="00B641C6">
        <w:t>d</w:t>
      </w:r>
      <w:r w:rsidR="00B938CA" w:rsidRPr="00B641C6">
        <w:t xml:space="preserve"> the PLAGE technique </w:t>
      </w:r>
      <w:r w:rsidR="00985BA6" w:rsidRPr="00281799">
        <w:fldChar w:fldCharType="begin"/>
      </w:r>
      <w:r w:rsidR="00985BA6" w:rsidRPr="00B641C6">
        <w:instrText xml:space="preserve"> ADDIN EN.CITE &lt;EndNote&gt;&lt;Cite&gt;&lt;Author&gt;Tomfohr&lt;/Author&gt;&lt;Year&gt;2005&lt;/Year&gt;&lt;RecNum&gt;4486&lt;/RecNum&gt;&lt;DisplayText&gt;[41]&lt;/DisplayText&gt;&lt;record&gt;&lt;rec-number&gt;4486&lt;/rec-number&gt;&lt;foreign-keys&gt;&lt;key app="EN" db-id="pvd09p5xxesz9qestsq5rzzpp5zdtsxz02dr" timestamp="1457445817"&gt;4486&lt;/key&gt;&lt;/foreign-keys&gt;&lt;ref-type name="Journal Article"&gt;17&lt;/ref-type&gt;&lt;contributors&gt;&lt;authors&gt;&lt;author&gt;Tomfohr, John&lt;/author&gt;&lt;author&gt;Lu, Jun&lt;/author&gt;&lt;author&gt;Kepler, Thomas B.&lt;/author&gt;&lt;/authors&gt;&lt;/contributors&gt;&lt;titles&gt;&lt;title&gt;Pathway level analysis of gene expression using singular value decomposition&lt;/title&gt;&lt;secondary-title&gt;BMC Bioinformatics&lt;/secondary-title&gt;&lt;/titles&gt;&lt;periodical&gt;&lt;full-title&gt;Bmc Bioinformatics&lt;/full-title&gt;&lt;abbr-1&gt;Bmc Bioinformatics&lt;/abbr-1&gt;&lt;/periodical&gt;&lt;pages&gt;1-11&lt;/pages&gt;&lt;volume&gt;6&lt;/volume&gt;&lt;number&gt;1&lt;/number&gt;&lt;dates&gt;&lt;year&gt;2005&lt;/year&gt;&lt;/dates&gt;&lt;isbn&gt;1471-2105&lt;/isbn&gt;&lt;label&gt;Tomfohr2005&lt;/label&gt;&lt;work-type&gt;journal article&lt;/work-type&gt;&lt;urls&gt;&lt;related-urls&gt;&lt;url&gt;http://dx.doi.org/10.1186/1471-2105-6-225&lt;/url&gt;&lt;/related-urls&gt;&lt;/urls&gt;&lt;electronic-resource-num&gt;10.1186/1471-2105-6-225&lt;/electronic-resource-num&gt;&lt;/record&gt;&lt;/Cite&gt;&lt;/EndNote&gt;</w:instrText>
      </w:r>
      <w:r w:rsidR="00985BA6" w:rsidRPr="00281799">
        <w:fldChar w:fldCharType="separate"/>
      </w:r>
      <w:r w:rsidR="00985BA6" w:rsidRPr="00B641C6">
        <w:rPr>
          <w:noProof/>
        </w:rPr>
        <w:t>[41]</w:t>
      </w:r>
      <w:r w:rsidR="00985BA6" w:rsidRPr="00281799">
        <w:fldChar w:fldCharType="end"/>
      </w:r>
      <w:r w:rsidRPr="00B641C6">
        <w:t xml:space="preserve"> to</w:t>
      </w:r>
      <w:r w:rsidR="00B938CA" w:rsidRPr="00B641C6">
        <w:t xml:space="preserve"> </w:t>
      </w:r>
      <w:r w:rsidRPr="00B641C6">
        <w:t xml:space="preserve">assess </w:t>
      </w:r>
      <w:r w:rsidR="00B938CA" w:rsidRPr="00B641C6">
        <w:t xml:space="preserve">the </w:t>
      </w:r>
      <w:r w:rsidRPr="00B641C6">
        <w:t>DE of each Mass2Motif</w:t>
      </w:r>
      <w:r w:rsidR="002448BC">
        <w:t xml:space="preserve"> (see Section 5.8 in the Supporting Information for details)</w:t>
      </w:r>
      <w:r w:rsidRPr="00B641C6">
        <w:t xml:space="preserve">. </w:t>
      </w:r>
      <w:r w:rsidR="00787022">
        <w:t xml:space="preserve">In Figure </w:t>
      </w:r>
      <w:r w:rsidR="002A57E6">
        <w:t>6</w:t>
      </w:r>
      <w:r w:rsidR="00787022">
        <w:t xml:space="preserve"> we show </w:t>
      </w:r>
      <w:proofErr w:type="spellStart"/>
      <w:r w:rsidR="00787022">
        <w:t>heatmaps</w:t>
      </w:r>
      <w:proofErr w:type="spellEnd"/>
      <w:r w:rsidR="00787022">
        <w:t xml:space="preserve"> of the MS1 intensities of molecules associated with four Mass2Motifs</w:t>
      </w:r>
      <w:ins w:id="620" w:author="Simon Rogers" w:date="2016-04-10T15:03:00Z">
        <w:r w:rsidR="00966889">
          <w:t xml:space="preserve"> that obtained high PLAGE scores</w:t>
        </w:r>
      </w:ins>
      <w:del w:id="621" w:author="Simon Rogers" w:date="2016-04-10T14:57:00Z">
        <w:r w:rsidR="00787022" w:rsidDel="00966889">
          <w:delText xml:space="preserve"> (those annotated as Guanine</w:delText>
        </w:r>
      </w:del>
      <w:ins w:id="622" w:author="Mike" w:date="2016-03-31T22:05:00Z">
        <w:del w:id="623" w:author="Simon Rogers" w:date="2016-04-10T14:57:00Z">
          <w:r w:rsidR="002221AA" w:rsidDel="00966889">
            <w:delText>guanine</w:delText>
          </w:r>
        </w:del>
      </w:ins>
      <w:del w:id="624" w:author="Simon Rogers" w:date="2016-04-10T14:57:00Z">
        <w:r w:rsidR="00787022" w:rsidDel="00966889">
          <w:delText>, Tryptophan</w:delText>
        </w:r>
      </w:del>
      <w:ins w:id="625" w:author="Mike" w:date="2016-03-31T22:05:00Z">
        <w:del w:id="626" w:author="Simon Rogers" w:date="2016-04-10T14:57:00Z">
          <w:r w:rsidR="002221AA" w:rsidDel="00966889">
            <w:delText>tryptophan</w:delText>
          </w:r>
        </w:del>
      </w:ins>
      <w:del w:id="627" w:author="Simon Rogers" w:date="2016-04-10T14:57:00Z">
        <w:r w:rsidR="00787022" w:rsidDel="00966889">
          <w:delText>, Tyrosine</w:delText>
        </w:r>
      </w:del>
      <w:ins w:id="628" w:author="Mike" w:date="2016-03-31T22:05:00Z">
        <w:del w:id="629" w:author="Simon Rogers" w:date="2016-04-10T14:57:00Z">
          <w:r w:rsidR="002221AA" w:rsidDel="00966889">
            <w:delText>tyrosine</w:delText>
          </w:r>
        </w:del>
      </w:ins>
      <w:del w:id="630" w:author="Simon Rogers" w:date="2016-04-10T14:57:00Z">
        <w:r w:rsidR="00787022" w:rsidDel="00966889">
          <w:delText>, and the loss of Pentose</w:delText>
        </w:r>
      </w:del>
      <w:ins w:id="631" w:author="Mike" w:date="2016-03-31T22:05:00Z">
        <w:del w:id="632" w:author="Simon Rogers" w:date="2016-04-10T14:57:00Z">
          <w:r w:rsidR="002221AA" w:rsidDel="00966889">
            <w:delText>pentose</w:delText>
          </w:r>
        </w:del>
      </w:ins>
      <w:del w:id="633" w:author="Simon Rogers" w:date="2016-04-10T14:57:00Z">
        <w:r w:rsidR="00787022" w:rsidDel="00966889">
          <w:delText>)</w:delText>
        </w:r>
      </w:del>
      <w:r w:rsidR="00787022">
        <w:t xml:space="preserve">. In each case, the change in intensity across the two beer extracts are </w:t>
      </w:r>
      <w:del w:id="634" w:author="Simon Rogers" w:date="2016-04-10T14:56:00Z">
        <w:r w:rsidR="00787022" w:rsidDel="008A4A13">
          <w:delText xml:space="preserve">very </w:delText>
        </w:r>
      </w:del>
      <w:r w:rsidR="00787022">
        <w:t>clear</w:t>
      </w:r>
      <w:ins w:id="635" w:author="Simon Rogers" w:date="2016-04-10T14:56:00Z">
        <w:r w:rsidR="00966889">
          <w:t xml:space="preserve">. </w:t>
        </w:r>
      </w:ins>
      <w:ins w:id="636" w:author="Simon Rogers" w:date="2016-04-10T14:57:00Z">
        <w:r w:rsidR="00966889">
          <w:t>Figure 6</w:t>
        </w:r>
      </w:ins>
      <w:ins w:id="637" w:author="Simon Rogers" w:date="2016-04-10T15:03:00Z">
        <w:r w:rsidR="00966889">
          <w:t>-</w:t>
        </w:r>
      </w:ins>
      <w:ins w:id="638" w:author="Simon Rogers" w:date="2016-04-10T14:57:00Z">
        <w:r w:rsidR="00966889">
          <w:t>A shows 7 metabolites including the guanine Mass2</w:t>
        </w:r>
      </w:ins>
      <w:ins w:id="639" w:author="Simon Rogers" w:date="2016-04-10T14:58:00Z">
        <w:r w:rsidR="00966889">
          <w:t xml:space="preserve">Motif. All could be putatively </w:t>
        </w:r>
        <w:proofErr w:type="gramStart"/>
        <w:r w:rsidR="00966889">
          <w:t xml:space="preserve">annotated </w:t>
        </w:r>
      </w:ins>
      <w:ins w:id="640" w:author="Simon Rogers" w:date="2016-04-10T14:57:00Z">
        <w:r w:rsidR="00966889">
          <w:t xml:space="preserve"> </w:t>
        </w:r>
      </w:ins>
      <w:ins w:id="641" w:author="Simon Rogers" w:date="2016-04-10T14:58:00Z">
        <w:r w:rsidR="00966889">
          <w:t>via</w:t>
        </w:r>
        <w:proofErr w:type="gramEnd"/>
        <w:r w:rsidR="00966889">
          <w:t xml:space="preserve"> MS2LDA and two (shown in bold) could be identified with spectral matching. </w:t>
        </w:r>
      </w:ins>
      <w:del w:id="642" w:author="Simon Rogers" w:date="2016-04-10T14:56:00Z">
        <w:r w:rsidR="00787022" w:rsidDel="00966889">
          <w:delText xml:space="preserve"> (note that PLAGE </w:delText>
        </w:r>
        <w:r w:rsidR="00A04BB7" w:rsidDel="00966889">
          <w:delText xml:space="preserve">considers changes in both directions when scoring). </w:delText>
        </w:r>
      </w:del>
      <w:del w:id="643" w:author="Simon Rogers" w:date="2016-04-10T14:58:00Z">
        <w:r w:rsidR="009657DA" w:rsidRPr="00B641C6" w:rsidDel="00966889">
          <w:delText>For example, 5 guanine containing metabolites were annotated and 2 matched to reference standards</w:delText>
        </w:r>
        <w:r w:rsidR="00A04BB7" w:rsidDel="00966889">
          <w:delText xml:space="preserve"> (i.e. identified)</w:delText>
        </w:r>
        <w:r w:rsidR="009657DA" w:rsidRPr="00B641C6" w:rsidDel="00966889">
          <w:delText>. Interestingly, w</w:delText>
        </w:r>
      </w:del>
      <w:ins w:id="644" w:author="Simon Rogers" w:date="2016-04-10T14:58:00Z">
        <w:r w:rsidR="00966889">
          <w:t>W</w:t>
        </w:r>
      </w:ins>
      <w:r w:rsidR="009657DA" w:rsidRPr="00B641C6">
        <w:t>e can observe that in Beer</w:t>
      </w:r>
      <w:r w:rsidR="00C7557D">
        <w:t>3</w:t>
      </w:r>
      <w:r w:rsidR="00222671">
        <w:t>,</w:t>
      </w:r>
      <w:r w:rsidR="00C7557D">
        <w:t xml:space="preserve"> the free guanine is </w:t>
      </w:r>
      <w:r w:rsidR="00222671">
        <w:t>present more often</w:t>
      </w:r>
      <w:r w:rsidR="00C7557D">
        <w:t>, whereas in Beer2</w:t>
      </w:r>
      <w:r w:rsidR="00222671">
        <w:t>, the</w:t>
      </w:r>
      <w:r w:rsidR="00C7557D">
        <w:t xml:space="preserve"> conjugates of guanine are more abundant. </w:t>
      </w:r>
      <w:del w:id="645" w:author="Simon Rogers" w:date="2016-04-10T14:58:00Z">
        <w:r w:rsidR="000B4D90" w:rsidDel="00966889">
          <w:delText>In our case</w:delText>
        </w:r>
        <w:r w:rsidR="00222671" w:rsidDel="00966889">
          <w:delText>,</w:delText>
        </w:r>
        <w:r w:rsidR="000B4D90" w:rsidDel="00966889">
          <w:delText xml:space="preserve"> this</w:delText>
        </w:r>
      </w:del>
      <w:del w:id="646" w:author="Simon Rogers" w:date="2016-04-10T14:59:00Z">
        <w:r w:rsidR="000B4D90" w:rsidDel="00966889">
          <w:delText xml:space="preserve"> reflects the differences in the chemical components of the </w:delText>
        </w:r>
        <w:r w:rsidR="00222671" w:rsidDel="00966889">
          <w:delText xml:space="preserve">two </w:delText>
        </w:r>
        <w:r w:rsidR="000B4D90" w:rsidDel="00966889">
          <w:delText>beers, but o</w:delText>
        </w:r>
        <w:r w:rsidR="00C7557D" w:rsidDel="00966889">
          <w:delText xml:space="preserve">ne could easily translate such an observation to a pathway related </w:delText>
        </w:r>
        <w:r w:rsidR="000B4D90" w:rsidDel="00966889">
          <w:delText>setting for treated and untreated sample</w:delText>
        </w:r>
        <w:r w:rsidR="00787022" w:rsidDel="00966889">
          <w:delText>s in a clinical application</w:delText>
        </w:r>
        <w:r w:rsidR="000B4D90" w:rsidDel="00966889">
          <w:delText xml:space="preserve">. </w:delText>
        </w:r>
      </w:del>
      <w:r w:rsidR="00AF078F">
        <w:t xml:space="preserve">This is a clear example of the kind of hypothesis that can be generated rapidly from the MS2LDA analysis: we are able to perform an unsupervised grouping of metabolites based on the presence of a biochemical substructure (Mass2Motif) and combine this with MS1 information to extract the substructures that appear to be </w:t>
      </w:r>
      <w:r w:rsidR="002A57E6">
        <w:t>indicative of MS1 intensity change</w:t>
      </w:r>
      <w:r w:rsidR="003C3F18">
        <w:t>s</w:t>
      </w:r>
      <w:r w:rsidR="00AF078F">
        <w:t xml:space="preserve">. We know of no other technique that allows metabolomics fragment data to be analysed in this way. </w:t>
      </w:r>
      <w:ins w:id="647" w:author="Simon Rogers" w:date="2016-04-10T15:00:00Z">
        <w:r w:rsidR="00966889">
          <w:t xml:space="preserve">The utility of this approach in, for example, a clinical application is clear. </w:t>
        </w:r>
      </w:ins>
      <w:r w:rsidR="000B4D90">
        <w:t xml:space="preserve">Furthermore, </w:t>
      </w:r>
      <w:r w:rsidR="00A04BB7">
        <w:t xml:space="preserve">as metabolites can include multiple Mass2Motifs, </w:t>
      </w:r>
      <w:r w:rsidR="000B4D90">
        <w:t>we</w:t>
      </w:r>
      <w:r w:rsidR="00A04BB7">
        <w:t xml:space="preserve"> </w:t>
      </w:r>
      <w:r w:rsidR="000B4D90">
        <w:t>observe that 4 annotated guanine related metabolites</w:t>
      </w:r>
      <w:r w:rsidR="00E449E6">
        <w:t xml:space="preserve">, i.e., </w:t>
      </w:r>
      <w:proofErr w:type="spellStart"/>
      <w:r w:rsidR="00E449E6">
        <w:t>guanosine</w:t>
      </w:r>
      <w:proofErr w:type="spellEnd"/>
      <w:r w:rsidR="00E449E6">
        <w:t>, two methyl-</w:t>
      </w:r>
      <w:proofErr w:type="spellStart"/>
      <w:r w:rsidR="00E449E6">
        <w:t>guanosine</w:t>
      </w:r>
      <w:proofErr w:type="spellEnd"/>
      <w:r w:rsidR="00E449E6">
        <w:t xml:space="preserve"> isomers, and a </w:t>
      </w:r>
      <w:proofErr w:type="spellStart"/>
      <w:r w:rsidR="00E449E6">
        <w:t>pentosyl-hexosylguanine</w:t>
      </w:r>
      <w:proofErr w:type="spellEnd"/>
      <w:r w:rsidR="00E449E6">
        <w:t>,</w:t>
      </w:r>
      <w:r w:rsidR="000B4D90">
        <w:t xml:space="preserve"> </w:t>
      </w:r>
      <w:del w:id="648" w:author="Simon Rogers" w:date="2016-04-10T15:00:00Z">
        <w:r w:rsidR="000B4D90" w:rsidDel="00966889">
          <w:delText>were also connected to the</w:delText>
        </w:r>
      </w:del>
      <w:ins w:id="649" w:author="Simon Rogers" w:date="2016-04-10T15:00:00Z">
        <w:r w:rsidR="00966889">
          <w:t>also contained the</w:t>
        </w:r>
      </w:ins>
      <w:r w:rsidR="000B4D90">
        <w:t xml:space="preserve"> pentose loss Mass2Motif, which </w:t>
      </w:r>
      <w:del w:id="650" w:author="Simon Rogers" w:date="2016-04-10T15:00:00Z">
        <w:r w:rsidR="000B4D90" w:rsidDel="00966889">
          <w:delText xml:space="preserve">itself </w:delText>
        </w:r>
      </w:del>
      <w:r w:rsidR="000B4D90">
        <w:t>was also differentially expressed between the two beers.</w:t>
      </w:r>
      <w:r w:rsidR="00E449E6">
        <w:t xml:space="preserve"> Indeed, the </w:t>
      </w:r>
      <w:r w:rsidR="003C3F18">
        <w:t xml:space="preserve">annotated </w:t>
      </w:r>
      <w:r w:rsidR="00E449E6">
        <w:t>structures of those metabolites all share both a guanine and a pentose substructure.</w:t>
      </w:r>
      <w:r w:rsidR="000B4D90">
        <w:t xml:space="preserve"> </w:t>
      </w:r>
    </w:p>
    <w:p w14:paraId="15F291F8" w14:textId="6D610F43" w:rsidR="000B4D90" w:rsidRDefault="67CC0282" w:rsidP="0047652A">
      <w:pPr>
        <w:pStyle w:val="OurBody"/>
      </w:pPr>
      <w:r>
        <w:lastRenderedPageBreak/>
        <w:t xml:space="preserve">Within the molecules associated to the pentose Mass2Motif </w:t>
      </w:r>
      <w:ins w:id="651" w:author="Simon Rogers" w:date="2016-04-10T15:02:00Z">
        <w:r w:rsidR="00966889">
          <w:t xml:space="preserve">(Figure 6-D) </w:t>
        </w:r>
      </w:ins>
      <w:r>
        <w:t xml:space="preserve">we could annotate </w:t>
      </w:r>
      <w:ins w:id="652" w:author="Simon Rogers" w:date="2016-04-10T15:01:00Z">
        <w:r w:rsidR="00966889">
          <w:t>all</w:t>
        </w:r>
      </w:ins>
      <w:del w:id="653" w:author="Simon Rogers" w:date="2016-04-10T15:01:00Z">
        <w:r w:rsidDel="00966889">
          <w:delText>8</w:delText>
        </w:r>
      </w:del>
      <w:r>
        <w:t xml:space="preserve"> and identify</w:t>
      </w:r>
      <w:ins w:id="654" w:author="Simon Rogers" w:date="2016-04-10T15:01:00Z">
        <w:r w:rsidR="00966889">
          <w:t xml:space="preserve"> (via spectral matching)</w:t>
        </w:r>
      </w:ins>
      <w:r>
        <w:t xml:space="preserve"> 5 pentose containing metabolites</w:t>
      </w:r>
      <w:ins w:id="655" w:author="Simon Rogers" w:date="2016-04-10T15:01:00Z">
        <w:r w:rsidR="00966889">
          <w:t>, many of which were</w:t>
        </w:r>
      </w:ins>
      <w:del w:id="656" w:author="Simon Rogers" w:date="2016-04-10T15:01:00Z">
        <w:r w:rsidDel="00966889">
          <w:delText xml:space="preserve"> from the Mass2Motif (see Figure </w:delText>
        </w:r>
        <w:r w:rsidR="006134E1" w:rsidDel="00966889">
          <w:delText>6</w:delText>
        </w:r>
        <w:r w:rsidDel="00966889">
          <w:delText xml:space="preserve">-D), </w:delText>
        </w:r>
      </w:del>
      <w:ins w:id="657" w:author="Simon Rogers" w:date="2016-04-10T15:01:00Z">
        <w:r w:rsidR="00966889">
          <w:t xml:space="preserve"> </w:t>
        </w:r>
      </w:ins>
      <w:del w:id="658" w:author="Simon Rogers" w:date="2016-04-10T15:01:00Z">
        <w:r w:rsidDel="00966889">
          <w:delText xml:space="preserve">and found many </w:delText>
        </w:r>
      </w:del>
      <w:r>
        <w:t xml:space="preserve">nucleotide related metabolites. These biochemically relevant metabolites show interesting </w:t>
      </w:r>
      <w:del w:id="659" w:author="Simon Rogers" w:date="2016-04-10T15:01:00Z">
        <w:r w:rsidDel="00966889">
          <w:delText xml:space="preserve">patterns in the </w:delText>
        </w:r>
      </w:del>
      <w:r>
        <w:t xml:space="preserve">DE between the two </w:t>
      </w:r>
      <w:del w:id="660" w:author="Simon Rogers" w:date="2016-04-10T15:01:00Z">
        <w:r w:rsidDel="00966889">
          <w:delText>beers</w:delText>
        </w:r>
      </w:del>
      <w:ins w:id="661" w:author="Simon Rogers" w:date="2016-04-10T15:01:00Z">
        <w:r w:rsidR="00966889">
          <w:t>extracts</w:t>
        </w:r>
      </w:ins>
      <w:r>
        <w:t xml:space="preserve">. For comparison, we investigated whether or not these molecules would be grouped with a </w:t>
      </w:r>
      <w:del w:id="662" w:author="Simon Rogers" w:date="2016-04-10T15:01:00Z">
        <w:r w:rsidDel="00966889">
          <w:delText xml:space="preserve">standard </w:delText>
        </w:r>
      </w:del>
      <w:r>
        <w:t>spectral similarity</w:t>
      </w:r>
      <w:ins w:id="663" w:author="Simon Rogers" w:date="2016-04-10T15:01:00Z">
        <w:r w:rsidR="00966889">
          <w:t xml:space="preserve"> based clustering</w:t>
        </w:r>
      </w:ins>
      <w:r>
        <w:t xml:space="preserve"> approach and discovered that they were actually distributed over 10 spectral clusters. In other words, the interesting structural and intensity similarity between these molecules exposed by MS2LDA would not be found via spectral clustering. Similarly, the 9 tryptophan (</w:t>
      </w:r>
      <w:proofErr w:type="spellStart"/>
      <w:r>
        <w:t>indole</w:t>
      </w:r>
      <w:proofErr w:type="spellEnd"/>
      <w:r>
        <w:t>) related metabolites (many of which are considerably more abundant in Beer 2 than Beer 3) found by MS2LDA</w:t>
      </w:r>
      <w:r w:rsidR="007F0900">
        <w:t xml:space="preserve"> (Figure 6-</w:t>
      </w:r>
      <w:r w:rsidR="002448BC">
        <w:t>B</w:t>
      </w:r>
      <w:r w:rsidR="007F0900">
        <w:t>)</w:t>
      </w:r>
      <w:r>
        <w:t xml:space="preserve"> were distributed over 7 spectral clusters</w:t>
      </w:r>
      <w:ins w:id="664" w:author="Simon Rogers" w:date="2016-04-10T15:03:00Z">
        <w:r w:rsidR="00966889">
          <w:t xml:space="preserve">. </w:t>
        </w:r>
      </w:ins>
      <w:del w:id="665" w:author="Simon Rogers" w:date="2016-04-10T15:03:00Z">
        <w:r w:rsidDel="00966889">
          <w:delText xml:space="preserve">, again demonstrating the benefit of the MS2LDA approach. </w:delText>
        </w:r>
      </w:del>
      <w:r>
        <w:t xml:space="preserve">Details on all </w:t>
      </w:r>
      <w:del w:id="666" w:author="Mike" w:date="2016-03-31T22:08:00Z">
        <w:r w:rsidDel="002221AA">
          <w:delText xml:space="preserve">the </w:delText>
        </w:r>
      </w:del>
      <w:r>
        <w:t xml:space="preserve">30 metabolites that were annotated across the four </w:t>
      </w:r>
      <w:del w:id="667" w:author="Mike" w:date="2016-03-31T22:08:00Z">
        <w:r w:rsidDel="002221AA">
          <w:delText xml:space="preserve">here discussed </w:delText>
        </w:r>
      </w:del>
      <w:r>
        <w:t xml:space="preserve">Mass2Motifs </w:t>
      </w:r>
      <w:ins w:id="668" w:author="Mike" w:date="2016-03-31T22:08:00Z">
        <w:r w:rsidR="002221AA">
          <w:t>discussed</w:t>
        </w:r>
        <w:r w:rsidR="002221AA" w:rsidRPr="002221AA">
          <w:t xml:space="preserve"> </w:t>
        </w:r>
        <w:r w:rsidR="002221AA">
          <w:t xml:space="preserve">here </w:t>
        </w:r>
      </w:ins>
      <w:r>
        <w:t>can be found in the supporting information (section 5.8).</w:t>
      </w:r>
    </w:p>
    <w:p w14:paraId="18FFA719" w14:textId="214E4267" w:rsidR="00BA655E" w:rsidRPr="00C7557D" w:rsidRDefault="00961820" w:rsidP="0047652A">
      <w:pPr>
        <w:pStyle w:val="OurBody"/>
      </w:pPr>
      <w:ins w:id="669" w:author="Simon Rogers" w:date="2016-04-10T15:45:00Z">
        <w:r>
          <w:rPr>
            <w:noProof/>
            <w:lang w:val="en-US" w:eastAsia="en-US"/>
          </w:rPr>
          <w:drawing>
            <wp:anchor distT="0" distB="0" distL="114300" distR="114300" simplePos="0" relativeHeight="251687936" behindDoc="0" locked="0" layoutInCell="1" allowOverlap="1" wp14:anchorId="3FD80D3D" wp14:editId="05016361">
              <wp:simplePos x="0" y="0"/>
              <wp:positionH relativeFrom="column">
                <wp:posOffset>-64135</wp:posOffset>
              </wp:positionH>
              <wp:positionV relativeFrom="paragraph">
                <wp:posOffset>849630</wp:posOffset>
              </wp:positionV>
              <wp:extent cx="4870450" cy="4881245"/>
              <wp:effectExtent l="0" t="0" r="635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maps.png"/>
                      <pic:cNvPicPr/>
                    </pic:nvPicPr>
                    <pic:blipFill>
                      <a:blip r:embed="rId19">
                        <a:extLst>
                          <a:ext uri="{28A0092B-C50C-407E-A947-70E740481C1C}">
                            <a14:useLocalDpi xmlns:a14="http://schemas.microsoft.com/office/drawing/2010/main" val="0"/>
                          </a:ext>
                        </a:extLst>
                      </a:blip>
                      <a:stretch>
                        <a:fillRect/>
                      </a:stretch>
                    </pic:blipFill>
                    <pic:spPr>
                      <a:xfrm>
                        <a:off x="0" y="0"/>
                        <a:ext cx="4870450" cy="4881245"/>
                      </a:xfrm>
                      <a:prstGeom prst="rect">
                        <a:avLst/>
                      </a:prstGeom>
                    </pic:spPr>
                  </pic:pic>
                </a:graphicData>
              </a:graphic>
              <wp14:sizeRelH relativeFrom="margin">
                <wp14:pctWidth>0</wp14:pctWidth>
              </wp14:sizeRelH>
              <wp14:sizeRelV relativeFrom="margin">
                <wp14:pctHeight>0</wp14:pctHeight>
              </wp14:sizeRelV>
            </wp:anchor>
          </w:drawing>
        </w:r>
      </w:ins>
      <w:r w:rsidR="67CC0282">
        <w:t xml:space="preserve">We reiterate that the entire analysis is unsupervised, and the </w:t>
      </w:r>
      <w:del w:id="670" w:author="Simon Rogers" w:date="2016-04-10T15:04:00Z">
        <w:r w:rsidR="67CC0282" w:rsidDel="00966889">
          <w:delText xml:space="preserve">finding </w:delText>
        </w:r>
      </w:del>
      <w:ins w:id="671" w:author="Simon Rogers" w:date="2016-04-10T15:04:00Z">
        <w:r w:rsidR="00966889">
          <w:t xml:space="preserve">discovery </w:t>
        </w:r>
      </w:ins>
      <w:r w:rsidR="67CC0282">
        <w:t xml:space="preserve">of several metabolite groups </w:t>
      </w:r>
      <w:del w:id="672" w:author="Simon Rogers" w:date="2016-04-10T15:04:00Z">
        <w:r w:rsidR="67CC0282" w:rsidDel="00966889">
          <w:delText xml:space="preserve">that show </w:delText>
        </w:r>
      </w:del>
      <w:ins w:id="673" w:author="Simon Rogers" w:date="2016-04-10T15:04:00Z">
        <w:r w:rsidR="00966889">
          <w:t xml:space="preserve">showing clear </w:t>
        </w:r>
      </w:ins>
      <w:r w:rsidR="67CC0282">
        <w:t xml:space="preserve">differential expression </w:t>
      </w:r>
      <w:del w:id="674" w:author="Simon Rogers" w:date="2016-04-10T15:05:00Z">
        <w:r w:rsidR="67CC0282" w:rsidDel="00966889">
          <w:delText xml:space="preserve">and </w:delText>
        </w:r>
      </w:del>
      <w:ins w:id="675" w:author="Simon Rogers" w:date="2016-04-10T15:05:00Z">
        <w:r w:rsidR="00966889">
          <w:t xml:space="preserve">that </w:t>
        </w:r>
      </w:ins>
      <w:r w:rsidR="67CC0282">
        <w:t xml:space="preserve">can be given plausible candidate annotations demonstrates the power of MS2LDA. We also stress that no other method would be able to – in an unsupervised manner – perform analysis based on losses such as the pentose loss </w:t>
      </w:r>
      <w:r w:rsidR="007F0900">
        <w:t xml:space="preserve">highlighted </w:t>
      </w:r>
      <w:r w:rsidR="67CC0282">
        <w:t xml:space="preserve">here. </w:t>
      </w:r>
    </w:p>
    <w:p w14:paraId="02BFB5AC" w14:textId="69AFFC40" w:rsidR="00E57CE2" w:rsidDel="00BA655E" w:rsidRDefault="00496A4C" w:rsidP="00CF7EB8">
      <w:pPr>
        <w:pStyle w:val="SubHead"/>
        <w:rPr>
          <w:del w:id="676" w:author="Simon Rogers" w:date="2016-04-10T15:46:00Z"/>
        </w:rPr>
      </w:pPr>
      <w:del w:id="677" w:author="Simon Rogers" w:date="2016-04-10T15:45:00Z">
        <w:r w:rsidDel="00BA655E">
          <w:rPr>
            <w:b w:val="0"/>
            <w:noProof/>
            <w:lang w:val="en-US" w:eastAsia="en-US"/>
          </w:rPr>
          <w:drawing>
            <wp:anchor distT="0" distB="0" distL="114300" distR="114300" simplePos="0" relativeHeight="251682816" behindDoc="0" locked="0" layoutInCell="1" allowOverlap="1" wp14:anchorId="3DA9D1A5" wp14:editId="77B4AF24">
              <wp:simplePos x="0" y="0"/>
              <wp:positionH relativeFrom="column">
                <wp:posOffset>-40640</wp:posOffset>
              </wp:positionH>
              <wp:positionV relativeFrom="paragraph">
                <wp:posOffset>128270</wp:posOffset>
              </wp:positionV>
              <wp:extent cx="2522220" cy="2522220"/>
              <wp:effectExtent l="0" t="0" r="0" b="0"/>
              <wp:wrapSquare wrapText="bothSides"/>
              <wp:docPr id="14" name="Picture 14" descr="Figures/heatmap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heatmap_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22220" cy="2522220"/>
                      </a:xfrm>
                      <a:prstGeom prst="rect">
                        <a:avLst/>
                      </a:prstGeom>
                      <a:noFill/>
                      <a:ln>
                        <a:noFill/>
                      </a:ln>
                    </pic:spPr>
                  </pic:pic>
                </a:graphicData>
              </a:graphic>
              <wp14:sizeRelH relativeFrom="page">
                <wp14:pctWidth>0</wp14:pctWidth>
              </wp14:sizeRelH>
              <wp14:sizeRelV relativeFrom="page">
                <wp14:pctHeight>0</wp14:pctHeight>
              </wp14:sizeRelV>
            </wp:anchor>
          </w:drawing>
        </w:r>
        <w:r w:rsidR="009D28DC" w:rsidDel="00BA655E">
          <w:rPr>
            <w:b w:val="0"/>
            <w:noProof/>
            <w:lang w:val="en-US" w:eastAsia="en-US"/>
          </w:rPr>
          <w:drawing>
            <wp:inline distT="0" distB="0" distL="0" distR="0" wp14:anchorId="07C50942" wp14:editId="1F6D0CFA">
              <wp:extent cx="2654968" cy="2654968"/>
              <wp:effectExtent l="0" t="0" r="0" b="0"/>
              <wp:docPr id="15" name="Picture 15" descr="Figures/heatmap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heatmap_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5154" cy="2655154"/>
                      </a:xfrm>
                      <a:prstGeom prst="rect">
                        <a:avLst/>
                      </a:prstGeom>
                      <a:noFill/>
                      <a:ln>
                        <a:noFill/>
                      </a:ln>
                    </pic:spPr>
                  </pic:pic>
                </a:graphicData>
              </a:graphic>
            </wp:inline>
          </w:drawing>
        </w:r>
      </w:del>
    </w:p>
    <w:p w14:paraId="685F1706" w14:textId="70F4AA2C" w:rsidR="00E57CE2" w:rsidRPr="00BA655E" w:rsidDel="00BA655E" w:rsidRDefault="00BA655E" w:rsidP="00CF7EB8">
      <w:pPr>
        <w:pStyle w:val="SubHead"/>
        <w:rPr>
          <w:del w:id="678" w:author="Simon Rogers" w:date="2016-04-10T15:46:00Z"/>
          <w:b w:val="0"/>
          <w:rPrChange w:id="679" w:author="Simon Rogers" w:date="2016-04-10T15:46:00Z">
            <w:rPr>
              <w:del w:id="680" w:author="Simon Rogers" w:date="2016-04-10T15:46:00Z"/>
            </w:rPr>
          </w:rPrChange>
        </w:rPr>
      </w:pPr>
      <w:ins w:id="681" w:author="Simon Rogers" w:date="2016-04-10T15:46:00Z">
        <w:r w:rsidRPr="0020276A">
          <w:rPr>
            <w:b w:val="0"/>
          </w:rPr>
          <w:t>F</w:t>
        </w:r>
      </w:ins>
    </w:p>
    <w:p w14:paraId="3BBC417D" w14:textId="022F900A" w:rsidR="00E57CE2" w:rsidRPr="00BA655E" w:rsidDel="00BA655E" w:rsidRDefault="00D81F7A" w:rsidP="00CF7EB8">
      <w:pPr>
        <w:pStyle w:val="SubHead"/>
        <w:rPr>
          <w:del w:id="682" w:author="Simon Rogers" w:date="2016-04-10T15:46:00Z"/>
          <w:b w:val="0"/>
          <w:rPrChange w:id="683" w:author="Simon Rogers" w:date="2016-04-10T15:46:00Z">
            <w:rPr>
              <w:del w:id="684" w:author="Simon Rogers" w:date="2016-04-10T15:46:00Z"/>
            </w:rPr>
          </w:rPrChange>
        </w:rPr>
      </w:pPr>
      <w:del w:id="685" w:author="Simon Rogers" w:date="2016-04-10T15:46:00Z">
        <w:r w:rsidRPr="0020276A" w:rsidDel="00BA655E">
          <w:rPr>
            <w:b w:val="0"/>
            <w:noProof/>
            <w:lang w:val="en-US" w:eastAsia="en-US"/>
          </w:rPr>
          <w:drawing>
            <wp:anchor distT="0" distB="0" distL="114300" distR="114300" simplePos="0" relativeHeight="251683840" behindDoc="0" locked="0" layoutInCell="1" allowOverlap="1" wp14:anchorId="7D9C79A2" wp14:editId="12B9EFC2">
              <wp:simplePos x="0" y="0"/>
              <wp:positionH relativeFrom="column">
                <wp:posOffset>-20320</wp:posOffset>
              </wp:positionH>
              <wp:positionV relativeFrom="paragraph">
                <wp:posOffset>36830</wp:posOffset>
              </wp:positionV>
              <wp:extent cx="2449830" cy="2449830"/>
              <wp:effectExtent l="0" t="0" r="7620" b="7620"/>
              <wp:wrapSquare wrapText="bothSides"/>
              <wp:docPr id="16" name="Picture 16" descr="Figures/heatma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heatmap_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9830" cy="2449830"/>
                      </a:xfrm>
                      <a:prstGeom prst="rect">
                        <a:avLst/>
                      </a:prstGeom>
                      <a:noFill/>
                      <a:ln>
                        <a:noFill/>
                      </a:ln>
                    </pic:spPr>
                  </pic:pic>
                </a:graphicData>
              </a:graphic>
              <wp14:sizeRelH relativeFrom="page">
                <wp14:pctWidth>0</wp14:pctWidth>
              </wp14:sizeRelH>
              <wp14:sizeRelV relativeFrom="page">
                <wp14:pctHeight>0</wp14:pctHeight>
              </wp14:sizeRelV>
            </wp:anchor>
          </w:drawing>
        </w:r>
        <w:r w:rsidR="009D28DC" w:rsidRPr="0020276A" w:rsidDel="00BA655E">
          <w:rPr>
            <w:b w:val="0"/>
            <w:noProof/>
            <w:lang w:val="en-US" w:eastAsia="en-US"/>
          </w:rPr>
          <w:drawing>
            <wp:inline distT="0" distB="0" distL="0" distR="0" wp14:anchorId="377D9171" wp14:editId="75B589B3">
              <wp:extent cx="2674620" cy="2674620"/>
              <wp:effectExtent l="0" t="0" r="0" b="0"/>
              <wp:docPr id="17" name="Picture 17" descr="Figures/heatmap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heatmap_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72676" cy="2672676"/>
                      </a:xfrm>
                      <a:prstGeom prst="rect">
                        <a:avLst/>
                      </a:prstGeom>
                      <a:noFill/>
                      <a:ln>
                        <a:noFill/>
                      </a:ln>
                    </pic:spPr>
                  </pic:pic>
                </a:graphicData>
              </a:graphic>
            </wp:inline>
          </w:drawing>
        </w:r>
      </w:del>
    </w:p>
    <w:p w14:paraId="5D9BB46E" w14:textId="32EE09A4" w:rsidR="004457E8" w:rsidRPr="002448BC" w:rsidRDefault="67CC0282" w:rsidP="00CF7EB8">
      <w:pPr>
        <w:pStyle w:val="SubHead"/>
        <w:rPr>
          <w:b w:val="0"/>
          <w:sz w:val="20"/>
        </w:rPr>
      </w:pPr>
      <w:del w:id="686" w:author="Simon Rogers" w:date="2016-04-10T15:46:00Z">
        <w:r w:rsidRPr="00BA655E" w:rsidDel="00BA655E">
          <w:rPr>
            <w:b w:val="0"/>
            <w:sz w:val="20"/>
          </w:rPr>
          <w:delText>F</w:delText>
        </w:r>
      </w:del>
      <w:r w:rsidRPr="00BA655E">
        <w:rPr>
          <w:b w:val="0"/>
          <w:sz w:val="20"/>
        </w:rPr>
        <w:t>i</w:t>
      </w:r>
      <w:r w:rsidRPr="002448BC">
        <w:rPr>
          <w:b w:val="0"/>
          <w:sz w:val="20"/>
        </w:rPr>
        <w:t xml:space="preserve">gure </w:t>
      </w:r>
      <w:r w:rsidR="00A853E8" w:rsidRPr="002448BC">
        <w:rPr>
          <w:b w:val="0"/>
          <w:sz w:val="20"/>
        </w:rPr>
        <w:t>6</w:t>
      </w:r>
      <w:r w:rsidRPr="002448BC">
        <w:rPr>
          <w:b w:val="0"/>
          <w:sz w:val="20"/>
        </w:rPr>
        <w:t xml:space="preserve">: Differential expression heat maps for the A) </w:t>
      </w:r>
      <w:del w:id="687" w:author="Mike" w:date="2016-03-31T22:09:00Z">
        <w:r w:rsidRPr="002448BC" w:rsidDel="002221AA">
          <w:rPr>
            <w:b w:val="0"/>
            <w:sz w:val="20"/>
          </w:rPr>
          <w:delText>Guanine</w:delText>
        </w:r>
      </w:del>
      <w:ins w:id="688" w:author="Mike" w:date="2016-03-31T22:09:00Z">
        <w:r w:rsidR="002221AA">
          <w:rPr>
            <w:b w:val="0"/>
            <w:sz w:val="20"/>
          </w:rPr>
          <w:t>g</w:t>
        </w:r>
        <w:r w:rsidR="002221AA" w:rsidRPr="002448BC">
          <w:rPr>
            <w:b w:val="0"/>
            <w:sz w:val="20"/>
          </w:rPr>
          <w:t>uanine</w:t>
        </w:r>
      </w:ins>
      <w:r w:rsidRPr="002448BC">
        <w:rPr>
          <w:b w:val="0"/>
          <w:sz w:val="20"/>
        </w:rPr>
        <w:t xml:space="preserve">, B) </w:t>
      </w:r>
      <w:del w:id="689" w:author="Mike" w:date="2016-03-31T22:09:00Z">
        <w:r w:rsidRPr="002448BC" w:rsidDel="002221AA">
          <w:rPr>
            <w:b w:val="0"/>
            <w:sz w:val="20"/>
          </w:rPr>
          <w:delText>Tryptophan</w:delText>
        </w:r>
      </w:del>
      <w:ins w:id="690" w:author="Mike" w:date="2016-03-31T22:09:00Z">
        <w:r w:rsidR="002221AA">
          <w:rPr>
            <w:b w:val="0"/>
            <w:sz w:val="20"/>
          </w:rPr>
          <w:t>t</w:t>
        </w:r>
        <w:r w:rsidR="002221AA" w:rsidRPr="002448BC">
          <w:rPr>
            <w:b w:val="0"/>
            <w:sz w:val="20"/>
          </w:rPr>
          <w:t>ryptophan</w:t>
        </w:r>
      </w:ins>
      <w:r w:rsidRPr="002448BC">
        <w:rPr>
          <w:b w:val="0"/>
          <w:sz w:val="20"/>
        </w:rPr>
        <w:t xml:space="preserve">, C) </w:t>
      </w:r>
      <w:del w:id="691" w:author="Mike" w:date="2016-03-31T22:09:00Z">
        <w:r w:rsidRPr="002448BC" w:rsidDel="002221AA">
          <w:rPr>
            <w:b w:val="0"/>
            <w:sz w:val="20"/>
          </w:rPr>
          <w:delText xml:space="preserve">Tyrosine </w:delText>
        </w:r>
      </w:del>
      <w:ins w:id="692" w:author="Mike" w:date="2016-03-31T22:09:00Z">
        <w:r w:rsidR="002221AA">
          <w:rPr>
            <w:b w:val="0"/>
            <w:sz w:val="20"/>
          </w:rPr>
          <w:t>t</w:t>
        </w:r>
        <w:r w:rsidR="002221AA" w:rsidRPr="002448BC">
          <w:rPr>
            <w:b w:val="0"/>
            <w:sz w:val="20"/>
          </w:rPr>
          <w:t xml:space="preserve">yrosine </w:t>
        </w:r>
      </w:ins>
      <w:r w:rsidRPr="002448BC">
        <w:rPr>
          <w:b w:val="0"/>
          <w:sz w:val="20"/>
        </w:rPr>
        <w:t xml:space="preserve">and D) </w:t>
      </w:r>
      <w:del w:id="693" w:author="Mike" w:date="2016-03-31T22:09:00Z">
        <w:r w:rsidRPr="002448BC" w:rsidDel="002221AA">
          <w:rPr>
            <w:b w:val="0"/>
            <w:sz w:val="20"/>
          </w:rPr>
          <w:delText xml:space="preserve">Pentose </w:delText>
        </w:r>
      </w:del>
      <w:ins w:id="694" w:author="Mike" w:date="2016-03-31T22:09:00Z">
        <w:r w:rsidR="002221AA">
          <w:rPr>
            <w:b w:val="0"/>
            <w:sz w:val="20"/>
          </w:rPr>
          <w:t>p</w:t>
        </w:r>
        <w:r w:rsidR="002221AA" w:rsidRPr="002448BC">
          <w:rPr>
            <w:b w:val="0"/>
            <w:sz w:val="20"/>
          </w:rPr>
          <w:t xml:space="preserve">entose </w:t>
        </w:r>
      </w:ins>
      <w:r w:rsidRPr="002448BC">
        <w:rPr>
          <w:b w:val="0"/>
          <w:sz w:val="20"/>
        </w:rPr>
        <w:t xml:space="preserve">loss Mass2Motifs. Each row in the </w:t>
      </w:r>
      <w:proofErr w:type="spellStart"/>
      <w:r w:rsidRPr="002448BC">
        <w:rPr>
          <w:b w:val="0"/>
          <w:sz w:val="20"/>
        </w:rPr>
        <w:t>heatmap</w:t>
      </w:r>
      <w:proofErr w:type="spellEnd"/>
      <w:r w:rsidRPr="002448BC">
        <w:rPr>
          <w:b w:val="0"/>
          <w:sz w:val="20"/>
        </w:rPr>
        <w:t xml:space="preserve"> is an MS1 peak that has been annotated, each column is a sample and entries in the </w:t>
      </w:r>
      <w:proofErr w:type="spellStart"/>
      <w:r w:rsidRPr="002448BC">
        <w:rPr>
          <w:b w:val="0"/>
          <w:sz w:val="20"/>
        </w:rPr>
        <w:t>heatmap</w:t>
      </w:r>
      <w:proofErr w:type="spellEnd"/>
      <w:r w:rsidRPr="002448BC">
        <w:rPr>
          <w:b w:val="0"/>
          <w:sz w:val="20"/>
        </w:rPr>
        <w:t xml:space="preserve"> are the fold changes</w:t>
      </w:r>
      <w:r w:rsidR="002448BC">
        <w:rPr>
          <w:b w:val="0"/>
          <w:sz w:val="20"/>
        </w:rPr>
        <w:t xml:space="preserve"> (natural logarithm-based)</w:t>
      </w:r>
      <w:r w:rsidRPr="002448BC">
        <w:rPr>
          <w:b w:val="0"/>
          <w:sz w:val="20"/>
        </w:rPr>
        <w:t xml:space="preserve"> coloured according to the indicated scheme. Metabolite identification was performed </w:t>
      </w:r>
      <w:r w:rsidR="00023974" w:rsidRPr="002448BC">
        <w:rPr>
          <w:b w:val="0"/>
          <w:sz w:val="20"/>
        </w:rPr>
        <w:t xml:space="preserve">manually (for the purpose of validation) </w:t>
      </w:r>
      <w:r w:rsidRPr="002448BC">
        <w:rPr>
          <w:b w:val="0"/>
          <w:sz w:val="20"/>
        </w:rPr>
        <w:t>based on the Metabolite Standard Initiative Metabolite Identification scheme. Bold labels indicate identification at the highest level of confidence (1), while italic labels indicate identification at the next level of confidence (2).</w:t>
      </w:r>
      <w:r w:rsidR="00023974" w:rsidRPr="002448BC">
        <w:rPr>
          <w:b w:val="0"/>
          <w:sz w:val="20"/>
        </w:rPr>
        <w:t xml:space="preserve"> The remainder are level (3) or (4).</w:t>
      </w:r>
    </w:p>
    <w:p w14:paraId="1A4A5EFF" w14:textId="77777777" w:rsidR="00787022" w:rsidRPr="00B641C6" w:rsidRDefault="67CC0282" w:rsidP="00787022">
      <w:pPr>
        <w:pStyle w:val="SubHead"/>
      </w:pPr>
      <w:r>
        <w:lastRenderedPageBreak/>
        <w:t>3.5 MS2LDAvis allows rapid exploration and hypotheses generation</w:t>
      </w:r>
    </w:p>
    <w:p w14:paraId="322B2252" w14:textId="5F44A8DF" w:rsidR="00787022" w:rsidRPr="00B641C6" w:rsidRDefault="00787022" w:rsidP="00787022">
      <w:pPr>
        <w:pStyle w:val="OurBody"/>
      </w:pPr>
      <w:del w:id="695" w:author="Simon Rogers" w:date="2016-04-10T15:05:00Z">
        <w:r w:rsidRPr="00B641C6" w:rsidDel="00966889">
          <w:delText>We have demonstrated that MS2LDA can extract conserved patterns that are indicative of biochemically relevant substructures, thereby exposing the chemical relationships between metabolites, allowing putative annotation of the majority of the spectra and identifying biochemical changes across groups of samples.</w:delText>
        </w:r>
      </w:del>
      <w:ins w:id="696" w:author="Simon Rogers" w:date="2016-04-10T15:05:00Z">
        <w:r w:rsidR="00966889">
          <w:t>Although MS2LDA reduces the complexity of large fragmentation datasets,</w:t>
        </w:r>
      </w:ins>
      <w:del w:id="697" w:author="Simon Rogers" w:date="2016-04-10T15:05:00Z">
        <w:r w:rsidRPr="00B641C6" w:rsidDel="00966889">
          <w:delText xml:space="preserve"> However, despite this transformation,</w:delText>
        </w:r>
      </w:del>
      <w:r w:rsidRPr="00B641C6">
        <w:t xml:space="preserve"> the output of </w:t>
      </w:r>
      <w:del w:id="698" w:author="Simon Rogers" w:date="2016-04-10T15:05:00Z">
        <w:r w:rsidRPr="00B641C6" w:rsidDel="00966889">
          <w:delText xml:space="preserve">LDA </w:delText>
        </w:r>
      </w:del>
      <w:r w:rsidRPr="00B641C6">
        <w:t xml:space="preserve">is still complex (&gt;1000 precursor ions and ~300 Mass2Motifs). To overcome this, we have developed an interactive visualisation tool that enables </w:t>
      </w:r>
      <w:del w:id="699" w:author="Mike" w:date="2016-03-31T22:10:00Z">
        <w:r w:rsidRPr="00B641C6" w:rsidDel="007C2AEC">
          <w:delText>users to rapidly explore</w:delText>
        </w:r>
      </w:del>
      <w:ins w:id="700" w:author="Mike" w:date="2016-03-31T22:10:00Z">
        <w:r w:rsidR="007C2AEC">
          <w:t>rapid exploration of</w:t>
        </w:r>
      </w:ins>
      <w:r w:rsidRPr="00B641C6">
        <w:t xml:space="preserve"> the MS2LDA output. </w:t>
      </w:r>
    </w:p>
    <w:p w14:paraId="6E72A6CD" w14:textId="01419D71" w:rsidR="00D81F7A" w:rsidRDefault="00913FBF" w:rsidP="00787022">
      <w:pPr>
        <w:spacing w:line="276" w:lineRule="auto"/>
        <w:jc w:val="both"/>
        <w:rPr>
          <w:rFonts w:ascii="Times New Roman" w:hAnsi="Times New Roman" w:cs="Times New Roman"/>
          <w:sz w:val="20"/>
        </w:rPr>
      </w:pPr>
      <w:r>
        <w:rPr>
          <w:rFonts w:ascii="Times New Roman" w:hAnsi="Times New Roman" w:cs="Times New Roman"/>
          <w:noProof/>
          <w:sz w:val="20"/>
          <w:lang w:val="en-US" w:eastAsia="en-US"/>
        </w:rPr>
        <w:drawing>
          <wp:inline distT="0" distB="0" distL="0" distR="0" wp14:anchorId="4D41BBA3" wp14:editId="389701EC">
            <wp:extent cx="3039979" cy="3039979"/>
            <wp:effectExtent l="0" t="0" r="825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tial_metabolites.png"/>
                    <pic:cNvPicPr/>
                  </pic:nvPicPr>
                  <pic:blipFill>
                    <a:blip r:embed="rId24">
                      <a:extLst>
                        <a:ext uri="{28A0092B-C50C-407E-A947-70E740481C1C}">
                          <a14:useLocalDpi xmlns:a14="http://schemas.microsoft.com/office/drawing/2010/main" val="0"/>
                        </a:ext>
                      </a:extLst>
                    </a:blip>
                    <a:stretch>
                      <a:fillRect/>
                    </a:stretch>
                  </pic:blipFill>
                  <pic:spPr>
                    <a:xfrm>
                      <a:off x="0" y="0"/>
                      <a:ext cx="3040228" cy="3040228"/>
                    </a:xfrm>
                    <a:prstGeom prst="rect">
                      <a:avLst/>
                    </a:prstGeom>
                  </pic:spPr>
                </pic:pic>
              </a:graphicData>
            </a:graphic>
          </wp:inline>
        </w:drawing>
      </w:r>
    </w:p>
    <w:p w14:paraId="3BD07AC8" w14:textId="044AB655" w:rsidR="00787022" w:rsidRPr="00B641C6" w:rsidRDefault="67CC0282" w:rsidP="00787022">
      <w:pPr>
        <w:spacing w:line="276" w:lineRule="auto"/>
        <w:jc w:val="both"/>
        <w:rPr>
          <w:rFonts w:ascii="Times New Roman" w:hAnsi="Times New Roman" w:cs="Times New Roman"/>
          <w:sz w:val="20"/>
        </w:rPr>
      </w:pPr>
      <w:r w:rsidRPr="67CC0282">
        <w:rPr>
          <w:rFonts w:ascii="Times New Roman" w:eastAsia="Times New Roman" w:hAnsi="Times New Roman" w:cs="Times New Roman"/>
          <w:sz w:val="20"/>
          <w:szCs w:val="20"/>
        </w:rPr>
        <w:t xml:space="preserve">Figure </w:t>
      </w:r>
      <w:r w:rsidR="00F90868">
        <w:rPr>
          <w:rFonts w:ascii="Times New Roman" w:eastAsia="Times New Roman" w:hAnsi="Times New Roman" w:cs="Times New Roman"/>
          <w:sz w:val="20"/>
          <w:szCs w:val="20"/>
        </w:rPr>
        <w:t>7</w:t>
      </w:r>
      <w:r w:rsidRPr="67CC0282">
        <w:rPr>
          <w:rFonts w:ascii="Times New Roman" w:eastAsia="Times New Roman" w:hAnsi="Times New Roman" w:cs="Times New Roman"/>
          <w:sz w:val="20"/>
          <w:szCs w:val="20"/>
        </w:rPr>
        <w:t xml:space="preserve"> – </w:t>
      </w:r>
      <w:r w:rsidR="00F90868">
        <w:rPr>
          <w:rFonts w:ascii="Times New Roman" w:eastAsia="Times New Roman" w:hAnsi="Times New Roman" w:cs="Times New Roman"/>
          <w:sz w:val="20"/>
          <w:szCs w:val="20"/>
        </w:rPr>
        <w:t>A subset of the network produced by MS2LDA and displayed by the visualisation tool. The network is a bipartite graph with two sets of nodes, corresponding to the Mass2Motifs (circles) and the parent ions (squares). An edge indicates that a Mass2Motif is found in the spectrum of the parent ion.</w:t>
      </w:r>
      <w:del w:id="701" w:author="Simon Rogers" w:date="2016-04-10T15:06:00Z">
        <w:r w:rsidR="00F90868" w:rsidDel="00966889">
          <w:rPr>
            <w:rFonts w:ascii="Times New Roman" w:eastAsia="Times New Roman" w:hAnsi="Times New Roman" w:cs="Times New Roman"/>
            <w:sz w:val="20"/>
            <w:szCs w:val="20"/>
          </w:rPr>
          <w:delText xml:space="preserve"> </w:delText>
        </w:r>
        <w:r w:rsidR="00913FBF" w:rsidDel="00966889">
          <w:rPr>
            <w:rFonts w:ascii="Times New Roman" w:eastAsia="Times New Roman" w:hAnsi="Times New Roman" w:cs="Times New Roman"/>
            <w:sz w:val="20"/>
            <w:szCs w:val="20"/>
          </w:rPr>
          <w:delText xml:space="preserve">An example of parent ions including multiple Mass2Motifs is highlighted in </w:delText>
        </w:r>
        <w:r w:rsidR="00F90868" w:rsidDel="00966889">
          <w:rPr>
            <w:rFonts w:ascii="Times New Roman" w:eastAsia="Times New Roman" w:hAnsi="Times New Roman" w:cs="Times New Roman"/>
            <w:sz w:val="20"/>
            <w:szCs w:val="20"/>
          </w:rPr>
          <w:delText>this subset of the network.</w:delText>
        </w:r>
      </w:del>
      <w:r w:rsidR="00F90868">
        <w:rPr>
          <w:rFonts w:ascii="Times New Roman" w:eastAsia="Times New Roman" w:hAnsi="Times New Roman" w:cs="Times New Roman"/>
          <w:sz w:val="20"/>
          <w:szCs w:val="20"/>
        </w:rPr>
        <w:t xml:space="preserve"> Parent ions and Mass2Motifs can be sized and coloured according to different ch</w:t>
      </w:r>
      <w:r w:rsidR="00FA626A">
        <w:rPr>
          <w:rFonts w:ascii="Times New Roman" w:eastAsia="Times New Roman" w:hAnsi="Times New Roman" w:cs="Times New Roman"/>
          <w:sz w:val="20"/>
          <w:szCs w:val="20"/>
        </w:rPr>
        <w:t>a</w:t>
      </w:r>
      <w:r w:rsidR="00F90868">
        <w:rPr>
          <w:rFonts w:ascii="Times New Roman" w:eastAsia="Times New Roman" w:hAnsi="Times New Roman" w:cs="Times New Roman"/>
          <w:sz w:val="20"/>
          <w:szCs w:val="20"/>
        </w:rPr>
        <w:t xml:space="preserve">racteristics of the data. In this example the parent ions have been coloured according to their fold change </w:t>
      </w:r>
      <w:r w:rsidR="00913FBF">
        <w:rPr>
          <w:rFonts w:ascii="Times New Roman" w:eastAsia="Times New Roman" w:hAnsi="Times New Roman" w:cs="Times New Roman"/>
          <w:sz w:val="20"/>
          <w:szCs w:val="20"/>
        </w:rPr>
        <w:t>between two</w:t>
      </w:r>
      <w:r w:rsidR="00F90868">
        <w:rPr>
          <w:rFonts w:ascii="Times New Roman" w:eastAsia="Times New Roman" w:hAnsi="Times New Roman" w:cs="Times New Roman"/>
          <w:sz w:val="20"/>
          <w:szCs w:val="20"/>
        </w:rPr>
        <w:t xml:space="preserve"> MS1 dataset</w:t>
      </w:r>
      <w:r w:rsidR="00913FBF">
        <w:rPr>
          <w:rFonts w:ascii="Times New Roman" w:eastAsia="Times New Roman" w:hAnsi="Times New Roman" w:cs="Times New Roman"/>
          <w:sz w:val="20"/>
          <w:szCs w:val="20"/>
        </w:rPr>
        <w:t>s of beer extracts</w:t>
      </w:r>
      <w:r w:rsidR="00FA626A">
        <w:rPr>
          <w:rFonts w:ascii="Times New Roman" w:eastAsia="Times New Roman" w:hAnsi="Times New Roman" w:cs="Times New Roman"/>
          <w:sz w:val="20"/>
          <w:szCs w:val="20"/>
        </w:rPr>
        <w:t xml:space="preserve"> (red if </w:t>
      </w:r>
      <w:commentRangeStart w:id="702"/>
      <w:r w:rsidR="00FA626A">
        <w:rPr>
          <w:rFonts w:ascii="Times New Roman" w:eastAsia="Times New Roman" w:hAnsi="Times New Roman" w:cs="Times New Roman"/>
          <w:sz w:val="20"/>
          <w:szCs w:val="20"/>
        </w:rPr>
        <w:t>&gt;</w:t>
      </w:r>
      <w:r w:rsidR="00913FBF">
        <w:rPr>
          <w:rFonts w:ascii="Times New Roman" w:eastAsia="Times New Roman" w:hAnsi="Times New Roman" w:cs="Times New Roman"/>
          <w:sz w:val="20"/>
          <w:szCs w:val="20"/>
        </w:rPr>
        <w:t>2</w:t>
      </w:r>
      <w:r w:rsidR="00C879DA">
        <w:rPr>
          <w:rFonts w:ascii="Times New Roman" w:eastAsia="Times New Roman" w:hAnsi="Times New Roman" w:cs="Times New Roman"/>
          <w:sz w:val="20"/>
          <w:szCs w:val="20"/>
        </w:rPr>
        <w:t>.72</w:t>
      </w:r>
      <w:r w:rsidR="00FA626A">
        <w:rPr>
          <w:rFonts w:ascii="Times New Roman" w:eastAsia="Times New Roman" w:hAnsi="Times New Roman" w:cs="Times New Roman"/>
          <w:sz w:val="20"/>
          <w:szCs w:val="20"/>
        </w:rPr>
        <w:t>, green if &lt;</w:t>
      </w:r>
      <w:r w:rsidR="00C879DA">
        <w:rPr>
          <w:rFonts w:ascii="Times New Roman" w:eastAsia="Times New Roman" w:hAnsi="Times New Roman" w:cs="Times New Roman"/>
          <w:sz w:val="20"/>
          <w:szCs w:val="20"/>
        </w:rPr>
        <w:t>0.37</w:t>
      </w:r>
      <w:r w:rsidR="00FA626A">
        <w:rPr>
          <w:rFonts w:ascii="Times New Roman" w:eastAsia="Times New Roman" w:hAnsi="Times New Roman" w:cs="Times New Roman"/>
          <w:sz w:val="20"/>
          <w:szCs w:val="20"/>
        </w:rPr>
        <w:t xml:space="preserve">, </w:t>
      </w:r>
      <w:commentRangeEnd w:id="702"/>
      <w:r w:rsidR="00966889">
        <w:rPr>
          <w:rStyle w:val="CommentReference"/>
        </w:rPr>
        <w:commentReference w:id="702"/>
      </w:r>
      <w:r w:rsidR="00FA626A">
        <w:rPr>
          <w:rFonts w:ascii="Times New Roman" w:eastAsia="Times New Roman" w:hAnsi="Times New Roman" w:cs="Times New Roman"/>
          <w:sz w:val="20"/>
          <w:szCs w:val="20"/>
        </w:rPr>
        <w:t>black otherwise)</w:t>
      </w:r>
      <w:r w:rsidR="00F90868">
        <w:rPr>
          <w:rFonts w:ascii="Times New Roman" w:eastAsia="Times New Roman" w:hAnsi="Times New Roman" w:cs="Times New Roman"/>
          <w:sz w:val="20"/>
          <w:szCs w:val="20"/>
        </w:rPr>
        <w:t xml:space="preserve"> and the Mass2Motifs have been sized according to the differential expression score </w:t>
      </w:r>
      <w:del w:id="703" w:author="Simon Rogers" w:date="2016-04-10T15:07:00Z">
        <w:r w:rsidR="00F90868" w:rsidDel="00966889">
          <w:rPr>
            <w:rFonts w:ascii="Times New Roman" w:eastAsia="Times New Roman" w:hAnsi="Times New Roman" w:cs="Times New Roman"/>
            <w:sz w:val="20"/>
            <w:szCs w:val="20"/>
          </w:rPr>
          <w:delText>they have been given by the</w:delText>
        </w:r>
      </w:del>
      <w:ins w:id="704" w:author="Simon Rogers" w:date="2016-04-10T15:07:00Z">
        <w:r w:rsidR="00966889">
          <w:rPr>
            <w:rFonts w:ascii="Times New Roman" w:eastAsia="Times New Roman" w:hAnsi="Times New Roman" w:cs="Times New Roman"/>
            <w:sz w:val="20"/>
            <w:szCs w:val="20"/>
          </w:rPr>
          <w:t>from</w:t>
        </w:r>
      </w:ins>
      <w:r w:rsidR="00F90868">
        <w:rPr>
          <w:rFonts w:ascii="Times New Roman" w:eastAsia="Times New Roman" w:hAnsi="Times New Roman" w:cs="Times New Roman"/>
          <w:sz w:val="20"/>
          <w:szCs w:val="20"/>
        </w:rPr>
        <w:t xml:space="preserve"> PLAGE </w:t>
      </w:r>
      <w:del w:id="705" w:author="Simon Rogers" w:date="2016-04-10T15:07:00Z">
        <w:r w:rsidR="00F90868" w:rsidDel="00966889">
          <w:rPr>
            <w:rFonts w:ascii="Times New Roman" w:eastAsia="Times New Roman" w:hAnsi="Times New Roman" w:cs="Times New Roman"/>
            <w:sz w:val="20"/>
            <w:szCs w:val="20"/>
          </w:rPr>
          <w:delText>algorithm</w:delText>
        </w:r>
      </w:del>
      <w:ins w:id="706" w:author="Simon Rogers" w:date="2016-04-10T15:07:00Z">
        <w:r w:rsidR="00966889">
          <w:rPr>
            <w:rFonts w:ascii="Times New Roman" w:eastAsia="Times New Roman" w:hAnsi="Times New Roman" w:cs="Times New Roman"/>
            <w:sz w:val="20"/>
            <w:szCs w:val="20"/>
          </w:rPr>
          <w:t>analysis</w:t>
        </w:r>
      </w:ins>
      <w:r w:rsidR="00F90868">
        <w:rPr>
          <w:rFonts w:ascii="Times New Roman" w:eastAsia="Times New Roman" w:hAnsi="Times New Roman" w:cs="Times New Roman"/>
          <w:sz w:val="20"/>
          <w:szCs w:val="20"/>
        </w:rPr>
        <w:t>.</w:t>
      </w:r>
      <w:del w:id="707" w:author="Simon Rogers" w:date="2016-04-10T15:07:00Z">
        <w:r w:rsidR="00FA626A" w:rsidDel="00DF087A">
          <w:rPr>
            <w:rFonts w:ascii="Times New Roman" w:eastAsia="Times New Roman" w:hAnsi="Times New Roman" w:cs="Times New Roman"/>
            <w:sz w:val="20"/>
            <w:szCs w:val="20"/>
          </w:rPr>
          <w:delText xml:space="preserve"> Note that one beneficial characteristic of the PLAGE method</w:delText>
        </w:r>
        <w:r w:rsidR="00585AA3" w:rsidDel="00DF087A">
          <w:rPr>
            <w:rFonts w:ascii="Times New Roman" w:eastAsia="Times New Roman" w:hAnsi="Times New Roman" w:cs="Times New Roman"/>
            <w:sz w:val="20"/>
            <w:szCs w:val="20"/>
          </w:rPr>
          <w:delText xml:space="preserve"> (and other methods that compute the change across a group of objects)</w:delText>
        </w:r>
        <w:r w:rsidR="00FA626A" w:rsidDel="00DF087A">
          <w:rPr>
            <w:rFonts w:ascii="Times New Roman" w:eastAsia="Times New Roman" w:hAnsi="Times New Roman" w:cs="Times New Roman"/>
            <w:sz w:val="20"/>
            <w:szCs w:val="20"/>
          </w:rPr>
          <w:delText xml:space="preserve"> is that groups of molecules can have high PLAGE scores even if many of the individual molecules have do not have large fold changes.</w:delText>
        </w:r>
      </w:del>
    </w:p>
    <w:p w14:paraId="48032013" w14:textId="38552352" w:rsidR="00787022" w:rsidRPr="00B641C6" w:rsidDel="00DF087A" w:rsidRDefault="67CC0282" w:rsidP="00787022">
      <w:pPr>
        <w:pStyle w:val="OurBody"/>
        <w:rPr>
          <w:del w:id="708" w:author="Simon Rogers" w:date="2016-04-10T15:08:00Z"/>
        </w:rPr>
      </w:pPr>
      <w:r>
        <w:t xml:space="preserve">The visualisation tool consists of </w:t>
      </w:r>
      <w:del w:id="709" w:author="Simon Rogers" w:date="2016-04-10T15:07:00Z">
        <w:r w:rsidDel="00DF087A">
          <w:delText xml:space="preserve">various </w:delText>
        </w:r>
      </w:del>
      <w:ins w:id="710" w:author="Simon Rogers" w:date="2016-04-10T15:07:00Z">
        <w:r w:rsidR="00DF087A">
          <w:t xml:space="preserve">several </w:t>
        </w:r>
      </w:ins>
      <w:r>
        <w:t>panels, each of which provides a different view on the MS2LDA output. The first is a network (</w:t>
      </w:r>
      <w:r w:rsidR="00F90868">
        <w:t xml:space="preserve">a </w:t>
      </w:r>
      <w:r>
        <w:t xml:space="preserve">subset of which with </w:t>
      </w:r>
      <w:r w:rsidR="00F90868">
        <w:t xml:space="preserve">various </w:t>
      </w:r>
      <w:r>
        <w:t xml:space="preserve">Mass2Motifs highlighted </w:t>
      </w:r>
      <w:r w:rsidR="00F90868">
        <w:t xml:space="preserve">is </w:t>
      </w:r>
      <w:r>
        <w:t xml:space="preserve">shown in Figure </w:t>
      </w:r>
      <w:r w:rsidR="00F90868">
        <w:t>7</w:t>
      </w:r>
      <w:r>
        <w:t xml:space="preserve">). </w:t>
      </w:r>
      <w:del w:id="711" w:author="Simon Rogers" w:date="2016-04-10T15:08:00Z">
        <w:r w:rsidDel="00DF087A">
          <w:delText>In this network, Mass2Motifs are shown as circles (with size proportional to their degree) and the MS1 peaks corresponding to the MS2 spectra as squares. An edge between a MS1 peak and a Mass2Motif denotes the inclusion of that Mass2Motif in the spectra.</w:delText>
        </w:r>
      </w:del>
    </w:p>
    <w:p w14:paraId="3AF25570" w14:textId="130619F8" w:rsidR="00787022" w:rsidRPr="00B641C6" w:rsidRDefault="67CC0282" w:rsidP="00787022">
      <w:pPr>
        <w:pStyle w:val="OurBody"/>
      </w:pPr>
      <w:r>
        <w:t xml:space="preserve">Selection of a Mass2Motif in the network allows the user to view all </w:t>
      </w:r>
      <w:del w:id="712" w:author="Simon Rogers" w:date="2016-04-10T15:08:00Z">
        <w:r w:rsidDel="00DF087A">
          <w:delText xml:space="preserve">of the </w:delText>
        </w:r>
      </w:del>
      <w:r>
        <w:t>spectra associated with that Mass2Motif</w:t>
      </w:r>
      <w:ins w:id="713" w:author="Simon Rogers" w:date="2016-04-10T15:09:00Z">
        <w:r w:rsidR="00F8104E">
          <w:t xml:space="preserve"> in a separate panel</w:t>
        </w:r>
      </w:ins>
      <w:r>
        <w:t xml:space="preserve"> with </w:t>
      </w:r>
      <w:del w:id="714" w:author="Simon Rogers" w:date="2016-04-10T15:08:00Z">
        <w:r w:rsidDel="00DF087A">
          <w:delText xml:space="preserve">the </w:delText>
        </w:r>
      </w:del>
      <w:r>
        <w:t xml:space="preserve">relevant fragments and neutral losses highlighted (in the style of e.g. Figures 3 and 4). </w:t>
      </w:r>
      <w:del w:id="715" w:author="Simon Rogers" w:date="2016-04-10T15:08:00Z">
        <w:r w:rsidDel="00DF087A">
          <w:delText>In addition</w:delText>
        </w:r>
      </w:del>
      <w:ins w:id="716" w:author="Simon Rogers" w:date="2016-04-10T15:09:00Z">
        <w:r w:rsidR="00F8104E">
          <w:t>In the final panel</w:t>
        </w:r>
      </w:ins>
      <w:r>
        <w:t xml:space="preserve">, the MS2LDAvis environment </w:t>
      </w:r>
      <w:del w:id="717" w:author="Simon Rogers" w:date="2016-04-10T15:09:00Z">
        <w:r w:rsidDel="00F8104E">
          <w:delText xml:space="preserve">includes </w:delText>
        </w:r>
      </w:del>
      <w:ins w:id="718" w:author="Simon Rogers" w:date="2016-04-10T15:09:00Z">
        <w:r w:rsidR="00F8104E">
          <w:t xml:space="preserve">shows </w:t>
        </w:r>
      </w:ins>
      <w:del w:id="719" w:author="Simon Rogers" w:date="2016-04-10T15:09:00Z">
        <w:r w:rsidDel="00F8104E">
          <w:delText xml:space="preserve">two </w:delText>
        </w:r>
      </w:del>
      <w:r>
        <w:t xml:space="preserve">frequency histograms that can be used to determine how consistently present the conserved fragments or losses are within the Mass2Motif. Examples for histidine related Mass2Motifs found in two of the beer extracts can be seen in Figure </w:t>
      </w:r>
      <w:r w:rsidR="00F90868">
        <w:t>8</w:t>
      </w:r>
      <w:r>
        <w:t>.</w:t>
      </w:r>
    </w:p>
    <w:p w14:paraId="7DC49009" w14:textId="77777777" w:rsidR="00787022" w:rsidRPr="00D81F7A" w:rsidRDefault="00787022" w:rsidP="00787022">
      <w:pPr>
        <w:pStyle w:val="Body"/>
        <w:rPr>
          <w:lang w:val="en-GB"/>
        </w:rPr>
      </w:pPr>
      <w:r w:rsidRPr="00281799">
        <w:rPr>
          <w:noProof/>
          <w:lang w:eastAsia="en-US"/>
        </w:rPr>
        <w:lastRenderedPageBreak/>
        <mc:AlternateContent>
          <mc:Choice Requires="wps">
            <w:drawing>
              <wp:anchor distT="0" distB="0" distL="114300" distR="114300" simplePos="0" relativeHeight="251680768" behindDoc="0" locked="0" layoutInCell="1" allowOverlap="1" wp14:anchorId="75EB3C74" wp14:editId="5C7B11DE">
                <wp:simplePos x="0" y="0"/>
                <wp:positionH relativeFrom="column">
                  <wp:posOffset>2459990</wp:posOffset>
                </wp:positionH>
                <wp:positionV relativeFrom="paragraph">
                  <wp:posOffset>1497965</wp:posOffset>
                </wp:positionV>
                <wp:extent cx="186055" cy="238125"/>
                <wp:effectExtent l="0" t="0" r="0" b="0"/>
                <wp:wrapNone/>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2D0AE4A" w14:textId="77777777" w:rsidR="00D403E3" w:rsidRDefault="00D403E3" w:rsidP="00787022">
                            <w:r>
                              <w:t>D</w:t>
                            </w: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5EB3C74" id="_x0000_t202" coordsize="21600,21600" o:spt="202" path="m0,0l0,21600,21600,21600,21600,0xe">
                <v:stroke joinstyle="miter"/>
                <v:path gradientshapeok="t" o:connecttype="rect"/>
              </v:shapetype>
              <v:shape id="Text_x0020_Box_x0020_25" o:spid="_x0000_s1042" type="#_x0000_t202" style="position:absolute;margin-left:193.7pt;margin-top:117.95pt;width:14.65pt;height:18.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" filled="f" stroked="f" strokeweight=".5pt">
                <v:textbox inset="3.6pt,,3.6pt">
                  <w:txbxContent>
                    <w:p w14:paraId="72D0AE4A" w14:textId="77777777" w:rsidR="00D403E3" w:rsidRDefault="00D403E3" w:rsidP="00787022">
                      <w:r>
                        <w:t>D</w:t>
                      </w:r>
                    </w:p>
                  </w:txbxContent>
                </v:textbox>
              </v:shape>
            </w:pict>
          </mc:Fallback>
        </mc:AlternateContent>
      </w:r>
      <w:r w:rsidRPr="00AF078F">
        <w:rPr>
          <w:noProof/>
          <w:lang w:eastAsia="en-US"/>
        </w:rPr>
        <mc:AlternateContent>
          <mc:Choice Requires="wps">
            <w:drawing>
              <wp:anchor distT="0" distB="0" distL="114300" distR="114300" simplePos="0" relativeHeight="251678720" behindDoc="0" locked="0" layoutInCell="1" allowOverlap="1" wp14:anchorId="786968DB" wp14:editId="7EE89962">
                <wp:simplePos x="0" y="0"/>
                <wp:positionH relativeFrom="column">
                  <wp:posOffset>2450465</wp:posOffset>
                </wp:positionH>
                <wp:positionV relativeFrom="paragraph">
                  <wp:posOffset>-81915</wp:posOffset>
                </wp:positionV>
                <wp:extent cx="186055" cy="238125"/>
                <wp:effectExtent l="0" t="0" r="0" b="0"/>
                <wp:wrapNone/>
                <wp:docPr id="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BB443E" w14:textId="77777777" w:rsidR="00D403E3" w:rsidRDefault="00D403E3" w:rsidP="00787022">
                            <w:r>
                              <w:t>B</w:t>
                            </w: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86968DB" id="Text_x0020_Box_x0020_21" o:spid="_x0000_s1043" type="#_x0000_t202" style="position:absolute;margin-left:192.95pt;margin-top:-6.4pt;width:14.65pt;height:18.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" filled="f" stroked="f" strokeweight=".5pt">
                <v:textbox inset="3.6pt,,3.6pt">
                  <w:txbxContent>
                    <w:p w14:paraId="4ABB443E" w14:textId="77777777" w:rsidR="00D403E3" w:rsidRDefault="00D403E3" w:rsidP="00787022">
                      <w:r>
                        <w:t>B</w:t>
                      </w:r>
                    </w:p>
                  </w:txbxContent>
                </v:textbox>
              </v:shape>
            </w:pict>
          </mc:Fallback>
        </mc:AlternateContent>
      </w:r>
      <w:r w:rsidRPr="00AF078F">
        <w:rPr>
          <w:noProof/>
          <w:lang w:eastAsia="en-US"/>
        </w:rPr>
        <mc:AlternateContent>
          <mc:Choice Requires="wps">
            <w:drawing>
              <wp:anchor distT="0" distB="0" distL="114300" distR="114300" simplePos="0" relativeHeight="251677696" behindDoc="0" locked="0" layoutInCell="1" allowOverlap="1" wp14:anchorId="3C51404F" wp14:editId="141CEC58">
                <wp:simplePos x="0" y="0"/>
                <wp:positionH relativeFrom="column">
                  <wp:posOffset>648970</wp:posOffset>
                </wp:positionH>
                <wp:positionV relativeFrom="paragraph">
                  <wp:posOffset>-81280</wp:posOffset>
                </wp:positionV>
                <wp:extent cx="186055" cy="238125"/>
                <wp:effectExtent l="0" t="0" r="0" b="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D35E601" w14:textId="77777777" w:rsidR="00D403E3" w:rsidRDefault="00D403E3" w:rsidP="00787022">
                            <w:r>
                              <w:t>A</w:t>
                            </w: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C51404F" id="Text_x0020_Box_x0020_19" o:spid="_x0000_s1044" type="#_x0000_t202" style="position:absolute;margin-left:51.1pt;margin-top:-6.35pt;width:14.65pt;height:18.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" filled="f" stroked="f" strokeweight=".5pt">
                <v:textbox inset="3.6pt,,3.6pt">
                  <w:txbxContent>
                    <w:p w14:paraId="0D35E601" w14:textId="77777777" w:rsidR="00D403E3" w:rsidRDefault="00D403E3" w:rsidP="00787022">
                      <w:r>
                        <w:t>A</w:t>
                      </w:r>
                    </w:p>
                  </w:txbxContent>
                </v:textbox>
              </v:shape>
            </w:pict>
          </mc:Fallback>
        </mc:AlternateContent>
      </w:r>
      <w:r w:rsidRPr="00AF078F">
        <w:rPr>
          <w:noProof/>
          <w:lang w:eastAsia="en-US"/>
        </w:rPr>
        <mc:AlternateContent>
          <mc:Choice Requires="wps">
            <w:drawing>
              <wp:anchor distT="0" distB="0" distL="114300" distR="114300" simplePos="0" relativeHeight="251679744" behindDoc="0" locked="0" layoutInCell="1" allowOverlap="1" wp14:anchorId="34A3B70C" wp14:editId="07B2215A">
                <wp:simplePos x="0" y="0"/>
                <wp:positionH relativeFrom="column">
                  <wp:posOffset>644525</wp:posOffset>
                </wp:positionH>
                <wp:positionV relativeFrom="paragraph">
                  <wp:posOffset>1488440</wp:posOffset>
                </wp:positionV>
                <wp:extent cx="186055" cy="238125"/>
                <wp:effectExtent l="0" t="0" r="0" b="0"/>
                <wp:wrapNone/>
                <wp:docPr id="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7C561EB" w14:textId="77777777" w:rsidR="00D403E3" w:rsidRDefault="00D403E3" w:rsidP="00787022">
                            <w:r>
                              <w:t>C</w:t>
                            </w: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4A3B70C" id="Text_x0020_Box_x0020_22" o:spid="_x0000_s1045" type="#_x0000_t202" style="position:absolute;margin-left:50.75pt;margin-top:117.2pt;width:14.65pt;height:1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" filled="f" stroked="f" strokeweight=".5pt">
                <v:textbox inset="3.6pt,,3.6pt">
                  <w:txbxContent>
                    <w:p w14:paraId="67C561EB" w14:textId="77777777" w:rsidR="00D403E3" w:rsidRDefault="00D403E3" w:rsidP="00787022">
                      <w:r>
                        <w:t>C</w:t>
                      </w:r>
                    </w:p>
                  </w:txbxContent>
                </v:textbox>
              </v:shape>
            </w:pict>
          </mc:Fallback>
        </mc:AlternateContent>
      </w:r>
      <w:r w:rsidRPr="00AF078F">
        <w:rPr>
          <w:noProof/>
          <w:lang w:eastAsia="en-US"/>
        </w:rPr>
        <w:drawing>
          <wp:inline distT="0" distB="0" distL="0" distR="0" wp14:anchorId="57B632F0" wp14:editId="03CD18B4">
            <wp:extent cx="2736227" cy="274320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25">
                      <a:extLst>
                        <a:ext uri="{28A0092B-C50C-407E-A947-70E740481C1C}">
                          <a14:useLocalDpi xmlns:a14="http://schemas.microsoft.com/office/drawing/2010/main" val="0"/>
                        </a:ext>
                      </a:extLst>
                    </a:blip>
                    <a:stretch>
                      <a:fillRect/>
                    </a:stretch>
                  </pic:blipFill>
                  <pic:spPr>
                    <a:xfrm>
                      <a:off x="0" y="0"/>
                      <a:ext cx="2736683" cy="2743657"/>
                    </a:xfrm>
                    <a:prstGeom prst="rect">
                      <a:avLst/>
                    </a:prstGeom>
                  </pic:spPr>
                </pic:pic>
              </a:graphicData>
            </a:graphic>
          </wp:inline>
        </w:drawing>
      </w:r>
    </w:p>
    <w:p w14:paraId="78D6AE1D" w14:textId="6FE08A75" w:rsidR="00787022" w:rsidRPr="00B641C6" w:rsidRDefault="67CC0282" w:rsidP="00787022">
      <w:pPr>
        <w:spacing w:line="276" w:lineRule="auto"/>
        <w:jc w:val="both"/>
        <w:rPr>
          <w:rFonts w:ascii="Times New Roman" w:hAnsi="Times New Roman" w:cs="Times New Roman"/>
          <w:sz w:val="20"/>
        </w:rPr>
      </w:pPr>
      <w:r w:rsidRPr="67CC0282">
        <w:rPr>
          <w:rFonts w:ascii="Times New Roman" w:eastAsia="Times New Roman" w:hAnsi="Times New Roman" w:cs="Times New Roman"/>
          <w:sz w:val="20"/>
          <w:szCs w:val="20"/>
        </w:rPr>
        <w:t xml:space="preserve">Figure </w:t>
      </w:r>
      <w:r w:rsidR="00F90868">
        <w:rPr>
          <w:rFonts w:ascii="Times New Roman" w:eastAsia="Times New Roman" w:hAnsi="Times New Roman" w:cs="Times New Roman"/>
          <w:sz w:val="20"/>
          <w:szCs w:val="20"/>
        </w:rPr>
        <w:t>8</w:t>
      </w:r>
      <w:r w:rsidRPr="67CC0282">
        <w:rPr>
          <w:rFonts w:ascii="Times New Roman" w:eastAsia="Times New Roman" w:hAnsi="Times New Roman" w:cs="Times New Roman"/>
          <w:sz w:val="20"/>
          <w:szCs w:val="20"/>
        </w:rPr>
        <w:t xml:space="preserve"> – Similar sets of fragment and loss features can be seen in the MS2LDAVis ‘Mass2Motif Feature Frequency’ histograms for histidine-related Mass2Motifs in </w:t>
      </w:r>
      <w:del w:id="720" w:author="Simon Rogers" w:date="2016-04-10T15:10:00Z">
        <w:r w:rsidRPr="67CC0282" w:rsidDel="00F8104E">
          <w:rPr>
            <w:rFonts w:ascii="Times New Roman" w:eastAsia="Times New Roman" w:hAnsi="Times New Roman" w:cs="Times New Roman"/>
            <w:sz w:val="20"/>
            <w:szCs w:val="20"/>
          </w:rPr>
          <w:delText xml:space="preserve">the </w:delText>
        </w:r>
      </w:del>
      <w:r w:rsidRPr="67CC0282">
        <w:rPr>
          <w:rFonts w:ascii="Times New Roman" w:eastAsia="Times New Roman" w:hAnsi="Times New Roman" w:cs="Times New Roman"/>
          <w:sz w:val="20"/>
          <w:szCs w:val="20"/>
        </w:rPr>
        <w:t xml:space="preserve">positive </w:t>
      </w:r>
      <w:del w:id="721" w:author="Simon Rogers" w:date="2016-04-10T15:10:00Z">
        <w:r w:rsidRPr="67CC0282" w:rsidDel="00F8104E">
          <w:rPr>
            <w:rFonts w:ascii="Times New Roman" w:eastAsia="Times New Roman" w:hAnsi="Times New Roman" w:cs="Times New Roman"/>
            <w:sz w:val="20"/>
            <w:szCs w:val="20"/>
          </w:rPr>
          <w:delText xml:space="preserve">ionization </w:delText>
        </w:r>
      </w:del>
      <w:r w:rsidRPr="67CC0282">
        <w:rPr>
          <w:rFonts w:ascii="Times New Roman" w:eastAsia="Times New Roman" w:hAnsi="Times New Roman" w:cs="Times New Roman"/>
          <w:sz w:val="20"/>
          <w:szCs w:val="20"/>
        </w:rPr>
        <w:t xml:space="preserve">mode of </w:t>
      </w:r>
      <w:del w:id="722" w:author="Simon Rogers" w:date="2016-04-10T15:10:00Z">
        <w:r w:rsidRPr="67CC0282" w:rsidDel="00F8104E">
          <w:rPr>
            <w:rFonts w:ascii="Times New Roman" w:eastAsia="Times New Roman" w:hAnsi="Times New Roman" w:cs="Times New Roman"/>
            <w:sz w:val="20"/>
            <w:szCs w:val="20"/>
          </w:rPr>
          <w:delText xml:space="preserve">the </w:delText>
        </w:r>
      </w:del>
      <w:r w:rsidRPr="67CC0282">
        <w:rPr>
          <w:rFonts w:ascii="Times New Roman" w:eastAsia="Times New Roman" w:hAnsi="Times New Roman" w:cs="Times New Roman"/>
          <w:sz w:val="20"/>
          <w:szCs w:val="20"/>
        </w:rPr>
        <w:t>beer1 (top) and beer3 (bottom)</w:t>
      </w:r>
      <w:del w:id="723" w:author="Simon Rogers" w:date="2016-04-10T15:10:00Z">
        <w:r w:rsidRPr="67CC0282" w:rsidDel="00F8104E">
          <w:rPr>
            <w:rFonts w:ascii="Times New Roman" w:eastAsia="Times New Roman" w:hAnsi="Times New Roman" w:cs="Times New Roman"/>
            <w:sz w:val="20"/>
            <w:szCs w:val="20"/>
          </w:rPr>
          <w:delText xml:space="preserve"> extracts</w:delText>
        </w:r>
      </w:del>
      <w:r w:rsidRPr="67CC0282">
        <w:rPr>
          <w:rFonts w:ascii="Times New Roman" w:eastAsia="Times New Roman" w:hAnsi="Times New Roman" w:cs="Times New Roman"/>
          <w:sz w:val="20"/>
          <w:szCs w:val="20"/>
        </w:rPr>
        <w:t xml:space="preserve">. </w:t>
      </w:r>
      <w:del w:id="724" w:author="Simon Rogers" w:date="2016-04-10T15:10:00Z">
        <w:r w:rsidRPr="67CC0282" w:rsidDel="00F8104E">
          <w:rPr>
            <w:rFonts w:ascii="Times New Roman" w:eastAsia="Times New Roman" w:hAnsi="Times New Roman" w:cs="Times New Roman"/>
            <w:sz w:val="20"/>
            <w:szCs w:val="20"/>
          </w:rPr>
          <w:delText xml:space="preserve">In </w:delText>
        </w:r>
      </w:del>
      <w:ins w:id="725" w:author="Simon Rogers" w:date="2016-04-10T15:10:00Z">
        <w:r w:rsidR="00F8104E">
          <w:rPr>
            <w:rFonts w:ascii="Times New Roman" w:eastAsia="Times New Roman" w:hAnsi="Times New Roman" w:cs="Times New Roman"/>
            <w:sz w:val="20"/>
            <w:szCs w:val="20"/>
          </w:rPr>
          <w:t>The</w:t>
        </w:r>
        <w:r w:rsidR="00F8104E" w:rsidRPr="67CC0282">
          <w:rPr>
            <w:rFonts w:ascii="Times New Roman" w:eastAsia="Times New Roman" w:hAnsi="Times New Roman" w:cs="Times New Roman"/>
            <w:sz w:val="20"/>
            <w:szCs w:val="20"/>
          </w:rPr>
          <w:t xml:space="preserve"> </w:t>
        </w:r>
      </w:ins>
      <w:del w:id="726" w:author="Simon Rogers" w:date="2016-04-10T15:10:00Z">
        <w:r w:rsidRPr="67CC0282" w:rsidDel="00F8104E">
          <w:rPr>
            <w:rFonts w:ascii="Times New Roman" w:eastAsia="Times New Roman" w:hAnsi="Times New Roman" w:cs="Times New Roman"/>
            <w:sz w:val="20"/>
            <w:szCs w:val="20"/>
          </w:rPr>
          <w:delText xml:space="preserve">both cases the </w:delText>
        </w:r>
      </w:del>
      <w:r w:rsidRPr="67CC0282">
        <w:rPr>
          <w:rFonts w:ascii="Times New Roman" w:eastAsia="Times New Roman" w:hAnsi="Times New Roman" w:cs="Times New Roman"/>
          <w:sz w:val="20"/>
          <w:szCs w:val="20"/>
        </w:rPr>
        <w:t>left-hand panel</w:t>
      </w:r>
      <w:ins w:id="727" w:author="Simon Rogers" w:date="2016-04-10T15:10:00Z">
        <w:r w:rsidR="00F8104E">
          <w:rPr>
            <w:rFonts w:ascii="Times New Roman" w:eastAsia="Times New Roman" w:hAnsi="Times New Roman" w:cs="Times New Roman"/>
            <w:sz w:val="20"/>
            <w:szCs w:val="20"/>
          </w:rPr>
          <w:t>s</w:t>
        </w:r>
      </w:ins>
      <w:r w:rsidRPr="67CC0282">
        <w:rPr>
          <w:rFonts w:ascii="Times New Roman" w:eastAsia="Times New Roman" w:hAnsi="Times New Roman" w:cs="Times New Roman"/>
          <w:sz w:val="20"/>
          <w:szCs w:val="20"/>
        </w:rPr>
        <w:t xml:space="preserve"> show</w:t>
      </w:r>
      <w:del w:id="728" w:author="Simon Rogers" w:date="2016-04-10T15:10:00Z">
        <w:r w:rsidRPr="67CC0282" w:rsidDel="00F8104E">
          <w:rPr>
            <w:rFonts w:ascii="Times New Roman" w:eastAsia="Times New Roman" w:hAnsi="Times New Roman" w:cs="Times New Roman"/>
            <w:sz w:val="20"/>
            <w:szCs w:val="20"/>
          </w:rPr>
          <w:delText>s</w:delText>
        </w:r>
      </w:del>
      <w:r w:rsidRPr="67CC0282">
        <w:rPr>
          <w:rFonts w:ascii="Times New Roman" w:eastAsia="Times New Roman" w:hAnsi="Times New Roman" w:cs="Times New Roman"/>
          <w:sz w:val="20"/>
          <w:szCs w:val="20"/>
        </w:rPr>
        <w:t xml:space="preserve"> the number of times each feature appears in spectra associated with this Mass2Motif </w:t>
      </w:r>
      <w:del w:id="729" w:author="Simon Rogers" w:date="2016-04-10T15:10:00Z">
        <w:r w:rsidRPr="67CC0282" w:rsidDel="00F8104E">
          <w:rPr>
            <w:rFonts w:ascii="Times New Roman" w:eastAsia="Times New Roman" w:hAnsi="Times New Roman" w:cs="Times New Roman"/>
            <w:sz w:val="20"/>
            <w:szCs w:val="20"/>
          </w:rPr>
          <w:delText xml:space="preserve">and </w:delText>
        </w:r>
      </w:del>
      <w:ins w:id="730" w:author="Simon Rogers" w:date="2016-04-10T15:10:00Z">
        <w:r w:rsidR="00F8104E">
          <w:rPr>
            <w:rFonts w:ascii="Times New Roman" w:eastAsia="Times New Roman" w:hAnsi="Times New Roman" w:cs="Times New Roman"/>
            <w:sz w:val="20"/>
            <w:szCs w:val="20"/>
          </w:rPr>
          <w:t>while</w:t>
        </w:r>
        <w:r w:rsidR="00F8104E" w:rsidRPr="67CC0282">
          <w:rPr>
            <w:rFonts w:ascii="Times New Roman" w:eastAsia="Times New Roman" w:hAnsi="Times New Roman" w:cs="Times New Roman"/>
            <w:sz w:val="20"/>
            <w:szCs w:val="20"/>
          </w:rPr>
          <w:t xml:space="preserve"> </w:t>
        </w:r>
      </w:ins>
      <w:r w:rsidRPr="67CC0282">
        <w:rPr>
          <w:rFonts w:ascii="Times New Roman" w:eastAsia="Times New Roman" w:hAnsi="Times New Roman" w:cs="Times New Roman"/>
          <w:sz w:val="20"/>
          <w:szCs w:val="20"/>
        </w:rPr>
        <w:t>the right-hand panel shows the proportion (red) of the total abundance (blue) of this feature within the dataset</w:t>
      </w:r>
      <w:ins w:id="731" w:author="Simon Rogers" w:date="2016-04-10T15:11:00Z">
        <w:r w:rsidR="00F8104E">
          <w:rPr>
            <w:rFonts w:ascii="Times New Roman" w:eastAsia="Times New Roman" w:hAnsi="Times New Roman" w:cs="Times New Roman"/>
            <w:sz w:val="20"/>
            <w:szCs w:val="20"/>
          </w:rPr>
          <w:t xml:space="preserve"> explained by this Mass2Morif</w:t>
        </w:r>
      </w:ins>
      <w:r w:rsidRPr="67CC0282">
        <w:rPr>
          <w:rFonts w:ascii="Times New Roman" w:eastAsia="Times New Roman" w:hAnsi="Times New Roman" w:cs="Times New Roman"/>
          <w:sz w:val="20"/>
          <w:szCs w:val="20"/>
        </w:rPr>
        <w:t xml:space="preserve">. For example, this Mass2Motif </w:t>
      </w:r>
      <w:del w:id="732" w:author="Simon Rogers" w:date="2016-04-10T15:11:00Z">
        <w:r w:rsidRPr="67CC0282" w:rsidDel="00F8104E">
          <w:rPr>
            <w:rFonts w:ascii="Times New Roman" w:eastAsia="Times New Roman" w:hAnsi="Times New Roman" w:cs="Times New Roman"/>
            <w:sz w:val="20"/>
            <w:szCs w:val="20"/>
          </w:rPr>
          <w:delText xml:space="preserve">explains </w:delText>
        </w:r>
      </w:del>
      <w:ins w:id="733" w:author="Simon Rogers" w:date="2016-04-10T15:11:00Z">
        <w:r w:rsidR="00F8104E">
          <w:rPr>
            <w:rFonts w:ascii="Times New Roman" w:eastAsia="Times New Roman" w:hAnsi="Times New Roman" w:cs="Times New Roman"/>
            <w:sz w:val="20"/>
            <w:szCs w:val="20"/>
          </w:rPr>
          <w:t>accounts for</w:t>
        </w:r>
        <w:r w:rsidR="00F8104E" w:rsidRPr="67CC0282">
          <w:rPr>
            <w:rFonts w:ascii="Times New Roman" w:eastAsia="Times New Roman" w:hAnsi="Times New Roman" w:cs="Times New Roman"/>
            <w:sz w:val="20"/>
            <w:szCs w:val="20"/>
          </w:rPr>
          <w:t xml:space="preserve"> </w:t>
        </w:r>
      </w:ins>
      <w:r w:rsidRPr="67CC0282">
        <w:rPr>
          <w:rFonts w:ascii="Times New Roman" w:eastAsia="Times New Roman" w:hAnsi="Times New Roman" w:cs="Times New Roman"/>
          <w:sz w:val="20"/>
          <w:szCs w:val="20"/>
        </w:rPr>
        <w:t xml:space="preserve">the vast majority of the total abundance observed for the fragment with mass 110.0718. Conversely, although the fragment with mass 95.0608 appears often in the spectra associated with this Mass2Motif, it appears widely elsewhere too. Because the analyses of the four beers </w:t>
      </w:r>
      <w:del w:id="734" w:author="Simon Rogers" w:date="2016-04-10T15:11:00Z">
        <w:r w:rsidRPr="67CC0282" w:rsidDel="00F8104E">
          <w:rPr>
            <w:rFonts w:ascii="Times New Roman" w:eastAsia="Times New Roman" w:hAnsi="Times New Roman" w:cs="Times New Roman"/>
            <w:sz w:val="20"/>
            <w:szCs w:val="20"/>
          </w:rPr>
          <w:delText xml:space="preserve">are </w:delText>
        </w:r>
      </w:del>
      <w:ins w:id="735" w:author="Simon Rogers" w:date="2016-04-10T15:11:00Z">
        <w:r w:rsidR="00F8104E">
          <w:rPr>
            <w:rFonts w:ascii="Times New Roman" w:eastAsia="Times New Roman" w:hAnsi="Times New Roman" w:cs="Times New Roman"/>
            <w:sz w:val="20"/>
            <w:szCs w:val="20"/>
          </w:rPr>
          <w:t>were</w:t>
        </w:r>
        <w:r w:rsidR="00F8104E" w:rsidRPr="67CC0282">
          <w:rPr>
            <w:rFonts w:ascii="Times New Roman" w:eastAsia="Times New Roman" w:hAnsi="Times New Roman" w:cs="Times New Roman"/>
            <w:sz w:val="20"/>
            <w:szCs w:val="20"/>
          </w:rPr>
          <w:t xml:space="preserve"> </w:t>
        </w:r>
      </w:ins>
      <w:r w:rsidRPr="67CC0282">
        <w:rPr>
          <w:rFonts w:ascii="Times New Roman" w:eastAsia="Times New Roman" w:hAnsi="Times New Roman" w:cs="Times New Roman"/>
          <w:sz w:val="20"/>
          <w:szCs w:val="20"/>
        </w:rPr>
        <w:t xml:space="preserve">done separately, </w:t>
      </w:r>
      <w:del w:id="736" w:author="Simon Rogers" w:date="2016-04-10T15:11:00Z">
        <w:r w:rsidRPr="67CC0282" w:rsidDel="00F8104E">
          <w:rPr>
            <w:rFonts w:ascii="Times New Roman" w:eastAsia="Times New Roman" w:hAnsi="Times New Roman" w:cs="Times New Roman"/>
            <w:sz w:val="20"/>
            <w:szCs w:val="20"/>
          </w:rPr>
          <w:delText xml:space="preserve">the </w:delText>
        </w:r>
      </w:del>
      <w:r w:rsidRPr="67CC0282">
        <w:rPr>
          <w:rFonts w:ascii="Times New Roman" w:eastAsia="Times New Roman" w:hAnsi="Times New Roman" w:cs="Times New Roman"/>
          <w:sz w:val="20"/>
          <w:szCs w:val="20"/>
        </w:rPr>
        <w:t xml:space="preserve">fragment masses do not </w:t>
      </w:r>
      <w:ins w:id="737" w:author="Simon Rogers" w:date="2016-04-10T15:11:00Z">
        <w:r w:rsidR="00F8104E">
          <w:rPr>
            <w:rFonts w:ascii="Times New Roman" w:eastAsia="Times New Roman" w:hAnsi="Times New Roman" w:cs="Times New Roman"/>
            <w:sz w:val="20"/>
            <w:szCs w:val="20"/>
          </w:rPr>
          <w:t xml:space="preserve">exactly </w:t>
        </w:r>
      </w:ins>
      <w:r w:rsidRPr="67CC0282">
        <w:rPr>
          <w:rFonts w:ascii="Times New Roman" w:eastAsia="Times New Roman" w:hAnsi="Times New Roman" w:cs="Times New Roman"/>
          <w:sz w:val="20"/>
          <w:szCs w:val="20"/>
        </w:rPr>
        <w:t xml:space="preserve">match </w:t>
      </w:r>
      <w:del w:id="738" w:author="Simon Rogers" w:date="2016-04-10T15:11:00Z">
        <w:r w:rsidRPr="67CC0282" w:rsidDel="00F8104E">
          <w:rPr>
            <w:rFonts w:ascii="Times New Roman" w:eastAsia="Times New Roman" w:hAnsi="Times New Roman" w:cs="Times New Roman"/>
            <w:sz w:val="20"/>
            <w:szCs w:val="20"/>
          </w:rPr>
          <w:delText>exactly from one sample to another</w:delText>
        </w:r>
      </w:del>
      <w:ins w:id="739" w:author="Simon Rogers" w:date="2016-04-10T15:11:00Z">
        <w:r w:rsidR="00F8104E">
          <w:rPr>
            <w:rFonts w:ascii="Times New Roman" w:eastAsia="Times New Roman" w:hAnsi="Times New Roman" w:cs="Times New Roman"/>
            <w:sz w:val="20"/>
            <w:szCs w:val="20"/>
          </w:rPr>
          <w:t>across samples</w:t>
        </w:r>
      </w:ins>
      <w:r w:rsidRPr="67CC0282">
        <w:rPr>
          <w:rFonts w:ascii="Times New Roman" w:eastAsia="Times New Roman" w:hAnsi="Times New Roman" w:cs="Times New Roman"/>
          <w:sz w:val="20"/>
          <w:szCs w:val="20"/>
        </w:rPr>
        <w:t>.</w:t>
      </w:r>
      <w:del w:id="740" w:author="Simon Rogers" w:date="2016-04-10T15:11:00Z">
        <w:r w:rsidRPr="67CC0282" w:rsidDel="00943D01">
          <w:rPr>
            <w:rFonts w:ascii="Times New Roman" w:eastAsia="Times New Roman" w:hAnsi="Times New Roman" w:cs="Times New Roman"/>
            <w:sz w:val="20"/>
            <w:szCs w:val="20"/>
          </w:rPr>
          <w:delText xml:space="preserve"> The small differences in fragment masses displayed for the two different beer data sets are a result of their independent analysis, i.e., the binning during the data transformation process.</w:delText>
        </w:r>
      </w:del>
      <w:del w:id="741" w:author="Simon Rogers" w:date="2016-04-10T15:12:00Z">
        <w:r w:rsidRPr="67CC0282" w:rsidDel="00943D01">
          <w:rPr>
            <w:rFonts w:ascii="Times New Roman" w:eastAsia="Times New Roman" w:hAnsi="Times New Roman" w:cs="Times New Roman"/>
            <w:sz w:val="20"/>
            <w:szCs w:val="20"/>
          </w:rPr>
          <w:delText xml:space="preserve"> In addition, the low abundant and widely present fragment 56.0498 is part of the histidine-related Mass2Motif in beer3, but is not present in beer1.</w:delText>
        </w:r>
      </w:del>
      <w:r w:rsidRPr="67CC0282">
        <w:rPr>
          <w:rFonts w:ascii="Times New Roman" w:eastAsia="Times New Roman" w:hAnsi="Times New Roman" w:cs="Times New Roman"/>
          <w:sz w:val="20"/>
          <w:szCs w:val="20"/>
        </w:rPr>
        <w:t xml:space="preserve"> </w:t>
      </w:r>
    </w:p>
    <w:p w14:paraId="1B1BC065" w14:textId="0F00C360" w:rsidR="00AF078F" w:rsidRPr="00787022" w:rsidRDefault="67CC0282" w:rsidP="00787022">
      <w:pPr>
        <w:spacing w:line="276" w:lineRule="auto"/>
        <w:jc w:val="both"/>
        <w:rPr>
          <w:rFonts w:ascii="Times New Roman" w:hAnsi="Times New Roman" w:cs="Times New Roman"/>
          <w:sz w:val="20"/>
        </w:rPr>
      </w:pPr>
      <w:r w:rsidRPr="67CC0282">
        <w:rPr>
          <w:rFonts w:ascii="Times New Roman" w:eastAsia="Times New Roman" w:hAnsi="Times New Roman" w:cs="Times New Roman"/>
          <w:sz w:val="20"/>
          <w:szCs w:val="20"/>
        </w:rPr>
        <w:t xml:space="preserve">The ‘Mass2Motif Feature Frequencies’ histograms (Figure </w:t>
      </w:r>
      <w:r w:rsidR="00F90868">
        <w:rPr>
          <w:rFonts w:ascii="Times New Roman" w:eastAsia="Times New Roman" w:hAnsi="Times New Roman" w:cs="Times New Roman"/>
          <w:sz w:val="20"/>
          <w:szCs w:val="20"/>
        </w:rPr>
        <w:t>8</w:t>
      </w:r>
      <w:r w:rsidRPr="67CC0282">
        <w:rPr>
          <w:rFonts w:ascii="Times New Roman" w:eastAsia="Times New Roman" w:hAnsi="Times New Roman" w:cs="Times New Roman"/>
          <w:sz w:val="20"/>
          <w:szCs w:val="20"/>
        </w:rPr>
        <w:t xml:space="preserve">-A, </w:t>
      </w:r>
      <w:r w:rsidR="00F90868">
        <w:rPr>
          <w:rFonts w:ascii="Times New Roman" w:eastAsia="Times New Roman" w:hAnsi="Times New Roman" w:cs="Times New Roman"/>
          <w:sz w:val="20"/>
          <w:szCs w:val="20"/>
        </w:rPr>
        <w:t>8</w:t>
      </w:r>
      <w:r w:rsidRPr="67CC0282">
        <w:rPr>
          <w:rFonts w:ascii="Times New Roman" w:eastAsia="Times New Roman" w:hAnsi="Times New Roman" w:cs="Times New Roman"/>
          <w:sz w:val="20"/>
          <w:szCs w:val="20"/>
        </w:rPr>
        <w:t xml:space="preserve">-C) display </w:t>
      </w:r>
      <w:ins w:id="742" w:author="Simon Rogers" w:date="2016-04-10T15:12:00Z">
        <w:r w:rsidR="00D95ACD">
          <w:rPr>
            <w:rFonts w:ascii="Times New Roman" w:eastAsia="Times New Roman" w:hAnsi="Times New Roman" w:cs="Times New Roman"/>
            <w:sz w:val="20"/>
            <w:szCs w:val="20"/>
          </w:rPr>
          <w:t>how often particular fragments or losses appear in spectra including this Mass2Motif, indicating their consistency.</w:t>
        </w:r>
      </w:ins>
      <w:del w:id="743" w:author="Simon Rogers" w:date="2016-04-10T15:12:00Z">
        <w:r w:rsidRPr="67CC0282" w:rsidDel="00D95ACD">
          <w:rPr>
            <w:rFonts w:ascii="Times New Roman" w:eastAsia="Times New Roman" w:hAnsi="Times New Roman" w:cs="Times New Roman"/>
            <w:sz w:val="20"/>
            <w:szCs w:val="20"/>
          </w:rPr>
          <w:delText xml:space="preserve">the number of </w:delText>
        </w:r>
      </w:del>
      <w:del w:id="744" w:author="Simon Rogers" w:date="2016-04-10T15:13:00Z">
        <w:r w:rsidRPr="67CC0282" w:rsidDel="00D95ACD">
          <w:rPr>
            <w:rFonts w:ascii="Times New Roman" w:eastAsia="Times New Roman" w:hAnsi="Times New Roman" w:cs="Times New Roman"/>
            <w:sz w:val="20"/>
            <w:szCs w:val="20"/>
          </w:rPr>
          <w:delText xml:space="preserve">fragmentation spectra </w:delText>
        </w:r>
        <w:r w:rsidRPr="007C2AEC" w:rsidDel="00D95ACD">
          <w:rPr>
            <w:rFonts w:ascii="Times New Roman" w:eastAsia="Times New Roman" w:hAnsi="Times New Roman" w:cs="Times New Roman"/>
            <w:sz w:val="20"/>
            <w:szCs w:val="20"/>
            <w:highlight w:val="yellow"/>
            <w:rPrChange w:id="745" w:author="Mike" w:date="2016-03-31T22:13:00Z">
              <w:rPr>
                <w:rFonts w:ascii="Times New Roman" w:eastAsia="Times New Roman" w:hAnsi="Times New Roman" w:cs="Times New Roman"/>
                <w:sz w:val="20"/>
                <w:szCs w:val="20"/>
              </w:rPr>
            </w:rPrChange>
          </w:rPr>
          <w:delText xml:space="preserve">including this Mass2Motif that include each particular fragment or </w:delText>
        </w:r>
        <w:commentRangeStart w:id="746"/>
        <w:r w:rsidRPr="007C2AEC" w:rsidDel="00D95ACD">
          <w:rPr>
            <w:rFonts w:ascii="Times New Roman" w:eastAsia="Times New Roman" w:hAnsi="Times New Roman" w:cs="Times New Roman"/>
            <w:sz w:val="20"/>
            <w:szCs w:val="20"/>
            <w:highlight w:val="yellow"/>
            <w:rPrChange w:id="747" w:author="Mike" w:date="2016-03-31T22:13:00Z">
              <w:rPr>
                <w:rFonts w:ascii="Times New Roman" w:eastAsia="Times New Roman" w:hAnsi="Times New Roman" w:cs="Times New Roman"/>
                <w:sz w:val="20"/>
                <w:szCs w:val="20"/>
              </w:rPr>
            </w:rPrChange>
          </w:rPr>
          <w:delText>loss</w:delText>
        </w:r>
        <w:commentRangeEnd w:id="746"/>
        <w:r w:rsidR="007C2AEC" w:rsidDel="00D95ACD">
          <w:rPr>
            <w:rStyle w:val="CommentReference"/>
          </w:rPr>
          <w:commentReference w:id="746"/>
        </w:r>
        <w:r w:rsidRPr="67CC0282" w:rsidDel="00D95ACD">
          <w:rPr>
            <w:rFonts w:ascii="Times New Roman" w:eastAsia="Times New Roman" w:hAnsi="Times New Roman" w:cs="Times New Roman"/>
            <w:sz w:val="20"/>
            <w:szCs w:val="20"/>
          </w:rPr>
          <w:delText>. This provides insight into how consistent this particular Mass2Motif is.</w:delText>
        </w:r>
      </w:del>
      <w:r w:rsidRPr="67CC0282">
        <w:rPr>
          <w:rFonts w:ascii="Times New Roman" w:eastAsia="Times New Roman" w:hAnsi="Times New Roman" w:cs="Times New Roman"/>
          <w:sz w:val="20"/>
          <w:szCs w:val="20"/>
        </w:rPr>
        <w:t xml:space="preserve"> For example, from Figure </w:t>
      </w:r>
      <w:r w:rsidR="00F90868">
        <w:rPr>
          <w:rFonts w:ascii="Times New Roman" w:eastAsia="Times New Roman" w:hAnsi="Times New Roman" w:cs="Times New Roman"/>
          <w:sz w:val="20"/>
          <w:szCs w:val="20"/>
        </w:rPr>
        <w:t>8</w:t>
      </w:r>
      <w:r w:rsidRPr="67CC0282">
        <w:rPr>
          <w:rFonts w:ascii="Times New Roman" w:eastAsia="Times New Roman" w:hAnsi="Times New Roman" w:cs="Times New Roman"/>
          <w:sz w:val="20"/>
          <w:szCs w:val="20"/>
        </w:rPr>
        <w:t xml:space="preserve">-A and </w:t>
      </w:r>
      <w:r w:rsidR="00F90868">
        <w:rPr>
          <w:rFonts w:ascii="Times New Roman" w:eastAsia="Times New Roman" w:hAnsi="Times New Roman" w:cs="Times New Roman"/>
          <w:sz w:val="20"/>
          <w:szCs w:val="20"/>
        </w:rPr>
        <w:t>8</w:t>
      </w:r>
      <w:r w:rsidRPr="67CC0282">
        <w:rPr>
          <w:rFonts w:ascii="Times New Roman" w:eastAsia="Times New Roman" w:hAnsi="Times New Roman" w:cs="Times New Roman"/>
          <w:sz w:val="20"/>
          <w:szCs w:val="20"/>
        </w:rPr>
        <w:t xml:space="preserve">-C we can see that </w:t>
      </w:r>
      <w:del w:id="748" w:author="Simon Rogers" w:date="2016-04-10T15:13:00Z">
        <w:r w:rsidRPr="67CC0282" w:rsidDel="00D95ACD">
          <w:rPr>
            <w:rFonts w:ascii="Times New Roman" w:eastAsia="Times New Roman" w:hAnsi="Times New Roman" w:cs="Times New Roman"/>
            <w:sz w:val="20"/>
            <w:szCs w:val="20"/>
          </w:rPr>
          <w:delText xml:space="preserve">the histidine Mass2Motifs are similar in the two beer extracts, with </w:delText>
        </w:r>
      </w:del>
      <w:r w:rsidRPr="67CC0282">
        <w:rPr>
          <w:rFonts w:ascii="Times New Roman" w:eastAsia="Times New Roman" w:hAnsi="Times New Roman" w:cs="Times New Roman"/>
          <w:sz w:val="20"/>
          <w:szCs w:val="20"/>
        </w:rPr>
        <w:t>the fragments 110.0718 ([C</w:t>
      </w:r>
      <w:r w:rsidRPr="67CC0282">
        <w:rPr>
          <w:rFonts w:ascii="Times New Roman" w:eastAsia="Times New Roman" w:hAnsi="Times New Roman" w:cs="Times New Roman"/>
          <w:sz w:val="20"/>
          <w:szCs w:val="20"/>
          <w:vertAlign w:val="subscript"/>
        </w:rPr>
        <w:t>5</w:t>
      </w:r>
      <w:r w:rsidRPr="67CC0282">
        <w:rPr>
          <w:rFonts w:ascii="Times New Roman" w:eastAsia="Times New Roman" w:hAnsi="Times New Roman" w:cs="Times New Roman"/>
          <w:sz w:val="20"/>
          <w:szCs w:val="20"/>
        </w:rPr>
        <w:t>H</w:t>
      </w:r>
      <w:r w:rsidRPr="67CC0282">
        <w:rPr>
          <w:rFonts w:ascii="Times New Roman" w:eastAsia="Times New Roman" w:hAnsi="Times New Roman" w:cs="Times New Roman"/>
          <w:sz w:val="20"/>
          <w:szCs w:val="20"/>
          <w:vertAlign w:val="subscript"/>
        </w:rPr>
        <w:t>8</w:t>
      </w:r>
      <w:r w:rsidRPr="67CC0282">
        <w:rPr>
          <w:rFonts w:ascii="Times New Roman" w:eastAsia="Times New Roman" w:hAnsi="Times New Roman" w:cs="Times New Roman"/>
          <w:sz w:val="20"/>
          <w:szCs w:val="20"/>
        </w:rPr>
        <w:t>N</w:t>
      </w:r>
      <w:r w:rsidRPr="67CC0282">
        <w:rPr>
          <w:rFonts w:ascii="Times New Roman" w:eastAsia="Times New Roman" w:hAnsi="Times New Roman" w:cs="Times New Roman"/>
          <w:sz w:val="20"/>
          <w:szCs w:val="20"/>
          <w:vertAlign w:val="subscript"/>
        </w:rPr>
        <w:t>3</w:t>
      </w:r>
      <w:r w:rsidRPr="67CC0282">
        <w:rPr>
          <w:rFonts w:ascii="Times New Roman" w:eastAsia="Times New Roman" w:hAnsi="Times New Roman" w:cs="Times New Roman"/>
          <w:sz w:val="20"/>
          <w:szCs w:val="20"/>
        </w:rPr>
        <w:t>]</w:t>
      </w:r>
      <w:r w:rsidRPr="67CC0282">
        <w:rPr>
          <w:rFonts w:ascii="Times New Roman" w:eastAsia="Times New Roman" w:hAnsi="Times New Roman" w:cs="Times New Roman"/>
          <w:sz w:val="20"/>
          <w:szCs w:val="20"/>
          <w:vertAlign w:val="superscript"/>
        </w:rPr>
        <w:t>+</w:t>
      </w:r>
      <w:r w:rsidRPr="67CC0282">
        <w:rPr>
          <w:rFonts w:ascii="Times New Roman" w:eastAsia="Times New Roman" w:hAnsi="Times New Roman" w:cs="Times New Roman"/>
          <w:sz w:val="20"/>
          <w:szCs w:val="20"/>
        </w:rPr>
        <w:t>) and 93.0450 ([C</w:t>
      </w:r>
      <w:r w:rsidRPr="67CC0282">
        <w:rPr>
          <w:rFonts w:ascii="Times New Roman" w:eastAsia="Times New Roman" w:hAnsi="Times New Roman" w:cs="Times New Roman"/>
          <w:sz w:val="20"/>
          <w:szCs w:val="20"/>
          <w:vertAlign w:val="subscript"/>
        </w:rPr>
        <w:t>5</w:t>
      </w:r>
      <w:r w:rsidRPr="67CC0282">
        <w:rPr>
          <w:rFonts w:ascii="Times New Roman" w:eastAsia="Times New Roman" w:hAnsi="Times New Roman" w:cs="Times New Roman"/>
          <w:sz w:val="20"/>
          <w:szCs w:val="20"/>
        </w:rPr>
        <w:t>H</w:t>
      </w:r>
      <w:r w:rsidRPr="67CC0282">
        <w:rPr>
          <w:rFonts w:ascii="Times New Roman" w:eastAsia="Times New Roman" w:hAnsi="Times New Roman" w:cs="Times New Roman"/>
          <w:sz w:val="20"/>
          <w:szCs w:val="20"/>
          <w:vertAlign w:val="subscript"/>
        </w:rPr>
        <w:t>5</w:t>
      </w:r>
      <w:r w:rsidRPr="67CC0282">
        <w:rPr>
          <w:rFonts w:ascii="Times New Roman" w:eastAsia="Times New Roman" w:hAnsi="Times New Roman" w:cs="Times New Roman"/>
          <w:sz w:val="20"/>
          <w:szCs w:val="20"/>
        </w:rPr>
        <w:t>N</w:t>
      </w:r>
      <w:r w:rsidRPr="67CC0282">
        <w:rPr>
          <w:rFonts w:ascii="Times New Roman" w:eastAsia="Times New Roman" w:hAnsi="Times New Roman" w:cs="Times New Roman"/>
          <w:sz w:val="20"/>
          <w:szCs w:val="20"/>
          <w:vertAlign w:val="subscript"/>
        </w:rPr>
        <w:t>2</w:t>
      </w:r>
      <w:r w:rsidRPr="67CC0282">
        <w:rPr>
          <w:rFonts w:ascii="Times New Roman" w:eastAsia="Times New Roman" w:hAnsi="Times New Roman" w:cs="Times New Roman"/>
          <w:sz w:val="20"/>
          <w:szCs w:val="20"/>
        </w:rPr>
        <w:t>]</w:t>
      </w:r>
      <w:r w:rsidRPr="67CC0282">
        <w:rPr>
          <w:rFonts w:ascii="Times New Roman" w:eastAsia="Times New Roman" w:hAnsi="Times New Roman" w:cs="Times New Roman"/>
          <w:sz w:val="20"/>
          <w:szCs w:val="20"/>
          <w:vertAlign w:val="superscript"/>
        </w:rPr>
        <w:t>+</w:t>
      </w:r>
      <w:r w:rsidRPr="67CC0282">
        <w:rPr>
          <w:rFonts w:ascii="Times New Roman" w:eastAsia="Times New Roman" w:hAnsi="Times New Roman" w:cs="Times New Roman"/>
          <w:sz w:val="20"/>
          <w:szCs w:val="20"/>
        </w:rPr>
        <w:t xml:space="preserve">) m/z </w:t>
      </w:r>
      <w:del w:id="749" w:author="Simon Rogers" w:date="2016-04-10T15:13:00Z">
        <w:r w:rsidRPr="67CC0282" w:rsidDel="00D95ACD">
          <w:rPr>
            <w:rFonts w:ascii="Times New Roman" w:eastAsia="Times New Roman" w:hAnsi="Times New Roman" w:cs="Times New Roman"/>
            <w:sz w:val="20"/>
            <w:szCs w:val="20"/>
          </w:rPr>
          <w:delText xml:space="preserve">being </w:delText>
        </w:r>
      </w:del>
      <w:ins w:id="750" w:author="Simon Rogers" w:date="2016-04-10T15:13:00Z">
        <w:r w:rsidR="00D95ACD">
          <w:rPr>
            <w:rFonts w:ascii="Times New Roman" w:eastAsia="Times New Roman" w:hAnsi="Times New Roman" w:cs="Times New Roman"/>
            <w:sz w:val="20"/>
            <w:szCs w:val="20"/>
          </w:rPr>
          <w:t>are</w:t>
        </w:r>
        <w:r w:rsidR="00D95ACD" w:rsidRPr="67CC0282">
          <w:rPr>
            <w:rFonts w:ascii="Times New Roman" w:eastAsia="Times New Roman" w:hAnsi="Times New Roman" w:cs="Times New Roman"/>
            <w:sz w:val="20"/>
            <w:szCs w:val="20"/>
          </w:rPr>
          <w:t xml:space="preserve"> </w:t>
        </w:r>
      </w:ins>
      <w:r w:rsidRPr="67CC0282">
        <w:rPr>
          <w:rFonts w:ascii="Times New Roman" w:eastAsia="Times New Roman" w:hAnsi="Times New Roman" w:cs="Times New Roman"/>
          <w:sz w:val="20"/>
          <w:szCs w:val="20"/>
        </w:rPr>
        <w:t xml:space="preserve">most consistently present in the </w:t>
      </w:r>
      <w:ins w:id="751" w:author="Simon Rogers" w:date="2016-04-10T15:13:00Z">
        <w:r w:rsidR="00D95ACD">
          <w:rPr>
            <w:rFonts w:ascii="Times New Roman" w:eastAsia="Times New Roman" w:hAnsi="Times New Roman" w:cs="Times New Roman"/>
            <w:sz w:val="20"/>
            <w:szCs w:val="20"/>
          </w:rPr>
          <w:t xml:space="preserve">histidine </w:t>
        </w:r>
      </w:ins>
      <w:r w:rsidRPr="67CC0282">
        <w:rPr>
          <w:rFonts w:ascii="Times New Roman" w:eastAsia="Times New Roman" w:hAnsi="Times New Roman" w:cs="Times New Roman"/>
          <w:sz w:val="20"/>
          <w:szCs w:val="20"/>
        </w:rPr>
        <w:t>Mass2Motifs</w:t>
      </w:r>
      <w:ins w:id="752" w:author="Simon Rogers" w:date="2016-04-10T15:14:00Z">
        <w:r w:rsidR="00D95ACD">
          <w:rPr>
            <w:rFonts w:ascii="Times New Roman" w:eastAsia="Times New Roman" w:hAnsi="Times New Roman" w:cs="Times New Roman"/>
            <w:sz w:val="20"/>
            <w:szCs w:val="20"/>
          </w:rPr>
          <w:t xml:space="preserve"> for Beer 1 and Beer 3</w:t>
        </w:r>
      </w:ins>
      <w:r w:rsidRPr="67CC0282">
        <w:rPr>
          <w:rFonts w:ascii="Times New Roman" w:eastAsia="Times New Roman" w:hAnsi="Times New Roman" w:cs="Times New Roman"/>
          <w:sz w:val="20"/>
          <w:szCs w:val="20"/>
        </w:rPr>
        <w:t xml:space="preserve">. The ‘Mass2Motif Global Frequencies’ histograms (Figure </w:t>
      </w:r>
      <w:r w:rsidR="00F90868">
        <w:rPr>
          <w:rFonts w:ascii="Times New Roman" w:eastAsia="Times New Roman" w:hAnsi="Times New Roman" w:cs="Times New Roman"/>
          <w:sz w:val="20"/>
          <w:szCs w:val="20"/>
        </w:rPr>
        <w:t>8</w:t>
      </w:r>
      <w:r w:rsidRPr="67CC0282">
        <w:rPr>
          <w:rFonts w:ascii="Times New Roman" w:eastAsia="Times New Roman" w:hAnsi="Times New Roman" w:cs="Times New Roman"/>
          <w:sz w:val="20"/>
          <w:szCs w:val="20"/>
        </w:rPr>
        <w:t xml:space="preserve">-B, </w:t>
      </w:r>
      <w:r w:rsidR="00F90868">
        <w:rPr>
          <w:rFonts w:ascii="Times New Roman" w:eastAsia="Times New Roman" w:hAnsi="Times New Roman" w:cs="Times New Roman"/>
          <w:sz w:val="20"/>
          <w:szCs w:val="20"/>
        </w:rPr>
        <w:t>8</w:t>
      </w:r>
      <w:r w:rsidRPr="67CC0282">
        <w:rPr>
          <w:rFonts w:ascii="Times New Roman" w:eastAsia="Times New Roman" w:hAnsi="Times New Roman" w:cs="Times New Roman"/>
          <w:sz w:val="20"/>
          <w:szCs w:val="20"/>
        </w:rPr>
        <w:t xml:space="preserve">-D) show how specific these fragments and losses are to this Mass2Motif. The blue bars show the total abundance of each fragment (or loss) in the entire dataset whilst the red bars show the abundance that can be attributed to this Mass2Motif. We see from Figures </w:t>
      </w:r>
      <w:r w:rsidR="00F90868">
        <w:rPr>
          <w:rFonts w:ascii="Times New Roman" w:eastAsia="Times New Roman" w:hAnsi="Times New Roman" w:cs="Times New Roman"/>
          <w:sz w:val="20"/>
          <w:szCs w:val="20"/>
        </w:rPr>
        <w:t>8</w:t>
      </w:r>
      <w:r w:rsidRPr="67CC0282">
        <w:rPr>
          <w:rFonts w:ascii="Times New Roman" w:eastAsia="Times New Roman" w:hAnsi="Times New Roman" w:cs="Times New Roman"/>
          <w:sz w:val="20"/>
          <w:szCs w:val="20"/>
        </w:rPr>
        <w:t xml:space="preserve">-B and </w:t>
      </w:r>
      <w:r w:rsidR="00F90868">
        <w:rPr>
          <w:rFonts w:ascii="Times New Roman" w:eastAsia="Times New Roman" w:hAnsi="Times New Roman" w:cs="Times New Roman"/>
          <w:sz w:val="20"/>
          <w:szCs w:val="20"/>
        </w:rPr>
        <w:t>8</w:t>
      </w:r>
      <w:r w:rsidRPr="67CC0282">
        <w:rPr>
          <w:rFonts w:ascii="Times New Roman" w:eastAsia="Times New Roman" w:hAnsi="Times New Roman" w:cs="Times New Roman"/>
          <w:sz w:val="20"/>
          <w:szCs w:val="20"/>
        </w:rPr>
        <w:t>-D that globally, most of the observed fragments with m/z 110.0718 ([C</w:t>
      </w:r>
      <w:r w:rsidRPr="67CC0282">
        <w:rPr>
          <w:rFonts w:ascii="Times New Roman" w:eastAsia="Times New Roman" w:hAnsi="Times New Roman" w:cs="Times New Roman"/>
          <w:sz w:val="20"/>
          <w:szCs w:val="20"/>
          <w:vertAlign w:val="subscript"/>
        </w:rPr>
        <w:t>5</w:t>
      </w:r>
      <w:r w:rsidRPr="67CC0282">
        <w:rPr>
          <w:rFonts w:ascii="Times New Roman" w:eastAsia="Times New Roman" w:hAnsi="Times New Roman" w:cs="Times New Roman"/>
          <w:sz w:val="20"/>
          <w:szCs w:val="20"/>
        </w:rPr>
        <w:t>H</w:t>
      </w:r>
      <w:r w:rsidRPr="67CC0282">
        <w:rPr>
          <w:rFonts w:ascii="Times New Roman" w:eastAsia="Times New Roman" w:hAnsi="Times New Roman" w:cs="Times New Roman"/>
          <w:sz w:val="20"/>
          <w:szCs w:val="20"/>
          <w:vertAlign w:val="subscript"/>
        </w:rPr>
        <w:t>8</w:t>
      </w:r>
      <w:r w:rsidRPr="67CC0282">
        <w:rPr>
          <w:rFonts w:ascii="Times New Roman" w:eastAsia="Times New Roman" w:hAnsi="Times New Roman" w:cs="Times New Roman"/>
          <w:sz w:val="20"/>
          <w:szCs w:val="20"/>
        </w:rPr>
        <w:t>N</w:t>
      </w:r>
      <w:r w:rsidRPr="67CC0282">
        <w:rPr>
          <w:rFonts w:ascii="Times New Roman" w:eastAsia="Times New Roman" w:hAnsi="Times New Roman" w:cs="Times New Roman"/>
          <w:sz w:val="20"/>
          <w:szCs w:val="20"/>
          <w:vertAlign w:val="subscript"/>
        </w:rPr>
        <w:t>3</w:t>
      </w:r>
      <w:r w:rsidRPr="67CC0282">
        <w:rPr>
          <w:rFonts w:ascii="Times New Roman" w:eastAsia="Times New Roman" w:hAnsi="Times New Roman" w:cs="Times New Roman"/>
          <w:sz w:val="20"/>
          <w:szCs w:val="20"/>
        </w:rPr>
        <w:t>]</w:t>
      </w:r>
      <w:r w:rsidRPr="67CC0282">
        <w:rPr>
          <w:rFonts w:ascii="Times New Roman" w:eastAsia="Times New Roman" w:hAnsi="Times New Roman" w:cs="Times New Roman"/>
          <w:sz w:val="20"/>
          <w:szCs w:val="20"/>
          <w:vertAlign w:val="superscript"/>
        </w:rPr>
        <w:t>+</w:t>
      </w:r>
      <w:r w:rsidRPr="67CC0282">
        <w:rPr>
          <w:rFonts w:ascii="Times New Roman" w:eastAsia="Times New Roman" w:hAnsi="Times New Roman" w:cs="Times New Roman"/>
          <w:sz w:val="20"/>
          <w:szCs w:val="20"/>
        </w:rPr>
        <w:t xml:space="preserve">) are explained by </w:t>
      </w:r>
      <w:del w:id="753" w:author="Simon Rogers" w:date="2016-04-10T15:15:00Z">
        <w:r w:rsidRPr="67CC0282" w:rsidDel="00D95ACD">
          <w:rPr>
            <w:rFonts w:ascii="Times New Roman" w:eastAsia="Times New Roman" w:hAnsi="Times New Roman" w:cs="Times New Roman"/>
            <w:sz w:val="20"/>
            <w:szCs w:val="20"/>
          </w:rPr>
          <w:delText>th</w:delText>
        </w:r>
      </w:del>
      <w:del w:id="754" w:author="Simon Rogers" w:date="2016-04-10T15:14:00Z">
        <w:r w:rsidRPr="67CC0282" w:rsidDel="00D95ACD">
          <w:rPr>
            <w:rFonts w:ascii="Times New Roman" w:eastAsia="Times New Roman" w:hAnsi="Times New Roman" w:cs="Times New Roman"/>
            <w:sz w:val="20"/>
            <w:szCs w:val="20"/>
          </w:rPr>
          <w:delText>e</w:delText>
        </w:r>
      </w:del>
      <w:ins w:id="755" w:author="Simon Rogers" w:date="2016-04-10T15:15:00Z">
        <w:r w:rsidR="00D95ACD">
          <w:rPr>
            <w:rFonts w:ascii="Times New Roman" w:eastAsia="Times New Roman" w:hAnsi="Times New Roman" w:cs="Times New Roman"/>
            <w:sz w:val="20"/>
            <w:szCs w:val="20"/>
          </w:rPr>
          <w:t>these</w:t>
        </w:r>
      </w:ins>
      <w:r w:rsidRPr="67CC0282">
        <w:rPr>
          <w:rFonts w:ascii="Times New Roman" w:eastAsia="Times New Roman" w:hAnsi="Times New Roman" w:cs="Times New Roman"/>
          <w:sz w:val="20"/>
          <w:szCs w:val="20"/>
        </w:rPr>
        <w:t xml:space="preserve"> histidine-related Mass2Motif</w:t>
      </w:r>
      <w:ins w:id="756" w:author="Simon Rogers" w:date="2016-04-10T15:15:00Z">
        <w:r w:rsidR="00D95ACD">
          <w:rPr>
            <w:rFonts w:ascii="Times New Roman" w:eastAsia="Times New Roman" w:hAnsi="Times New Roman" w:cs="Times New Roman"/>
            <w:sz w:val="20"/>
            <w:szCs w:val="20"/>
          </w:rPr>
          <w:t>s</w:t>
        </w:r>
      </w:ins>
      <w:r w:rsidRPr="67CC0282">
        <w:rPr>
          <w:rFonts w:ascii="Times New Roman" w:eastAsia="Times New Roman" w:hAnsi="Times New Roman" w:cs="Times New Roman"/>
          <w:sz w:val="20"/>
          <w:szCs w:val="20"/>
        </w:rPr>
        <w:t xml:space="preserve">, whereas </w:t>
      </w:r>
      <w:ins w:id="757" w:author="Simon Rogers" w:date="2016-04-10T15:14:00Z">
        <w:r w:rsidR="00D95ACD">
          <w:rPr>
            <w:rFonts w:ascii="Times New Roman" w:eastAsia="Times New Roman" w:hAnsi="Times New Roman" w:cs="Times New Roman"/>
            <w:sz w:val="20"/>
            <w:szCs w:val="20"/>
          </w:rPr>
          <w:t>although the fragment at m/z 95.0608 is con</w:t>
        </w:r>
      </w:ins>
      <w:ins w:id="758" w:author="Simon Rogers" w:date="2016-04-10T15:15:00Z">
        <w:r w:rsidR="00D95ACD">
          <w:rPr>
            <w:rFonts w:ascii="Times New Roman" w:eastAsia="Times New Roman" w:hAnsi="Times New Roman" w:cs="Times New Roman"/>
            <w:sz w:val="20"/>
            <w:szCs w:val="20"/>
          </w:rPr>
          <w:t>s</w:t>
        </w:r>
      </w:ins>
      <w:ins w:id="759" w:author="Simon Rogers" w:date="2016-04-10T15:14:00Z">
        <w:r w:rsidR="00D95ACD">
          <w:rPr>
            <w:rFonts w:ascii="Times New Roman" w:eastAsia="Times New Roman" w:hAnsi="Times New Roman" w:cs="Times New Roman"/>
            <w:sz w:val="20"/>
            <w:szCs w:val="20"/>
          </w:rPr>
          <w:t>istently present in these Mass2Motif</w:t>
        </w:r>
      </w:ins>
      <w:ins w:id="760" w:author="Simon Rogers" w:date="2016-04-10T15:15:00Z">
        <w:r w:rsidR="00D95ACD">
          <w:rPr>
            <w:rFonts w:ascii="Times New Roman" w:eastAsia="Times New Roman" w:hAnsi="Times New Roman" w:cs="Times New Roman"/>
            <w:sz w:val="20"/>
            <w:szCs w:val="20"/>
          </w:rPr>
          <w:t>s it is also abundantly present elsewhere.</w:t>
        </w:r>
      </w:ins>
      <w:del w:id="761" w:author="Simon Rogers" w:date="2016-04-10T15:15:00Z">
        <w:r w:rsidRPr="67CC0282" w:rsidDel="00D95ACD">
          <w:rPr>
            <w:rFonts w:ascii="Times New Roman" w:eastAsia="Times New Roman" w:hAnsi="Times New Roman" w:cs="Times New Roman"/>
            <w:sz w:val="20"/>
            <w:szCs w:val="20"/>
          </w:rPr>
          <w:delText>only a small fraction of the mass fragments with m/z 95.0608 are explained by the histidine-related Mass2Motif.</w:delText>
        </w:r>
      </w:del>
      <w:del w:id="762" w:author="Simon Rogers" w:date="2016-04-10T15:16:00Z">
        <w:r w:rsidRPr="67CC0282" w:rsidDel="00D95ACD">
          <w:rPr>
            <w:rFonts w:ascii="Times New Roman" w:eastAsia="Times New Roman" w:hAnsi="Times New Roman" w:cs="Times New Roman"/>
            <w:sz w:val="20"/>
            <w:szCs w:val="20"/>
          </w:rPr>
          <w:delText xml:space="preserve"> This demonstrates a key </w:delText>
        </w:r>
      </w:del>
      <w:del w:id="763" w:author="Simon Rogers" w:date="2016-04-10T15:15:00Z">
        <w:r w:rsidRPr="67CC0282" w:rsidDel="00D95ACD">
          <w:rPr>
            <w:rFonts w:ascii="Times New Roman" w:eastAsia="Times New Roman" w:hAnsi="Times New Roman" w:cs="Times New Roman"/>
            <w:sz w:val="20"/>
            <w:szCs w:val="20"/>
          </w:rPr>
          <w:delText xml:space="preserve">strength </w:delText>
        </w:r>
      </w:del>
      <w:del w:id="764" w:author="Simon Rogers" w:date="2016-04-10T15:16:00Z">
        <w:r w:rsidRPr="67CC0282" w:rsidDel="00D95ACD">
          <w:rPr>
            <w:rFonts w:ascii="Times New Roman" w:eastAsia="Times New Roman" w:hAnsi="Times New Roman" w:cs="Times New Roman"/>
            <w:sz w:val="20"/>
            <w:szCs w:val="20"/>
          </w:rPr>
          <w:delText>of MS2LDA.</w:delText>
        </w:r>
      </w:del>
      <w:r w:rsidRPr="67CC0282">
        <w:rPr>
          <w:rFonts w:ascii="Times New Roman" w:eastAsia="Times New Roman" w:hAnsi="Times New Roman" w:cs="Times New Roman"/>
          <w:sz w:val="20"/>
          <w:szCs w:val="20"/>
        </w:rPr>
        <w:t xml:space="preserve"> </w:t>
      </w:r>
      <w:del w:id="765" w:author="Simon Rogers" w:date="2016-04-10T15:16:00Z">
        <w:r w:rsidRPr="67CC0282" w:rsidDel="00D95ACD">
          <w:rPr>
            <w:rFonts w:ascii="Times New Roman" w:eastAsia="Times New Roman" w:hAnsi="Times New Roman" w:cs="Times New Roman"/>
            <w:sz w:val="20"/>
            <w:szCs w:val="20"/>
          </w:rPr>
          <w:delText xml:space="preserve">If </w:delText>
        </w:r>
      </w:del>
      <w:ins w:id="766" w:author="Simon Rogers" w:date="2016-04-10T15:16:00Z">
        <w:r w:rsidR="00D95ACD">
          <w:rPr>
            <w:rFonts w:ascii="Times New Roman" w:eastAsia="Times New Roman" w:hAnsi="Times New Roman" w:cs="Times New Roman"/>
            <w:sz w:val="20"/>
            <w:szCs w:val="20"/>
          </w:rPr>
          <w:t xml:space="preserve">Had </w:t>
        </w:r>
      </w:ins>
      <w:r w:rsidRPr="67CC0282">
        <w:rPr>
          <w:rFonts w:ascii="Times New Roman" w:eastAsia="Times New Roman" w:hAnsi="Times New Roman" w:cs="Times New Roman"/>
          <w:sz w:val="20"/>
          <w:szCs w:val="20"/>
        </w:rPr>
        <w:t xml:space="preserve">we manually extracted all spectra including m/z 95.0608 we would be faced with a vast number of spectra. By learning the relationships that exist between groups of fragments and losses, MS2LDA is able to provide us with groups of metabolites that are much more likely to be chemically related than spectra or metabolites collected based on the presence of one fragment only. The MS2LDAViz code runs from within the </w:t>
      </w:r>
      <w:proofErr w:type="spellStart"/>
      <w:r w:rsidRPr="67CC0282">
        <w:rPr>
          <w:rFonts w:ascii="Times New Roman" w:eastAsia="Times New Roman" w:hAnsi="Times New Roman" w:cs="Times New Roman"/>
          <w:sz w:val="20"/>
          <w:szCs w:val="20"/>
        </w:rPr>
        <w:t>iPython</w:t>
      </w:r>
      <w:proofErr w:type="spellEnd"/>
      <w:r w:rsidRPr="67CC0282">
        <w:rPr>
          <w:rFonts w:ascii="Times New Roman" w:eastAsia="Times New Roman" w:hAnsi="Times New Roman" w:cs="Times New Roman"/>
          <w:sz w:val="20"/>
          <w:szCs w:val="20"/>
        </w:rPr>
        <w:t xml:space="preserve"> environment </w:t>
      </w:r>
      <w:r w:rsidR="00F90868">
        <w:rPr>
          <w:rFonts w:ascii="Times New Roman" w:eastAsia="Times New Roman" w:hAnsi="Times New Roman" w:cs="Times New Roman"/>
          <w:sz w:val="20"/>
          <w:szCs w:val="20"/>
        </w:rPr>
        <w:t xml:space="preserve">and </w:t>
      </w:r>
      <w:r w:rsidRPr="67CC0282">
        <w:rPr>
          <w:rFonts w:ascii="Times New Roman" w:eastAsia="Times New Roman" w:hAnsi="Times New Roman" w:cs="Times New Roman"/>
          <w:sz w:val="20"/>
          <w:szCs w:val="20"/>
        </w:rPr>
        <w:t>is available in our code repository.</w:t>
      </w:r>
    </w:p>
    <w:p w14:paraId="264CFE9E" w14:textId="77777777" w:rsidR="00787022" w:rsidRDefault="00787022" w:rsidP="006D3566">
      <w:pPr>
        <w:pStyle w:val="Body"/>
        <w:spacing w:after="0"/>
        <w:rPr>
          <w:rStyle w:val="None"/>
          <w:rFonts w:ascii="Times New Roman" w:hAnsi="Times New Roman" w:cs="Times New Roman"/>
          <w:b/>
          <w:bCs/>
          <w:sz w:val="24"/>
          <w:szCs w:val="20"/>
          <w:lang w:val="en-GB"/>
        </w:rPr>
      </w:pPr>
    </w:p>
    <w:p w14:paraId="420F6397" w14:textId="77777777" w:rsidR="0087339A" w:rsidRPr="00E85869" w:rsidRDefault="67CC0282" w:rsidP="006D3566">
      <w:pPr>
        <w:pStyle w:val="Body"/>
        <w:spacing w:after="0"/>
        <w:rPr>
          <w:rFonts w:ascii="Times New Roman" w:hAnsi="Times New Roman" w:cs="Times New Roman"/>
          <w:sz w:val="24"/>
          <w:szCs w:val="20"/>
          <w:lang w:val="en-GB"/>
        </w:rPr>
      </w:pPr>
      <w:r w:rsidRPr="67CC0282">
        <w:rPr>
          <w:rStyle w:val="None"/>
          <w:rFonts w:ascii="Times New Roman" w:eastAsia="Times New Roman" w:hAnsi="Times New Roman" w:cs="Times New Roman"/>
          <w:b/>
          <w:bCs/>
          <w:sz w:val="24"/>
          <w:szCs w:val="24"/>
          <w:lang w:val="en-GB"/>
        </w:rPr>
        <w:t>4. Discussion</w:t>
      </w:r>
    </w:p>
    <w:p w14:paraId="636C5F1C" w14:textId="6B0413E2" w:rsidR="006D3566" w:rsidRPr="00E85869" w:rsidRDefault="67CC0282" w:rsidP="002448BC">
      <w:pPr>
        <w:pStyle w:val="OurBody"/>
      </w:pPr>
      <w:r w:rsidRPr="67CC0282">
        <w:rPr>
          <w:rFonts w:eastAsia="Times New Roman"/>
        </w:rPr>
        <w:t xml:space="preserve">Our motivation for </w:t>
      </w:r>
      <w:del w:id="767" w:author="Simon Rogers" w:date="2016-04-10T15:17:00Z">
        <w:r w:rsidRPr="67CC0282" w:rsidDel="00D403E3">
          <w:rPr>
            <w:rFonts w:eastAsia="Times New Roman"/>
          </w:rPr>
          <w:delText xml:space="preserve">the </w:delText>
        </w:r>
      </w:del>
      <w:ins w:id="768" w:author="Simon Rogers" w:date="2016-04-10T15:17:00Z">
        <w:r w:rsidR="00D403E3">
          <w:rPr>
            <w:rFonts w:eastAsia="Times New Roman"/>
          </w:rPr>
          <w:t>developing</w:t>
        </w:r>
        <w:r w:rsidR="00D403E3" w:rsidRPr="67CC0282">
          <w:rPr>
            <w:rFonts w:eastAsia="Times New Roman"/>
          </w:rPr>
          <w:t xml:space="preserve"> </w:t>
        </w:r>
      </w:ins>
      <w:r w:rsidRPr="67CC0282">
        <w:rPr>
          <w:rFonts w:eastAsia="Times New Roman"/>
        </w:rPr>
        <w:t xml:space="preserve">MS2LDA </w:t>
      </w:r>
      <w:del w:id="769" w:author="Simon Rogers" w:date="2016-04-10T15:17:00Z">
        <w:r w:rsidRPr="67CC0282" w:rsidDel="00D403E3">
          <w:rPr>
            <w:rFonts w:eastAsia="Times New Roman"/>
          </w:rPr>
          <w:delText xml:space="preserve">approach stemmed </w:delText>
        </w:r>
      </w:del>
      <w:ins w:id="770" w:author="Simon Rogers" w:date="2016-04-10T15:17:00Z">
        <w:r w:rsidR="00D403E3">
          <w:rPr>
            <w:rFonts w:eastAsia="Times New Roman"/>
          </w:rPr>
          <w:t xml:space="preserve">came </w:t>
        </w:r>
      </w:ins>
      <w:r w:rsidRPr="67CC0282">
        <w:rPr>
          <w:rFonts w:eastAsia="Times New Roman"/>
        </w:rPr>
        <w:t>from the idea that conserved fragments and neutral losses can be indicative of substructures shared by multiple molecules</w:t>
      </w:r>
      <w:ins w:id="771" w:author="Simon Rogers" w:date="2016-04-10T15:17:00Z">
        <w:r w:rsidR="00D403E3">
          <w:rPr>
            <w:rFonts w:eastAsia="Times New Roman"/>
          </w:rPr>
          <w:t>, and the parallels we saw between this and LDA analysis of text documents</w:t>
        </w:r>
      </w:ins>
      <w:r w:rsidRPr="67CC0282">
        <w:rPr>
          <w:rFonts w:eastAsia="Times New Roman"/>
        </w:rPr>
        <w:t xml:space="preserve">. Our results demonstrate </w:t>
      </w:r>
      <w:del w:id="772" w:author="Simon Rogers" w:date="2016-04-10T15:17:00Z">
        <w:r w:rsidRPr="67CC0282" w:rsidDel="00D403E3">
          <w:rPr>
            <w:rFonts w:eastAsia="Times New Roman"/>
          </w:rPr>
          <w:delText>that this is indeed the case</w:delText>
        </w:r>
      </w:del>
      <w:ins w:id="773" w:author="Simon Rogers" w:date="2016-04-10T15:17:00Z">
        <w:r w:rsidR="00D403E3">
          <w:rPr>
            <w:rFonts w:eastAsia="Times New Roman"/>
          </w:rPr>
          <w:t>the benefits of this approach to analysis</w:t>
        </w:r>
      </w:ins>
      <w:r w:rsidRPr="67CC0282">
        <w:rPr>
          <w:rFonts w:eastAsia="Times New Roman"/>
        </w:rPr>
        <w:t>. None of the tools released so far allow for substructure mining in an unsupervised manner from a mass spectrometry based fragmentation data set whil</w:t>
      </w:r>
      <w:ins w:id="774" w:author="Simon Rogers" w:date="2016-04-10T15:18:00Z">
        <w:r w:rsidR="00D403E3">
          <w:rPr>
            <w:rFonts w:eastAsia="Times New Roman"/>
          </w:rPr>
          <w:t>st</w:t>
        </w:r>
      </w:ins>
      <w:del w:id="775" w:author="Simon Rogers" w:date="2016-04-10T15:18:00Z">
        <w:r w:rsidRPr="67CC0282" w:rsidDel="00D403E3">
          <w:rPr>
            <w:rFonts w:eastAsia="Times New Roman"/>
          </w:rPr>
          <w:delText>e</w:delText>
        </w:r>
      </w:del>
      <w:r w:rsidRPr="67CC0282">
        <w:rPr>
          <w:rFonts w:eastAsia="Times New Roman"/>
        </w:rPr>
        <w:t xml:space="preserve"> also allowing for multiple structural features or substructures to be present within one fragmented metabolite. Thus MS2LDA can group molecules that share substructures but do not necessarily have high similarity across their entire MS2 spectra. We show that MS2LDA </w:t>
      </w:r>
      <w:del w:id="776" w:author="Simon Rogers" w:date="2016-04-10T15:18:00Z">
        <w:r w:rsidRPr="67CC0282" w:rsidDel="00D403E3">
          <w:rPr>
            <w:rFonts w:eastAsia="Times New Roman"/>
          </w:rPr>
          <w:delText xml:space="preserve">effectively </w:delText>
        </w:r>
      </w:del>
      <w:r w:rsidRPr="67CC0282">
        <w:rPr>
          <w:rFonts w:eastAsia="Times New Roman"/>
        </w:rPr>
        <w:t xml:space="preserve">reduces complex fragmentation data sets into fragmented metabolites explained by one or more patterns of concurring mass fragments or neutral losses </w:t>
      </w:r>
      <w:ins w:id="777" w:author="Simon Rogers" w:date="2016-04-10T15:19:00Z">
        <w:r w:rsidR="00817667">
          <w:rPr>
            <w:rFonts w:eastAsia="Times New Roman"/>
          </w:rPr>
          <w:t xml:space="preserve">-- </w:t>
        </w:r>
      </w:ins>
      <w:del w:id="778" w:author="Simon Rogers" w:date="2016-04-10T15:19:00Z">
        <w:r w:rsidRPr="67CC0282" w:rsidDel="00817667">
          <w:rPr>
            <w:rFonts w:eastAsia="Times New Roman"/>
          </w:rPr>
          <w:delText xml:space="preserve">(which we termed </w:delText>
        </w:r>
      </w:del>
      <w:r w:rsidRPr="67CC0282">
        <w:rPr>
          <w:rFonts w:eastAsia="Times New Roman"/>
        </w:rPr>
        <w:t>Mass2Motifs.</w:t>
      </w:r>
      <w:del w:id="779" w:author="Simon Rogers" w:date="2016-04-10T15:19:00Z">
        <w:r w:rsidRPr="67CC0282" w:rsidDel="00817667">
          <w:rPr>
            <w:rFonts w:eastAsia="Times New Roman"/>
          </w:rPr>
          <w:delText>)</w:delText>
        </w:r>
      </w:del>
      <w:r w:rsidRPr="67CC0282">
        <w:rPr>
          <w:rFonts w:eastAsia="Times New Roman"/>
        </w:rPr>
        <w:t xml:space="preserve"> </w:t>
      </w:r>
      <w:del w:id="780" w:author="Simon Rogers" w:date="2016-04-10T15:19:00Z">
        <w:r w:rsidRPr="67CC0282" w:rsidDel="00817667">
          <w:rPr>
            <w:rFonts w:eastAsia="Times New Roman"/>
          </w:rPr>
          <w:delText>Furthermore, w</w:delText>
        </w:r>
      </w:del>
      <w:ins w:id="781" w:author="Simon Rogers" w:date="2016-04-10T15:19:00Z">
        <w:r w:rsidR="00817667">
          <w:rPr>
            <w:rFonts w:eastAsia="Times New Roman"/>
          </w:rPr>
          <w:t>W</w:t>
        </w:r>
      </w:ins>
      <w:r w:rsidRPr="67CC0282">
        <w:rPr>
          <w:rFonts w:eastAsia="Times New Roman"/>
        </w:rPr>
        <w:t xml:space="preserve">e were able to </w:t>
      </w:r>
      <w:ins w:id="782" w:author="Simon Rogers" w:date="2016-04-10T15:19:00Z">
        <w:r w:rsidR="00817667">
          <w:rPr>
            <w:rFonts w:eastAsia="Times New Roman"/>
          </w:rPr>
          <w:t xml:space="preserve">manually structurally </w:t>
        </w:r>
      </w:ins>
      <w:del w:id="783" w:author="Mike" w:date="2016-03-31T22:15:00Z">
        <w:r w:rsidRPr="67CC0282" w:rsidDel="007C2AEC">
          <w:rPr>
            <w:rFonts w:eastAsia="Times New Roman"/>
          </w:rPr>
          <w:delText xml:space="preserve">structurally </w:delText>
        </w:r>
      </w:del>
      <w:r w:rsidRPr="67CC0282">
        <w:rPr>
          <w:rFonts w:eastAsia="Times New Roman"/>
        </w:rPr>
        <w:t xml:space="preserve">annotate those Mass2Motifs </w:t>
      </w:r>
      <w:ins w:id="784" w:author="Mike" w:date="2016-03-31T22:15:00Z">
        <w:del w:id="785" w:author="Simon Rogers" w:date="2016-04-10T15:19:00Z">
          <w:r w:rsidR="007C2AEC" w:rsidRPr="67CC0282" w:rsidDel="00817667">
            <w:rPr>
              <w:rFonts w:eastAsia="Times New Roman"/>
            </w:rPr>
            <w:delText xml:space="preserve">structurally </w:delText>
          </w:r>
        </w:del>
      </w:ins>
      <w:r w:rsidRPr="67CC0282">
        <w:rPr>
          <w:rFonts w:eastAsia="Times New Roman"/>
        </w:rPr>
        <w:t xml:space="preserve">with biochemically relevant structural features (Supporting Tables S-1 and S-2). The majority of those annotated Mass2Motifs were </w:t>
      </w:r>
      <w:r w:rsidRPr="67CC0282">
        <w:rPr>
          <w:rFonts w:eastAsia="Times New Roman"/>
        </w:rPr>
        <w:lastRenderedPageBreak/>
        <w:t>independently found in several of the beer extracts analysed. Whil</w:t>
      </w:r>
      <w:ins w:id="786" w:author="Simon Rogers" w:date="2016-04-10T15:19:00Z">
        <w:r w:rsidR="00817667">
          <w:rPr>
            <w:rFonts w:eastAsia="Times New Roman"/>
          </w:rPr>
          <w:t>st</w:t>
        </w:r>
      </w:ins>
      <w:del w:id="787" w:author="Simon Rogers" w:date="2016-04-10T15:19:00Z">
        <w:r w:rsidRPr="67CC0282" w:rsidDel="00817667">
          <w:rPr>
            <w:rFonts w:eastAsia="Times New Roman"/>
          </w:rPr>
          <w:delText>e</w:delText>
        </w:r>
      </w:del>
      <w:r w:rsidRPr="67CC0282">
        <w:rPr>
          <w:rFonts w:eastAsia="Times New Roman"/>
        </w:rPr>
        <w:t xml:space="preserve"> the molecular content of the beers differed slightly, similar metabolites and Mass2Motifs were found to be present in </w:t>
      </w:r>
      <w:del w:id="788" w:author="Simon Rogers" w:date="2016-04-10T15:19:00Z">
        <w:r w:rsidRPr="67CC0282" w:rsidDel="00817667">
          <w:rPr>
            <w:rFonts w:eastAsia="Times New Roman"/>
          </w:rPr>
          <w:delText xml:space="preserve">the </w:delText>
        </w:r>
      </w:del>
      <w:ins w:id="789" w:author="Simon Rogers" w:date="2016-04-10T15:19:00Z">
        <w:r w:rsidR="00817667">
          <w:rPr>
            <w:rFonts w:eastAsia="Times New Roman"/>
          </w:rPr>
          <w:t>all</w:t>
        </w:r>
        <w:r w:rsidR="00817667" w:rsidRPr="67CC0282">
          <w:rPr>
            <w:rFonts w:eastAsia="Times New Roman"/>
          </w:rPr>
          <w:t xml:space="preserve"> </w:t>
        </w:r>
      </w:ins>
      <w:r w:rsidRPr="67CC0282">
        <w:rPr>
          <w:rFonts w:eastAsia="Times New Roman"/>
        </w:rPr>
        <w:t xml:space="preserve">input files analysed. Thus, MS2LDA not only successfully discovered the conserved mass fragmental patterns present within one fragmented beer extract, but also across different fragmentation files. </w:t>
      </w:r>
    </w:p>
    <w:p w14:paraId="4F89AB68" w14:textId="21039A10" w:rsidR="0087339A" w:rsidRPr="00E85869" w:rsidRDefault="67CC0282" w:rsidP="002448BC">
      <w:pPr>
        <w:pStyle w:val="OurBody"/>
      </w:pPr>
      <w:r w:rsidRPr="67CC0282">
        <w:rPr>
          <w:rFonts w:eastAsia="Times New Roman"/>
        </w:rPr>
        <w:t xml:space="preserve">As is true for most tools working with mass spectrometry fragmentation data, MS2LDA relies on correct and clean MS1 peak - MS2 spectrum pairs. As a result of the stochastic nature of data-dependent fragmentation and the co-elution of isobaric compounds (molecules with nearly identical m/z values), some MS2 spectra can be contaminated by fragments of other unrelated molecules, and possibly cause incorrect associations between Mass2Motifs and MS1 peaks. As such, MS2LDA works best for complex mixtures where a large number of metabolites (MS1 peaks) are fragmented and information-rich MS2 spectra are produced using for instance, ramped energy or stepped energy (as was used in our study.) Additionally, MS2LDA </w:t>
      </w:r>
      <w:del w:id="790" w:author="Simon Rogers" w:date="2016-04-10T15:20:00Z">
        <w:r w:rsidRPr="67CC0282" w:rsidDel="00817667">
          <w:rPr>
            <w:rFonts w:eastAsia="Times New Roman"/>
          </w:rPr>
          <w:delText xml:space="preserve">benefits </w:delText>
        </w:r>
      </w:del>
      <w:ins w:id="791" w:author="Simon Rogers" w:date="2016-04-10T15:20:00Z">
        <w:r w:rsidR="00817667">
          <w:rPr>
            <w:rFonts w:eastAsia="Times New Roman"/>
          </w:rPr>
          <w:t xml:space="preserve">is suited to </w:t>
        </w:r>
      </w:ins>
      <w:del w:id="792" w:author="Simon Rogers" w:date="2016-04-10T15:20:00Z">
        <w:r w:rsidRPr="67CC0282" w:rsidDel="00817667">
          <w:rPr>
            <w:rFonts w:eastAsia="Times New Roman"/>
          </w:rPr>
          <w:delText xml:space="preserve">from </w:delText>
        </w:r>
      </w:del>
      <w:r w:rsidRPr="67CC0282">
        <w:rPr>
          <w:rFonts w:eastAsia="Times New Roman"/>
        </w:rPr>
        <w:t xml:space="preserve">high-resolution </w:t>
      </w:r>
      <w:del w:id="793" w:author="Simon Rogers" w:date="2016-04-10T15:20:00Z">
        <w:r w:rsidRPr="67CC0282" w:rsidDel="00817667">
          <w:rPr>
            <w:rFonts w:eastAsia="Times New Roman"/>
          </w:rPr>
          <w:delText>mass spectrometry</w:delText>
        </w:r>
      </w:del>
      <w:ins w:id="794" w:author="Simon Rogers" w:date="2016-04-10T15:20:00Z">
        <w:r w:rsidR="00817667">
          <w:rPr>
            <w:rFonts w:eastAsia="Times New Roman"/>
          </w:rPr>
          <w:t>MS</w:t>
        </w:r>
      </w:ins>
      <w:r w:rsidRPr="67CC0282">
        <w:rPr>
          <w:rFonts w:eastAsia="Times New Roman"/>
        </w:rPr>
        <w:t xml:space="preserve"> fragmentation</w:t>
      </w:r>
      <w:del w:id="795" w:author="Simon Rogers" w:date="2016-04-10T15:20:00Z">
        <w:r w:rsidRPr="67CC0282" w:rsidDel="00817667">
          <w:rPr>
            <w:rFonts w:eastAsia="Times New Roman"/>
          </w:rPr>
          <w:delText xml:space="preserve"> spectra</w:delText>
        </w:r>
      </w:del>
      <w:r w:rsidRPr="67CC0282">
        <w:rPr>
          <w:rFonts w:eastAsia="Times New Roman"/>
        </w:rPr>
        <w:t xml:space="preserve">, as it </w:t>
      </w:r>
      <w:del w:id="796" w:author="Simon Rogers" w:date="2016-04-10T15:20:00Z">
        <w:r w:rsidRPr="67CC0282" w:rsidDel="00783F17">
          <w:rPr>
            <w:rFonts w:eastAsia="Times New Roman"/>
          </w:rPr>
          <w:delText>allows for the</w:delText>
        </w:r>
      </w:del>
      <w:ins w:id="797" w:author="Simon Rogers" w:date="2016-04-10T15:20:00Z">
        <w:r w:rsidR="00783F17">
          <w:rPr>
            <w:rFonts w:eastAsia="Times New Roman"/>
          </w:rPr>
          <w:t>can</w:t>
        </w:r>
      </w:ins>
      <w:r w:rsidRPr="67CC0282">
        <w:rPr>
          <w:rFonts w:eastAsia="Times New Roman"/>
        </w:rPr>
        <w:t xml:space="preserve"> differentia</w:t>
      </w:r>
      <w:ins w:id="798" w:author="Simon Rogers" w:date="2016-04-10T15:20:00Z">
        <w:r w:rsidR="00783F17">
          <w:rPr>
            <w:rFonts w:eastAsia="Times New Roman"/>
          </w:rPr>
          <w:t>te</w:t>
        </w:r>
      </w:ins>
      <w:del w:id="799" w:author="Simon Rogers" w:date="2016-04-10T15:20:00Z">
        <w:r w:rsidRPr="67CC0282" w:rsidDel="00783F17">
          <w:rPr>
            <w:rFonts w:eastAsia="Times New Roman"/>
          </w:rPr>
          <w:delText>tion of</w:delText>
        </w:r>
      </w:del>
      <w:r w:rsidRPr="67CC0282">
        <w:rPr>
          <w:rFonts w:eastAsia="Times New Roman"/>
        </w:rPr>
        <w:t xml:space="preserve"> an increased number of mass fragments and neutral losses</w:t>
      </w:r>
      <w:ins w:id="800" w:author="Simon Rogers" w:date="2016-04-10T15:21:00Z">
        <w:r w:rsidR="00783F17">
          <w:rPr>
            <w:rFonts w:eastAsia="Times New Roman"/>
          </w:rPr>
          <w:t>,</w:t>
        </w:r>
      </w:ins>
      <w:del w:id="801" w:author="Simon Rogers" w:date="2016-04-10T15:21:00Z">
        <w:r w:rsidRPr="67CC0282" w:rsidDel="00783F17">
          <w:rPr>
            <w:rFonts w:eastAsia="Times New Roman"/>
          </w:rPr>
          <w:delText>.</w:delText>
        </w:r>
      </w:del>
      <w:r w:rsidRPr="67CC0282">
        <w:rPr>
          <w:rFonts w:eastAsia="Times New Roman"/>
        </w:rPr>
        <w:t xml:space="preserve"> </w:t>
      </w:r>
      <w:del w:id="802" w:author="Simon Rogers" w:date="2016-04-10T15:21:00Z">
        <w:r w:rsidRPr="67CC0282" w:rsidDel="00783F17">
          <w:rPr>
            <w:rFonts w:eastAsia="Times New Roman"/>
          </w:rPr>
          <w:delText xml:space="preserve">This makes a difference </w:delText>
        </w:r>
      </w:del>
      <w:r w:rsidRPr="67CC0282">
        <w:rPr>
          <w:rFonts w:eastAsia="Times New Roman"/>
        </w:rPr>
        <w:t xml:space="preserve">even at </w:t>
      </w:r>
      <w:del w:id="803" w:author="Simon Rogers" w:date="2016-04-10T15:21:00Z">
        <w:r w:rsidRPr="67CC0282" w:rsidDel="00783F17">
          <w:rPr>
            <w:rFonts w:eastAsia="Times New Roman"/>
          </w:rPr>
          <w:delText xml:space="preserve">the </w:delText>
        </w:r>
      </w:del>
      <w:r w:rsidRPr="67CC0282">
        <w:rPr>
          <w:rFonts w:eastAsia="Times New Roman"/>
        </w:rPr>
        <w:t>low</w:t>
      </w:r>
      <w:del w:id="804" w:author="Simon Rogers" w:date="2016-04-10T15:21:00Z">
        <w:r w:rsidRPr="67CC0282" w:rsidDel="00783F17">
          <w:rPr>
            <w:rFonts w:eastAsia="Times New Roman"/>
          </w:rPr>
          <w:delText>er</w:delText>
        </w:r>
      </w:del>
      <w:r w:rsidRPr="67CC0282">
        <w:rPr>
          <w:rFonts w:eastAsia="Times New Roman"/>
        </w:rPr>
        <w:t xml:space="preserve"> mass range of </w:t>
      </w:r>
      <w:ins w:id="805" w:author="Simon Rogers" w:date="2016-04-10T15:21:00Z">
        <w:r w:rsidR="00783F17">
          <w:rPr>
            <w:rFonts w:eastAsia="Times New Roman"/>
          </w:rPr>
          <w:t>(</w:t>
        </w:r>
      </w:ins>
      <w:r w:rsidRPr="67CC0282">
        <w:rPr>
          <w:rFonts w:eastAsia="Times New Roman"/>
        </w:rPr>
        <w:t>50 -70 m/z</w:t>
      </w:r>
      <w:ins w:id="806" w:author="Simon Rogers" w:date="2016-04-10T15:21:00Z">
        <w:r w:rsidR="00783F17">
          <w:rPr>
            <w:rFonts w:eastAsia="Times New Roman"/>
          </w:rPr>
          <w:t xml:space="preserve">; </w:t>
        </w:r>
      </w:ins>
      <w:del w:id="807" w:author="Simon Rogers" w:date="2016-04-10T15:21:00Z">
        <w:r w:rsidRPr="67CC0282" w:rsidDel="00783F17">
          <w:rPr>
            <w:rFonts w:eastAsia="Times New Roman"/>
          </w:rPr>
          <w:delText xml:space="preserve"> (</w:delText>
        </w:r>
      </w:del>
      <w:r w:rsidRPr="67CC0282">
        <w:rPr>
          <w:rFonts w:eastAsia="Times New Roman"/>
        </w:rPr>
        <w:t xml:space="preserve">see Supporting Information section 5.7). </w:t>
      </w:r>
    </w:p>
    <w:p w14:paraId="6F81A6BF" w14:textId="0B48A5FD" w:rsidR="00A86BC8" w:rsidRPr="00E85869" w:rsidRDefault="67CC0282" w:rsidP="002448BC">
      <w:pPr>
        <w:pStyle w:val="OurBody"/>
      </w:pPr>
      <w:r w:rsidRPr="67CC0282">
        <w:rPr>
          <w:rFonts w:eastAsia="Times New Roman"/>
        </w:rPr>
        <w:t>Whil</w:t>
      </w:r>
      <w:ins w:id="808" w:author="Simon Rogers" w:date="2016-04-10T15:21:00Z">
        <w:r w:rsidR="00D87067">
          <w:rPr>
            <w:rFonts w:eastAsia="Times New Roman"/>
          </w:rPr>
          <w:t>st</w:t>
        </w:r>
      </w:ins>
      <w:del w:id="809" w:author="Simon Rogers" w:date="2016-04-10T15:21:00Z">
        <w:r w:rsidRPr="67CC0282" w:rsidDel="00D87067">
          <w:rPr>
            <w:rFonts w:eastAsia="Times New Roman"/>
          </w:rPr>
          <w:delText>e</w:delText>
        </w:r>
      </w:del>
      <w:r w:rsidRPr="67CC0282">
        <w:rPr>
          <w:rFonts w:eastAsia="Times New Roman"/>
        </w:rPr>
        <w:t xml:space="preserve"> the Mass2Motifs resulting from the MS2LDA workflow need to be manually annotated, </w:t>
      </w:r>
      <w:ins w:id="810" w:author="Simon Rogers" w:date="2016-04-10T15:21:00Z">
        <w:r w:rsidR="00D87067">
          <w:rPr>
            <w:rFonts w:eastAsia="Times New Roman"/>
          </w:rPr>
          <w:t xml:space="preserve">we found this to be a fairly straightforward task and </w:t>
        </w:r>
      </w:ins>
      <w:r w:rsidRPr="67CC0282">
        <w:rPr>
          <w:rFonts w:eastAsia="Times New Roman"/>
        </w:rPr>
        <w:t xml:space="preserve">once this </w:t>
      </w:r>
      <w:del w:id="811" w:author="Simon Rogers" w:date="2016-04-10T15:21:00Z">
        <w:r w:rsidRPr="67CC0282" w:rsidDel="00D87067">
          <w:rPr>
            <w:rFonts w:eastAsia="Times New Roman"/>
          </w:rPr>
          <w:delText xml:space="preserve">essential step </w:delText>
        </w:r>
      </w:del>
      <w:r w:rsidRPr="67CC0282">
        <w:rPr>
          <w:rFonts w:eastAsia="Times New Roman"/>
        </w:rPr>
        <w:t xml:space="preserve">has been performed, the validated structural features or substructures can be propagated onto all </w:t>
      </w:r>
      <w:ins w:id="812" w:author="Simon Rogers" w:date="2016-04-10T15:22:00Z">
        <w:r w:rsidR="00D87067">
          <w:rPr>
            <w:rFonts w:eastAsia="Times New Roman"/>
          </w:rPr>
          <w:t xml:space="preserve">connected </w:t>
        </w:r>
      </w:ins>
      <w:r w:rsidRPr="67CC0282">
        <w:rPr>
          <w:rFonts w:eastAsia="Times New Roman"/>
        </w:rPr>
        <w:t>MS2 spectra</w:t>
      </w:r>
      <w:del w:id="813" w:author="Simon Rogers" w:date="2016-04-10T15:22:00Z">
        <w:r w:rsidRPr="67CC0282" w:rsidDel="00D87067">
          <w:rPr>
            <w:rFonts w:eastAsia="Times New Roman"/>
          </w:rPr>
          <w:delText xml:space="preserve"> that can be explained by a particular Mass2Motif</w:delText>
        </w:r>
      </w:del>
      <w:r w:rsidRPr="67CC0282">
        <w:rPr>
          <w:rFonts w:eastAsia="Times New Roman"/>
        </w:rPr>
        <w:t xml:space="preserve">. </w:t>
      </w:r>
      <w:ins w:id="814" w:author="Simon Rogers" w:date="2016-04-10T15:22:00Z">
        <w:r w:rsidR="00D87067">
          <w:rPr>
            <w:rFonts w:eastAsia="Times New Roman"/>
          </w:rPr>
          <w:t xml:space="preserve">Mass2Motif annotation could be automated and </w:t>
        </w:r>
      </w:ins>
      <w:del w:id="815" w:author="Simon Rogers" w:date="2016-04-10T15:22:00Z">
        <w:r w:rsidRPr="67CC0282" w:rsidDel="00D87067">
          <w:rPr>
            <w:rFonts w:eastAsia="Times New Roman"/>
          </w:rPr>
          <w:delText xml:space="preserve">In order </w:delText>
        </w:r>
      </w:del>
      <w:r w:rsidRPr="67CC0282">
        <w:rPr>
          <w:rFonts w:eastAsia="Times New Roman"/>
        </w:rPr>
        <w:t xml:space="preserve">to assess </w:t>
      </w:r>
      <w:del w:id="816" w:author="Simon Rogers" w:date="2016-04-10T15:22:00Z">
        <w:r w:rsidRPr="67CC0282" w:rsidDel="00D87067">
          <w:rPr>
            <w:rFonts w:eastAsia="Times New Roman"/>
          </w:rPr>
          <w:delText>the potential of automated annotation of Mass2Motifs</w:delText>
        </w:r>
      </w:del>
      <w:ins w:id="817" w:author="Simon Rogers" w:date="2016-04-10T15:22:00Z">
        <w:r w:rsidR="00D87067">
          <w:rPr>
            <w:rFonts w:eastAsia="Times New Roman"/>
          </w:rPr>
          <w:t>how challenging this might be</w:t>
        </w:r>
      </w:ins>
      <w:r w:rsidRPr="67CC0282">
        <w:rPr>
          <w:rFonts w:eastAsia="Times New Roman"/>
        </w:rPr>
        <w:t>, we reconstructed the MS2 spectra of 32 fragment-based Mass2Motifs from beer3 (positive mode) and performed spectral matching to the NIST MSMS library (</w:t>
      </w:r>
      <w:proofErr w:type="spellStart"/>
      <w:r w:rsidRPr="67CC0282">
        <w:rPr>
          <w:rFonts w:eastAsia="Times New Roman"/>
        </w:rPr>
        <w:t>nist_msms</w:t>
      </w:r>
      <w:proofErr w:type="spellEnd"/>
      <w:r w:rsidRPr="67CC0282">
        <w:rPr>
          <w:rFonts w:eastAsia="Times New Roman"/>
        </w:rPr>
        <w:t xml:space="preserve">) and </w:t>
      </w:r>
      <w:proofErr w:type="spellStart"/>
      <w:r w:rsidRPr="67CC0282">
        <w:rPr>
          <w:rFonts w:eastAsia="Times New Roman"/>
        </w:rPr>
        <w:t>MassBank</w:t>
      </w:r>
      <w:proofErr w:type="spellEnd"/>
      <w:r w:rsidRPr="67CC0282">
        <w:rPr>
          <w:rFonts w:eastAsia="Times New Roman"/>
        </w:rPr>
        <w:t xml:space="preserve">. This resulted in 19 </w:t>
      </w:r>
      <w:del w:id="818" w:author="Simon Rogers" w:date="2016-04-10T15:23:00Z">
        <w:r w:rsidRPr="67CC0282" w:rsidDel="00D87067">
          <w:rPr>
            <w:rFonts w:eastAsia="Times New Roman"/>
          </w:rPr>
          <w:delText>relevant spectral matches</w:delText>
        </w:r>
      </w:del>
      <w:ins w:id="819" w:author="Simon Rogers" w:date="2016-04-10T15:23:00Z">
        <w:r w:rsidR="00D87067">
          <w:rPr>
            <w:rFonts w:eastAsia="Times New Roman"/>
          </w:rPr>
          <w:t>Mass2Motifs</w:t>
        </w:r>
      </w:ins>
      <w:r w:rsidRPr="67CC0282">
        <w:rPr>
          <w:rFonts w:eastAsia="Times New Roman"/>
        </w:rPr>
        <w:t xml:space="preserve"> where the manual annotation was the same or </w:t>
      </w:r>
      <w:commentRangeStart w:id="820"/>
      <w:r w:rsidRPr="67CC0282">
        <w:rPr>
          <w:rFonts w:eastAsia="Times New Roman"/>
        </w:rPr>
        <w:t xml:space="preserve">very </w:t>
      </w:r>
      <w:commentRangeEnd w:id="820"/>
      <w:r w:rsidR="009563EA">
        <w:rPr>
          <w:rStyle w:val="CommentReference"/>
          <w:rFonts w:asciiTheme="minorHAnsi" w:hAnsiTheme="minorHAnsi" w:cstheme="minorBidi"/>
        </w:rPr>
        <w:commentReference w:id="820"/>
      </w:r>
      <w:r w:rsidRPr="67CC0282">
        <w:rPr>
          <w:rFonts w:eastAsia="Times New Roman"/>
        </w:rPr>
        <w:t xml:space="preserve">similar to the best </w:t>
      </w:r>
      <w:ins w:id="821" w:author="Simon Rogers" w:date="2016-04-10T15:30:00Z">
        <w:r w:rsidR="00935BFD">
          <w:rPr>
            <w:rFonts w:eastAsia="Times New Roman"/>
          </w:rPr>
          <w:t xml:space="preserve">library </w:t>
        </w:r>
      </w:ins>
      <w:r w:rsidRPr="67CC0282">
        <w:rPr>
          <w:rFonts w:eastAsia="Times New Roman"/>
        </w:rPr>
        <w:t>hit</w:t>
      </w:r>
      <w:del w:id="822" w:author="Simon Rogers" w:date="2016-04-10T15:30:00Z">
        <w:r w:rsidRPr="67CC0282" w:rsidDel="00935BFD">
          <w:rPr>
            <w:rFonts w:eastAsia="Times New Roman"/>
          </w:rPr>
          <w:delText xml:space="preserve"> of Nist_msms or MassBank</w:delText>
        </w:r>
      </w:del>
      <w:r w:rsidRPr="67CC0282">
        <w:rPr>
          <w:rFonts w:eastAsia="Times New Roman"/>
        </w:rPr>
        <w:t xml:space="preserve">. All results and examples of ‘reconstructed Mass2Motif spectra’ can be found in the Supporting Information section 5.8. These results </w:t>
      </w:r>
      <w:ins w:id="823" w:author="Simon Rogers" w:date="2016-04-10T15:30:00Z">
        <w:r w:rsidR="00935BFD">
          <w:rPr>
            <w:rFonts w:eastAsia="Times New Roman"/>
          </w:rPr>
          <w:t xml:space="preserve">suggest that </w:t>
        </w:r>
      </w:ins>
      <w:del w:id="824" w:author="Simon Rogers" w:date="2016-04-10T15:30:00Z">
        <w:r w:rsidRPr="67CC0282" w:rsidDel="00935BFD">
          <w:rPr>
            <w:rFonts w:eastAsia="Times New Roman"/>
          </w:rPr>
          <w:delText xml:space="preserve">demonstrate that performing </w:delText>
        </w:r>
      </w:del>
      <w:r w:rsidRPr="67CC0282">
        <w:rPr>
          <w:rFonts w:eastAsia="Times New Roman"/>
        </w:rPr>
        <w:t xml:space="preserve">automated annotation of conserved patterns </w:t>
      </w:r>
      <w:ins w:id="825" w:author="Simon Rogers" w:date="2016-04-10T15:30:00Z">
        <w:r w:rsidR="00935BFD">
          <w:rPr>
            <w:rFonts w:eastAsia="Times New Roman"/>
          </w:rPr>
          <w:t xml:space="preserve">is possible and </w:t>
        </w:r>
      </w:ins>
      <w:r w:rsidRPr="67CC0282">
        <w:rPr>
          <w:rFonts w:eastAsia="Times New Roman"/>
        </w:rPr>
        <w:t xml:space="preserve">could be integrated </w:t>
      </w:r>
      <w:del w:id="826" w:author="Simon Rogers" w:date="2016-04-10T15:30:00Z">
        <w:r w:rsidRPr="67CC0282" w:rsidDel="00935BFD">
          <w:rPr>
            <w:rFonts w:eastAsia="Times New Roman"/>
          </w:rPr>
          <w:delText>as a first step after Mass2Motif discovery and would subsequently allow these annotations to be propagated to molecules that use this Mass2Motif</w:delText>
        </w:r>
      </w:del>
      <w:ins w:id="827" w:author="Simon Rogers" w:date="2016-04-10T15:30:00Z">
        <w:r w:rsidR="00935BFD">
          <w:rPr>
            <w:rFonts w:eastAsia="Times New Roman"/>
          </w:rPr>
          <w:t>into the analysis</w:t>
        </w:r>
      </w:ins>
      <w:r w:rsidRPr="67CC0282">
        <w:rPr>
          <w:rFonts w:eastAsia="Times New Roman"/>
        </w:rPr>
        <w:t>. To aid exploration of the Mass2Motifs and the induced grouping of molecules, we have developed MS2LDAVis, a visualization environment specifically tailored for the interactive exploration of Mass2Motifs and their associated fragmentation features.</w:t>
      </w:r>
    </w:p>
    <w:p w14:paraId="24AC54E9" w14:textId="07915258" w:rsidR="00F84BC5" w:rsidRDefault="0087339A" w:rsidP="002448BC">
      <w:pPr>
        <w:pStyle w:val="OurBody"/>
      </w:pPr>
      <w:r w:rsidRPr="67CC0282">
        <w:rPr>
          <w:rFonts w:eastAsia="Times New Roman"/>
        </w:rPr>
        <w:t xml:space="preserve">An important step in untargeted mass spectrometry-based metabolomics experiments is the metabolite annotation and identification step. This step has often been the bottleneck in high-throughput metabolomics as only a small number of metabolites can be reliably identified through comparisons to </w:t>
      </w:r>
      <w:r w:rsidR="00127D64">
        <w:rPr>
          <w:rFonts w:eastAsia="Times New Roman"/>
        </w:rPr>
        <w:t xml:space="preserve">a </w:t>
      </w:r>
      <w:r w:rsidRPr="67CC0282">
        <w:rPr>
          <w:rFonts w:eastAsia="Times New Roman"/>
        </w:rPr>
        <w:t>reference library.</w:t>
      </w:r>
      <w:del w:id="828" w:author="Simon Rogers" w:date="2016-04-10T15:31:00Z">
        <w:r w:rsidR="00DC5B41" w:rsidRPr="67CC0282" w:rsidDel="00935BFD">
          <w:rPr>
            <w:rFonts w:eastAsia="Times New Roman"/>
          </w:rPr>
          <w:delText xml:space="preserve"> Furthermore, following the ‘classical approach’ of spectral matching, precursor ions are matched one-by-one, and precursor ions that do not show good hits to measured or theoretical reference spectra either have to be manually investigated (a laborious task) or are overlooked for subsequent analysis (a significant loss of potentially useful information). In addition, considering each MS2 spectrum in isolation ignores structural relationships between MS2 spectra (and therefore metabolites) that become visible when the dataset is viewed in its entirety.</w:delText>
        </w:r>
      </w:del>
      <w:r w:rsidR="00DC5B41" w:rsidRPr="67CC0282">
        <w:rPr>
          <w:rFonts w:eastAsia="Times New Roman"/>
        </w:rPr>
        <w:t xml:space="preserve"> </w:t>
      </w:r>
      <w:r w:rsidRPr="67CC0282">
        <w:rPr>
          <w:rFonts w:eastAsia="Times New Roman"/>
        </w:rPr>
        <w:t xml:space="preserve">We </w:t>
      </w:r>
      <w:del w:id="829" w:author="Simon Rogers" w:date="2016-04-10T15:31:00Z">
        <w:r w:rsidRPr="67CC0282" w:rsidDel="00935BFD">
          <w:rPr>
            <w:rFonts w:eastAsia="Times New Roman"/>
          </w:rPr>
          <w:delText xml:space="preserve">show </w:delText>
        </w:r>
      </w:del>
      <w:ins w:id="830" w:author="Simon Rogers" w:date="2016-04-10T15:31:00Z">
        <w:r w:rsidR="00935BFD">
          <w:rPr>
            <w:rFonts w:eastAsia="Times New Roman"/>
          </w:rPr>
          <w:t>have shown</w:t>
        </w:r>
        <w:r w:rsidR="00935BFD" w:rsidRPr="67CC0282">
          <w:rPr>
            <w:rFonts w:eastAsia="Times New Roman"/>
          </w:rPr>
          <w:t xml:space="preserve"> </w:t>
        </w:r>
      </w:ins>
      <w:r w:rsidRPr="67CC0282">
        <w:rPr>
          <w:rFonts w:eastAsia="Times New Roman"/>
        </w:rPr>
        <w:t xml:space="preserve">that our proposed MS2LDA workflow can assist the identification step by automatically assigning possible substructures to a fragmented LC-MS peak </w:t>
      </w:r>
      <w:del w:id="831" w:author="Simon Rogers" w:date="2016-04-10T15:32:00Z">
        <w:r w:rsidRPr="67CC0282" w:rsidDel="00935BFD">
          <w:rPr>
            <w:rFonts w:eastAsia="Times New Roman"/>
          </w:rPr>
          <w:delText xml:space="preserve">based on </w:delText>
        </w:r>
      </w:del>
      <w:ins w:id="832" w:author="Simon Rogers" w:date="2016-04-10T15:32:00Z">
        <w:r w:rsidR="00935BFD">
          <w:rPr>
            <w:rFonts w:eastAsia="Times New Roman"/>
          </w:rPr>
          <w:t xml:space="preserve">via </w:t>
        </w:r>
      </w:ins>
      <w:r w:rsidR="001545F4" w:rsidRPr="67CC0282">
        <w:rPr>
          <w:rFonts w:eastAsia="Times New Roman"/>
        </w:rPr>
        <w:t xml:space="preserve">the Mass2Motifs </w:t>
      </w:r>
      <w:r w:rsidRPr="67CC0282">
        <w:rPr>
          <w:rFonts w:eastAsia="Times New Roman"/>
        </w:rPr>
        <w:t>present in its MS2 spectrum. MS2LDA can thus quickly classify MS1 peaks into functional relevant classes</w:t>
      </w:r>
      <w:del w:id="833" w:author="Simon Rogers" w:date="2016-04-10T15:32:00Z">
        <w:r w:rsidRPr="67CC0282" w:rsidDel="00935BFD">
          <w:rPr>
            <w:rFonts w:eastAsia="Times New Roman"/>
          </w:rPr>
          <w:delText xml:space="preserve"> --</w:delText>
        </w:r>
      </w:del>
      <w:r w:rsidRPr="67CC0282">
        <w:rPr>
          <w:rFonts w:eastAsia="Times New Roman"/>
        </w:rPr>
        <w:t xml:space="preserve"> without necessarily knowing the complete structure of the metabolite. On average, more than 70% of the fragmented metabolites were explained by one or more structurally annotated Mass2Motifs. </w:t>
      </w:r>
      <w:commentRangeStart w:id="834"/>
      <w:r w:rsidRPr="67CC0282">
        <w:rPr>
          <w:rFonts w:eastAsia="Times New Roman"/>
        </w:rPr>
        <w:t>Compared to a recent beer metabolomics paper where 2-3% of the high-abundant molecular features could be classified, annotated, or identified</w:t>
      </w:r>
      <w:r w:rsidR="00DC49E5" w:rsidRPr="67CC0282">
        <w:rPr>
          <w:rFonts w:eastAsia="Times New Roman"/>
        </w:rPr>
        <w:t xml:space="preserve"> </w:t>
      </w:r>
      <w:r w:rsidR="0007548A" w:rsidRPr="67CC0282">
        <w:fldChar w:fldCharType="begin"/>
      </w:r>
      <w:r w:rsidR="00DC49E5" w:rsidRPr="00E85869">
        <w:instrText xml:space="preserve"> ADDIN EN.CITE &lt;EndNote&gt;&lt;Cite&gt;&lt;Author&gt;Allen&lt;/Author&gt;&lt;Year&gt;2015&lt;/Year&gt;&lt;RecNum&gt;3404&lt;/RecNum&gt;&lt;DisplayText&gt;[11]&lt;/DisplayText&gt;&lt;record&gt;&lt;rec-number&gt;3404&lt;/rec-number&gt;&lt;foreign-keys&gt;&lt;key app="EN" db-id="pvd09p5xxesz9qestsq5rzzpp5zdtsxz02dr" timestamp="1421249797"&gt;3404&lt;/key&gt;&lt;/foreign-keys&gt;&lt;ref-type name="Journal Article"&gt;17&lt;/ref-type&gt;&lt;contributors&gt;&lt;authors&gt;&lt;author&gt;Allen, Felicity&lt;/author&gt;&lt;author&gt;Greiner, Russ&lt;/author&gt;&lt;author&gt;Wishart, David&lt;/author&gt;&lt;/authors&gt;&lt;/contributors&gt;&lt;titles&gt;&lt;title&gt;Competitive fragmentation modeling of ESI-MS/MS spectra for putative metabolite identification&lt;/title&gt;&lt;secondary-title&gt;Metabolomics&lt;/secondary-title&gt;&lt;alt-title&gt;Metabolomics&lt;/alt-title&gt;&lt;/titles&gt;&lt;periodical&gt;&lt;full-title&gt;Metabolomics&lt;/full-title&gt;&lt;abbr-1&gt;Metabolomics&lt;/abbr-1&gt;&lt;/periodical&gt;&lt;alt-periodical&gt;&lt;full-title&gt;Metabolomics&lt;/full-title&gt;&lt;abbr-1&gt;Metabolomics&lt;/abbr-1&gt;&lt;/alt-periodical&gt;&lt;pages&gt;98-110&lt;/pages&gt;&lt;volume&gt;11&lt;/volume&gt;&lt;number&gt;1&lt;/number&gt;&lt;keywords&gt;&lt;keyword&gt;Tandem mass spectrometry&lt;/keyword&gt;&lt;keyword&gt;MS/MS&lt;/keyword&gt;&lt;keyword&gt;Metabolite identification&lt;/keyword&gt;&lt;keyword&gt;Machine learning&lt;/keyword&gt;&lt;/keywords&gt;&lt;dates&gt;&lt;year&gt;2015&lt;/year&gt;&lt;pub-dates&gt;&lt;date&gt;2015/02/01&lt;/date&gt;&lt;/pub-dates&gt;&lt;/dates&gt;&lt;publisher&gt;Springer US&lt;/publisher&gt;&lt;isbn&gt;1573-3882&lt;/isbn&gt;&lt;urls&gt;&lt;related-urls&gt;&lt;url&gt;http://dx.doi.org/10.1007/s11306-014-0676-4&lt;/url&gt;&lt;/related-urls&gt;&lt;/urls&gt;&lt;electronic-resource-num&gt;10.1007/s11306-014-0676-4&lt;/electronic-resource-num&gt;&lt;language&gt;English&lt;/language&gt;&lt;/record&gt;&lt;/Cite&gt;&lt;/EndNote&gt;</w:instrText>
      </w:r>
      <w:r w:rsidR="0007548A" w:rsidRPr="67CC0282">
        <w:fldChar w:fldCharType="separate"/>
      </w:r>
      <w:r w:rsidR="00DC49E5" w:rsidRPr="67CC0282">
        <w:rPr>
          <w:rFonts w:eastAsia="Times New Roman"/>
          <w:noProof/>
        </w:rPr>
        <w:t>[11]</w:t>
      </w:r>
      <w:r w:rsidR="0007548A" w:rsidRPr="67CC0282">
        <w:fldChar w:fldCharType="end"/>
      </w:r>
      <w:r w:rsidRPr="67CC0282">
        <w:rPr>
          <w:rFonts w:eastAsia="Times New Roman"/>
        </w:rPr>
        <w:t xml:space="preserve">, our </w:t>
      </w:r>
      <w:r w:rsidR="00E85869" w:rsidRPr="67CC0282">
        <w:rPr>
          <w:rFonts w:eastAsia="Times New Roman"/>
        </w:rPr>
        <w:t xml:space="preserve">results demonstrate that MS2LDA allows us to </w:t>
      </w:r>
      <w:del w:id="835" w:author="Mike" w:date="2016-03-31T22:17:00Z">
        <w:r w:rsidR="00E85869" w:rsidRPr="67CC0282" w:rsidDel="007C2AEC">
          <w:rPr>
            <w:rFonts w:eastAsia="Times New Roman"/>
          </w:rPr>
          <w:delText xml:space="preserve">rapidly </w:delText>
        </w:r>
      </w:del>
      <w:r w:rsidR="00E85869" w:rsidRPr="67CC0282">
        <w:rPr>
          <w:rFonts w:eastAsia="Times New Roman"/>
        </w:rPr>
        <w:t xml:space="preserve">decipher </w:t>
      </w:r>
      <w:r w:rsidRPr="67CC0282">
        <w:rPr>
          <w:rFonts w:eastAsia="Times New Roman"/>
        </w:rPr>
        <w:t>the complex mixture</w:t>
      </w:r>
      <w:r w:rsidR="00E85869" w:rsidRPr="67CC0282">
        <w:rPr>
          <w:rFonts w:eastAsia="Times New Roman"/>
        </w:rPr>
        <w:t xml:space="preserve"> of metabolites present in</w:t>
      </w:r>
      <w:r w:rsidRPr="67CC0282">
        <w:rPr>
          <w:rFonts w:eastAsia="Times New Roman"/>
        </w:rPr>
        <w:t xml:space="preserve"> a beer extract</w:t>
      </w:r>
      <w:r w:rsidR="00E85869" w:rsidRPr="67CC0282">
        <w:rPr>
          <w:rFonts w:eastAsia="Times New Roman"/>
        </w:rPr>
        <w:t>.</w:t>
      </w:r>
      <w:commentRangeEnd w:id="834"/>
      <w:r w:rsidR="007C2AEC">
        <w:rPr>
          <w:rStyle w:val="CommentReference"/>
          <w:rFonts w:asciiTheme="minorHAnsi" w:hAnsiTheme="minorHAnsi" w:cstheme="minorBidi"/>
        </w:rPr>
        <w:commentReference w:id="834"/>
      </w:r>
    </w:p>
    <w:p w14:paraId="292002AF" w14:textId="5FD53021" w:rsidR="007D14DF" w:rsidRDefault="67CC0282" w:rsidP="002448BC">
      <w:pPr>
        <w:pStyle w:val="OurBody"/>
        <w:rPr>
          <w:rStyle w:val="None"/>
          <w:bCs/>
          <w:szCs w:val="20"/>
        </w:rPr>
      </w:pPr>
      <w:r w:rsidRPr="67CC0282">
        <w:rPr>
          <w:rFonts w:eastAsia="Times New Roman"/>
        </w:rPr>
        <w:t xml:space="preserve">Where MS1 intensity information is available, we have demonstrated that tools previously used mainly for </w:t>
      </w:r>
      <w:proofErr w:type="spellStart"/>
      <w:r w:rsidRPr="67CC0282">
        <w:rPr>
          <w:rFonts w:eastAsia="Times New Roman"/>
        </w:rPr>
        <w:t>transcriptomic</w:t>
      </w:r>
      <w:proofErr w:type="spellEnd"/>
      <w:r w:rsidRPr="67CC0282">
        <w:rPr>
          <w:rFonts w:eastAsia="Times New Roman"/>
        </w:rPr>
        <w:t xml:space="preserve"> analysis can be used to identify Mass2Motifs that </w:t>
      </w:r>
      <w:ins w:id="836" w:author="Simon Rogers" w:date="2016-04-10T15:33:00Z">
        <w:r w:rsidR="00935BFD">
          <w:rPr>
            <w:rFonts w:eastAsia="Times New Roman"/>
          </w:rPr>
          <w:t xml:space="preserve">appear to be indicative </w:t>
        </w:r>
      </w:ins>
      <w:del w:id="837" w:author="Simon Rogers" w:date="2016-04-10T15:33:00Z">
        <w:r w:rsidRPr="67CC0282" w:rsidDel="00935BFD">
          <w:rPr>
            <w:rFonts w:eastAsia="Times New Roman"/>
          </w:rPr>
          <w:delText xml:space="preserve">are present in a significant number of differentially expressed </w:delText>
        </w:r>
      </w:del>
      <w:ins w:id="838" w:author="Simon Rogers" w:date="2016-04-10T15:33:00Z">
        <w:r w:rsidR="00935BFD">
          <w:rPr>
            <w:rFonts w:eastAsia="Times New Roman"/>
          </w:rPr>
          <w:t xml:space="preserve">of intensity variation in </w:t>
        </w:r>
      </w:ins>
      <w:r w:rsidRPr="67CC0282">
        <w:rPr>
          <w:rFonts w:eastAsia="Times New Roman"/>
        </w:rPr>
        <w:t xml:space="preserve">metabolites. </w:t>
      </w:r>
      <w:del w:id="839" w:author="Simon Rogers" w:date="2016-04-10T15:34:00Z">
        <w:r w:rsidRPr="67CC0282" w:rsidDel="00935BFD">
          <w:rPr>
            <w:rFonts w:eastAsia="Times New Roman"/>
          </w:rPr>
          <w:delText>Mass2Motifs highlighted in this manner</w:delText>
        </w:r>
      </w:del>
      <w:ins w:id="840" w:author="Simon Rogers" w:date="2016-04-10T15:34:00Z">
        <w:r w:rsidR="00935BFD">
          <w:rPr>
            <w:rFonts w:eastAsia="Times New Roman"/>
          </w:rPr>
          <w:t>These</w:t>
        </w:r>
      </w:ins>
      <w:r w:rsidRPr="67CC0282">
        <w:rPr>
          <w:rFonts w:eastAsia="Times New Roman"/>
        </w:rPr>
        <w:t xml:space="preserve"> </w:t>
      </w:r>
      <w:ins w:id="841" w:author="Simon Rogers" w:date="2016-04-10T15:34:00Z">
        <w:r w:rsidR="00935BFD">
          <w:rPr>
            <w:rFonts w:eastAsia="Times New Roman"/>
          </w:rPr>
          <w:t xml:space="preserve">can </w:t>
        </w:r>
      </w:ins>
      <w:r w:rsidRPr="67CC0282">
        <w:rPr>
          <w:rFonts w:eastAsia="Times New Roman"/>
        </w:rPr>
        <w:t xml:space="preserve">provide </w:t>
      </w:r>
      <w:del w:id="842" w:author="Simon Rogers" w:date="2016-04-10T15:34:00Z">
        <w:r w:rsidRPr="67CC0282" w:rsidDel="00935BFD">
          <w:rPr>
            <w:rFonts w:eastAsia="Times New Roman"/>
          </w:rPr>
          <w:delText xml:space="preserve">a </w:delText>
        </w:r>
      </w:del>
      <w:r w:rsidRPr="67CC0282">
        <w:rPr>
          <w:rFonts w:eastAsia="Times New Roman"/>
        </w:rPr>
        <w:t>biochemical hypothes</w:t>
      </w:r>
      <w:ins w:id="843" w:author="Simon Rogers" w:date="2016-04-10T15:34:00Z">
        <w:r w:rsidR="00935BFD">
          <w:rPr>
            <w:rFonts w:eastAsia="Times New Roman"/>
          </w:rPr>
          <w:t>e</w:t>
        </w:r>
      </w:ins>
      <w:del w:id="844" w:author="Simon Rogers" w:date="2016-04-10T15:34:00Z">
        <w:r w:rsidRPr="67CC0282" w:rsidDel="00935BFD">
          <w:rPr>
            <w:rFonts w:eastAsia="Times New Roman"/>
          </w:rPr>
          <w:delText>i</w:delText>
        </w:r>
      </w:del>
      <w:r w:rsidRPr="67CC0282">
        <w:rPr>
          <w:rFonts w:eastAsia="Times New Roman"/>
        </w:rPr>
        <w:t>s as to why the metabolites are changing in expression. For pathway related Mass2Motifs, this is similar to computing the differential expression of metabolites involved in the same metabolic pathway but without first having to identify the metabolites in order to match them to their pathways.</w:t>
      </w:r>
    </w:p>
    <w:p w14:paraId="410B1B82" w14:textId="4C13A9D2" w:rsidR="006D3566" w:rsidRPr="00F84BC5" w:rsidRDefault="007D14DF" w:rsidP="00F84BC5">
      <w:pPr>
        <w:pStyle w:val="Body"/>
        <w:spacing w:after="0"/>
        <w:ind w:firstLine="720"/>
        <w:jc w:val="both"/>
        <w:rPr>
          <w:rStyle w:val="None"/>
          <w:rFonts w:ascii="Times New Roman" w:hAnsi="Times New Roman" w:cs="Times New Roman"/>
          <w:sz w:val="20"/>
          <w:szCs w:val="20"/>
          <w:lang w:val="en-GB"/>
        </w:rPr>
      </w:pPr>
      <w:r w:rsidRPr="00F84BC5">
        <w:rPr>
          <w:rStyle w:val="None"/>
          <w:rFonts w:ascii="Times New Roman" w:hAnsi="Times New Roman" w:cs="Times New Roman"/>
          <w:sz w:val="20"/>
          <w:szCs w:val="20"/>
          <w:lang w:val="en-GB"/>
        </w:rPr>
        <w:t xml:space="preserve"> </w:t>
      </w:r>
    </w:p>
    <w:p w14:paraId="622B1DFF" w14:textId="77777777" w:rsidR="0087339A" w:rsidRPr="00B641C6" w:rsidRDefault="67CC0282" w:rsidP="006D3566">
      <w:pPr>
        <w:pStyle w:val="Body"/>
        <w:spacing w:after="0"/>
        <w:jc w:val="both"/>
        <w:rPr>
          <w:rFonts w:ascii="Times New Roman" w:hAnsi="Times New Roman" w:cs="Times New Roman"/>
          <w:sz w:val="24"/>
          <w:szCs w:val="20"/>
          <w:lang w:val="en-GB"/>
        </w:rPr>
      </w:pPr>
      <w:r w:rsidRPr="67CC0282">
        <w:rPr>
          <w:rStyle w:val="None"/>
          <w:rFonts w:ascii="Times New Roman" w:eastAsia="Times New Roman" w:hAnsi="Times New Roman" w:cs="Times New Roman"/>
          <w:b/>
          <w:bCs/>
          <w:sz w:val="24"/>
          <w:szCs w:val="24"/>
          <w:lang w:val="en-GB"/>
        </w:rPr>
        <w:t>5. Conclusions</w:t>
      </w:r>
    </w:p>
    <w:p w14:paraId="2B2A9C53" w14:textId="4B3164DB" w:rsidR="006D3566" w:rsidRPr="00B641C6" w:rsidRDefault="67CC0282" w:rsidP="002448BC">
      <w:pPr>
        <w:pStyle w:val="OurBody"/>
      </w:pPr>
      <w:r w:rsidRPr="67CC0282">
        <w:rPr>
          <w:rFonts w:eastAsia="Times New Roman"/>
        </w:rPr>
        <w:t xml:space="preserve">In this paper, we introduce MS2LDA, a pipeline that </w:t>
      </w:r>
      <w:del w:id="845" w:author="Simon Rogers" w:date="2016-04-10T15:34:00Z">
        <w:r w:rsidRPr="67CC0282" w:rsidDel="00935BFD">
          <w:rPr>
            <w:rFonts w:eastAsia="Times New Roman"/>
          </w:rPr>
          <w:delText xml:space="preserve">effectively reduces </w:delText>
        </w:r>
      </w:del>
      <w:ins w:id="846" w:author="Simon Rogers" w:date="2016-04-10T15:34:00Z">
        <w:r w:rsidR="00935BFD">
          <w:rPr>
            <w:rFonts w:eastAsia="Times New Roman"/>
          </w:rPr>
          <w:t xml:space="preserve">simplifies </w:t>
        </w:r>
      </w:ins>
      <w:r w:rsidRPr="67CC0282">
        <w:rPr>
          <w:rFonts w:eastAsia="Times New Roman"/>
        </w:rPr>
        <w:t xml:space="preserve">fragmentation data </w:t>
      </w:r>
      <w:del w:id="847" w:author="Simon Rogers" w:date="2016-04-10T15:34:00Z">
        <w:r w:rsidRPr="67CC0282" w:rsidDel="00935BFD">
          <w:rPr>
            <w:rFonts w:eastAsia="Times New Roman"/>
          </w:rPr>
          <w:delText xml:space="preserve">files </w:delText>
        </w:r>
      </w:del>
      <w:r w:rsidRPr="67CC0282">
        <w:rPr>
          <w:rFonts w:eastAsia="Times New Roman"/>
        </w:rPr>
        <w:t xml:space="preserve">by exploiting the parallels between MS fragmentation data and text documents. The </w:t>
      </w:r>
      <w:ins w:id="848" w:author="Simon Rogers" w:date="2016-04-10T15:35:00Z">
        <w:r w:rsidR="00935BFD">
          <w:rPr>
            <w:rFonts w:eastAsia="Times New Roman"/>
          </w:rPr>
          <w:t>pipeline</w:t>
        </w:r>
      </w:ins>
      <w:del w:id="849" w:author="Simon Rogers" w:date="2016-04-10T15:35:00Z">
        <w:r w:rsidRPr="67CC0282" w:rsidDel="00935BFD">
          <w:rPr>
            <w:rFonts w:eastAsia="Times New Roman"/>
          </w:rPr>
          <w:delText xml:space="preserve">key assets of the </w:delText>
        </w:r>
      </w:del>
      <w:ins w:id="850" w:author="Simon Rogers" w:date="2016-04-10T15:35:00Z">
        <w:r w:rsidR="00935BFD">
          <w:rPr>
            <w:rFonts w:eastAsia="Times New Roman"/>
          </w:rPr>
          <w:t xml:space="preserve"> performs all steps required in the analysis: </w:t>
        </w:r>
      </w:ins>
      <w:del w:id="851" w:author="Simon Rogers" w:date="2016-04-10T15:35:00Z">
        <w:r w:rsidRPr="67CC0282" w:rsidDel="00935BFD">
          <w:rPr>
            <w:rFonts w:eastAsia="Times New Roman"/>
          </w:rPr>
          <w:delText xml:space="preserve">workflow </w:delText>
        </w:r>
      </w:del>
      <w:ins w:id="852" w:author="Simon Rogers" w:date="2016-04-10T15:35:00Z">
        <w:r w:rsidR="00935BFD">
          <w:rPr>
            <w:rFonts w:eastAsia="Times New Roman"/>
          </w:rPr>
          <w:t xml:space="preserve"> </w:t>
        </w:r>
      </w:ins>
      <w:del w:id="853" w:author="Simon Rogers" w:date="2016-04-10T15:35:00Z">
        <w:r w:rsidRPr="67CC0282" w:rsidDel="00935BFD">
          <w:rPr>
            <w:rFonts w:eastAsia="Times New Roman"/>
          </w:rPr>
          <w:delText xml:space="preserve">are </w:delText>
        </w:r>
      </w:del>
      <w:r w:rsidRPr="67CC0282">
        <w:rPr>
          <w:rFonts w:eastAsia="Times New Roman"/>
        </w:rPr>
        <w:t>the preparation of a MS1-MS2 matrix</w:t>
      </w:r>
      <w:ins w:id="854" w:author="Simon Rogers" w:date="2016-04-10T15:35:00Z">
        <w:r w:rsidR="00935BFD">
          <w:rPr>
            <w:rFonts w:eastAsia="Times New Roman"/>
          </w:rPr>
          <w:t>,</w:t>
        </w:r>
      </w:ins>
      <w:r w:rsidRPr="67CC0282">
        <w:rPr>
          <w:rFonts w:eastAsia="Times New Roman"/>
        </w:rPr>
        <w:t xml:space="preserve"> </w:t>
      </w:r>
      <w:del w:id="855" w:author="Simon Rogers" w:date="2016-04-10T15:35:00Z">
        <w:r w:rsidRPr="67CC0282" w:rsidDel="00935BFD">
          <w:rPr>
            <w:rFonts w:eastAsia="Times New Roman"/>
          </w:rPr>
          <w:delText xml:space="preserve">that allows for efficient </w:delText>
        </w:r>
      </w:del>
      <w:ins w:id="856" w:author="Simon Rogers" w:date="2016-04-10T15:35:00Z">
        <w:r w:rsidR="00935BFD">
          <w:rPr>
            <w:rFonts w:eastAsia="Times New Roman"/>
          </w:rPr>
          <w:t xml:space="preserve">the </w:t>
        </w:r>
      </w:ins>
      <w:r w:rsidRPr="67CC0282">
        <w:rPr>
          <w:rFonts w:eastAsia="Times New Roman"/>
        </w:rPr>
        <w:t xml:space="preserve">LDA analysis, and the graphical visualization of the resulting </w:t>
      </w:r>
      <w:ins w:id="857" w:author="Simon Rogers" w:date="2016-04-10T15:35:00Z">
        <w:r w:rsidR="00935BFD">
          <w:rPr>
            <w:rFonts w:eastAsia="Times New Roman"/>
          </w:rPr>
          <w:t xml:space="preserve">output. </w:t>
        </w:r>
      </w:ins>
      <w:ins w:id="858" w:author="Simon Rogers" w:date="2016-04-10T15:36:00Z">
        <w:r w:rsidR="00935BFD">
          <w:rPr>
            <w:rFonts w:eastAsia="Times New Roman"/>
          </w:rPr>
          <w:t xml:space="preserve">Testing </w:t>
        </w:r>
      </w:ins>
      <w:del w:id="859" w:author="Simon Rogers" w:date="2016-04-10T15:35:00Z">
        <w:r w:rsidRPr="67CC0282" w:rsidDel="00935BFD">
          <w:rPr>
            <w:rFonts w:eastAsia="Times New Roman"/>
          </w:rPr>
          <w:delText xml:space="preserve">reduced data file consisting of Mass2Motifs and their assigned precursor ions – mass fragmentation spectral pairs. </w:delText>
        </w:r>
      </w:del>
      <w:ins w:id="860" w:author="Simon Rogers" w:date="2016-04-10T15:36:00Z">
        <w:r w:rsidR="00935BFD">
          <w:rPr>
            <w:rFonts w:eastAsia="Times New Roman"/>
          </w:rPr>
          <w:t>t</w:t>
        </w:r>
      </w:ins>
      <w:del w:id="861" w:author="Simon Rogers" w:date="2016-04-10T15:36:00Z">
        <w:r w:rsidRPr="67CC0282" w:rsidDel="00935BFD">
          <w:rPr>
            <w:rFonts w:eastAsia="Times New Roman"/>
          </w:rPr>
          <w:delText>T</w:delText>
        </w:r>
      </w:del>
      <w:r w:rsidRPr="67CC0282">
        <w:rPr>
          <w:rFonts w:eastAsia="Times New Roman"/>
        </w:rPr>
        <w:t xml:space="preserve">he LDA analysis </w:t>
      </w:r>
      <w:ins w:id="862" w:author="Simon Rogers" w:date="2016-04-10T15:36:00Z">
        <w:r w:rsidR="00935BFD">
          <w:rPr>
            <w:rFonts w:eastAsia="Times New Roman"/>
          </w:rPr>
          <w:t xml:space="preserve">on beer extracts </w:t>
        </w:r>
      </w:ins>
      <w:r w:rsidRPr="67CC0282">
        <w:rPr>
          <w:rFonts w:eastAsia="Times New Roman"/>
        </w:rPr>
        <w:t>resulted in numerous informative patterns of concurrent mass fragmental and neutral loss, termed Mass2Motifs, which we could annotate with diverse biochemical relevant core structures</w:t>
      </w:r>
      <w:del w:id="863" w:author="Simon Rogers" w:date="2016-04-10T15:36:00Z">
        <w:r w:rsidRPr="67CC0282" w:rsidDel="00935BFD">
          <w:rPr>
            <w:rFonts w:eastAsia="Times New Roman"/>
          </w:rPr>
          <w:delText xml:space="preserve"> in beer extracts</w:delText>
        </w:r>
      </w:del>
      <w:r w:rsidRPr="67CC0282">
        <w:rPr>
          <w:rFonts w:eastAsia="Times New Roman"/>
        </w:rPr>
        <w:t xml:space="preserve">. This approach is markedly different from other recently released advanced spectral analysis tools as it allows for multiple Mass2Motifs to be associated with one metabolite, and also facilitates quick </w:t>
      </w:r>
      <w:ins w:id="864" w:author="Simon Rogers" w:date="2016-04-10T15:36:00Z">
        <w:r w:rsidR="00935BFD">
          <w:rPr>
            <w:rFonts w:eastAsia="Times New Roman"/>
          </w:rPr>
          <w:lastRenderedPageBreak/>
          <w:t xml:space="preserve">unsupervised </w:t>
        </w:r>
      </w:ins>
      <w:r w:rsidRPr="67CC0282">
        <w:rPr>
          <w:rFonts w:eastAsia="Times New Roman"/>
        </w:rPr>
        <w:t xml:space="preserve">determination of the key mass fragments or neutral losses that are part of a conserved structural motif. </w:t>
      </w:r>
    </w:p>
    <w:p w14:paraId="7B0FD417" w14:textId="0BAC2A14" w:rsidR="00C5214D" w:rsidRPr="00B641C6" w:rsidRDefault="67CC0282" w:rsidP="002448BC">
      <w:pPr>
        <w:pStyle w:val="OurBody"/>
      </w:pPr>
      <w:r w:rsidRPr="67CC0282">
        <w:rPr>
          <w:rFonts w:eastAsia="Times New Roman"/>
        </w:rPr>
        <w:t>MS2LDA is unsupervised and platform-independent (both in the computational and analytical sense) and therefore</w:t>
      </w:r>
      <w:del w:id="865" w:author="Simon Rogers" w:date="2016-04-10T15:36:00Z">
        <w:r w:rsidRPr="67CC0282" w:rsidDel="00935BFD">
          <w:rPr>
            <w:rFonts w:eastAsia="Times New Roman"/>
          </w:rPr>
          <w:delText>, we expect it to be</w:delText>
        </w:r>
      </w:del>
      <w:r w:rsidRPr="67CC0282">
        <w:rPr>
          <w:rFonts w:eastAsia="Times New Roman"/>
        </w:rPr>
        <w:t xml:space="preserve"> useful for a wide area of biological applications</w:t>
      </w:r>
      <w:ins w:id="866" w:author="Simon Rogers" w:date="2016-04-10T15:36:00Z">
        <w:r w:rsidR="00935BFD">
          <w:rPr>
            <w:rFonts w:eastAsia="Times New Roman"/>
          </w:rPr>
          <w:t xml:space="preserve"> such as</w:t>
        </w:r>
      </w:ins>
      <w:del w:id="867" w:author="Simon Rogers" w:date="2016-04-10T15:36:00Z">
        <w:r w:rsidRPr="67CC0282" w:rsidDel="00935BFD">
          <w:rPr>
            <w:rFonts w:eastAsia="Times New Roman"/>
          </w:rPr>
          <w:delText xml:space="preserve"> ranging</w:delText>
        </w:r>
      </w:del>
      <w:r w:rsidRPr="67CC0282">
        <w:rPr>
          <w:rFonts w:eastAsia="Times New Roman"/>
        </w:rPr>
        <w:t xml:space="preserve"> </w:t>
      </w:r>
      <w:del w:id="868" w:author="Simon Rogers" w:date="2016-04-10T15:36:00Z">
        <w:r w:rsidRPr="67CC0282" w:rsidDel="00935BFD">
          <w:rPr>
            <w:rFonts w:eastAsia="Times New Roman"/>
          </w:rPr>
          <w:delText xml:space="preserve">from </w:delText>
        </w:r>
      </w:del>
      <w:r w:rsidRPr="67CC0282">
        <w:rPr>
          <w:rFonts w:eastAsia="Times New Roman"/>
        </w:rPr>
        <w:t xml:space="preserve">clinical metabolomics, natural products research, </w:t>
      </w:r>
      <w:ins w:id="869" w:author="Simon Rogers" w:date="2016-04-10T15:37:00Z">
        <w:r w:rsidR="00935BFD">
          <w:rPr>
            <w:rFonts w:eastAsia="Times New Roman"/>
          </w:rPr>
          <w:t>and</w:t>
        </w:r>
      </w:ins>
      <w:del w:id="870" w:author="Simon Rogers" w:date="2016-04-10T15:37:00Z">
        <w:r w:rsidRPr="67CC0282" w:rsidDel="00935BFD">
          <w:rPr>
            <w:rFonts w:eastAsia="Times New Roman"/>
          </w:rPr>
          <w:delText>to</w:delText>
        </w:r>
      </w:del>
      <w:r w:rsidRPr="67CC0282">
        <w:rPr>
          <w:rFonts w:eastAsia="Times New Roman"/>
        </w:rPr>
        <w:t xml:space="preserve"> toxicological applications. Our proposed </w:t>
      </w:r>
      <w:del w:id="871" w:author="Simon Rogers" w:date="2016-04-10T15:37:00Z">
        <w:r w:rsidRPr="67CC0282" w:rsidDel="00935BFD">
          <w:rPr>
            <w:rFonts w:eastAsia="Times New Roman"/>
          </w:rPr>
          <w:delText xml:space="preserve">approach is also novel in our </w:delText>
        </w:r>
      </w:del>
      <w:r w:rsidRPr="67CC0282">
        <w:rPr>
          <w:rFonts w:eastAsia="Times New Roman"/>
        </w:rPr>
        <w:t>focus o</w:t>
      </w:r>
      <w:ins w:id="872" w:author="Simon Rogers" w:date="2016-04-10T15:37:00Z">
        <w:r w:rsidR="00935BFD">
          <w:rPr>
            <w:rFonts w:eastAsia="Times New Roman"/>
          </w:rPr>
          <w:t>n</w:t>
        </w:r>
      </w:ins>
      <w:del w:id="873" w:author="Simon Rogers" w:date="2016-04-10T15:37:00Z">
        <w:r w:rsidRPr="67CC0282" w:rsidDel="00935BFD">
          <w:rPr>
            <w:rFonts w:eastAsia="Times New Roman"/>
          </w:rPr>
          <w:delText>f</w:delText>
        </w:r>
      </w:del>
      <w:r w:rsidRPr="67CC0282">
        <w:rPr>
          <w:rFonts w:eastAsia="Times New Roman"/>
        </w:rPr>
        <w:t xml:space="preserve"> pattern mining on the MS2 fragmentation data alone to aid in identification of functional classes of metabolites</w:t>
      </w:r>
      <w:ins w:id="874" w:author="Simon Rogers" w:date="2016-04-10T15:37:00Z">
        <w:r w:rsidR="00935BFD">
          <w:rPr>
            <w:rFonts w:eastAsia="Times New Roman"/>
          </w:rPr>
          <w:t xml:space="preserve"> is novel and</w:t>
        </w:r>
      </w:ins>
      <w:del w:id="875" w:author="Simon Rogers" w:date="2016-04-10T15:37:00Z">
        <w:r w:rsidRPr="67CC0282" w:rsidDel="00935BFD">
          <w:rPr>
            <w:rFonts w:eastAsia="Times New Roman"/>
          </w:rPr>
          <w:delText>.</w:delText>
        </w:r>
      </w:del>
      <w:r w:rsidRPr="67CC0282">
        <w:rPr>
          <w:rFonts w:eastAsia="Times New Roman"/>
        </w:rPr>
        <w:t xml:space="preserve"> </w:t>
      </w:r>
      <w:ins w:id="876" w:author="Simon Rogers" w:date="2016-04-10T15:37:00Z">
        <w:r w:rsidR="00935BFD">
          <w:rPr>
            <w:rFonts w:eastAsia="Times New Roman"/>
          </w:rPr>
          <w:t>is complementary to</w:t>
        </w:r>
      </w:ins>
      <w:del w:id="877" w:author="Simon Rogers" w:date="2016-04-10T15:37:00Z">
        <w:r w:rsidRPr="67CC0282" w:rsidDel="00935BFD">
          <w:rPr>
            <w:rFonts w:eastAsia="Times New Roman"/>
          </w:rPr>
          <w:delText>This stands in contrast to</w:delText>
        </w:r>
      </w:del>
      <w:r w:rsidRPr="67CC0282">
        <w:rPr>
          <w:rFonts w:eastAsia="Times New Roman"/>
        </w:rPr>
        <w:t xml:space="preserve"> the common usage of fragmentation data to identify </w:t>
      </w:r>
      <w:ins w:id="878" w:author="Simon Rogers" w:date="2016-04-10T15:37:00Z">
        <w:r w:rsidR="00935BFD">
          <w:rPr>
            <w:rFonts w:eastAsia="Times New Roman"/>
          </w:rPr>
          <w:t xml:space="preserve">individual </w:t>
        </w:r>
      </w:ins>
      <w:del w:id="879" w:author="Simon Rogers" w:date="2016-04-10T15:37:00Z">
        <w:r w:rsidRPr="67CC0282" w:rsidDel="00935BFD">
          <w:rPr>
            <w:rFonts w:eastAsia="Times New Roman"/>
          </w:rPr>
          <w:delText xml:space="preserve">a particular </w:delText>
        </w:r>
      </w:del>
      <w:r w:rsidRPr="67CC0282">
        <w:rPr>
          <w:rFonts w:eastAsia="Times New Roman"/>
        </w:rPr>
        <w:t>metabolite</w:t>
      </w:r>
      <w:ins w:id="880" w:author="Simon Rogers" w:date="2016-04-10T15:38:00Z">
        <w:r w:rsidR="00935BFD">
          <w:rPr>
            <w:rFonts w:eastAsia="Times New Roman"/>
          </w:rPr>
          <w:t>s</w:t>
        </w:r>
      </w:ins>
      <w:r w:rsidRPr="67CC0282">
        <w:rPr>
          <w:rFonts w:eastAsia="Times New Roman"/>
        </w:rPr>
        <w:t xml:space="preserve"> </w:t>
      </w:r>
      <w:ins w:id="881" w:author="Simon Rogers" w:date="2016-04-10T15:38:00Z">
        <w:r w:rsidR="00935BFD">
          <w:rPr>
            <w:rFonts w:eastAsia="Times New Roman"/>
          </w:rPr>
          <w:t>via</w:t>
        </w:r>
      </w:ins>
      <w:del w:id="882" w:author="Simon Rogers" w:date="2016-04-10T15:38:00Z">
        <w:r w:rsidRPr="67CC0282" w:rsidDel="00935BFD">
          <w:rPr>
            <w:rFonts w:eastAsia="Times New Roman"/>
          </w:rPr>
          <w:delText>by</w:delText>
        </w:r>
      </w:del>
      <w:r w:rsidRPr="67CC0282">
        <w:rPr>
          <w:rFonts w:eastAsia="Times New Roman"/>
        </w:rPr>
        <w:t xml:space="preserve"> one-by-one comparisons to spectral databases. In the near future, we see great potential in developing a larger library of validated Mass2Motifs from data sets produced on a diverse range of analytical platforms and different sample types. We are also planning to explore the extension of the basic LDA model used in MS2LDA to handle Mass2Motif inference from multiple data sets</w:t>
      </w:r>
      <w:del w:id="883" w:author="Simon Rogers" w:date="2016-04-10T15:38:00Z">
        <w:r w:rsidRPr="67CC0282" w:rsidDel="00935BFD">
          <w:rPr>
            <w:rFonts w:eastAsia="Times New Roman"/>
          </w:rPr>
          <w:delText xml:space="preserve"> at once</w:delText>
        </w:r>
      </w:del>
      <w:r w:rsidRPr="67CC0282">
        <w:rPr>
          <w:rFonts w:eastAsia="Times New Roman"/>
        </w:rPr>
        <w:t xml:space="preserve">. Prior information on which candidate Mass2Motifs an MS2 spectrum might </w:t>
      </w:r>
      <w:del w:id="884" w:author="Simon Rogers" w:date="2016-04-10T15:38:00Z">
        <w:r w:rsidRPr="67CC0282" w:rsidDel="00935BFD">
          <w:rPr>
            <w:rFonts w:eastAsia="Times New Roman"/>
          </w:rPr>
          <w:delText xml:space="preserve">have </w:delText>
        </w:r>
      </w:del>
      <w:ins w:id="885" w:author="Simon Rogers" w:date="2016-04-10T15:38:00Z">
        <w:r w:rsidR="00935BFD">
          <w:rPr>
            <w:rFonts w:eastAsia="Times New Roman"/>
          </w:rPr>
          <w:t>include</w:t>
        </w:r>
        <w:r w:rsidR="00935BFD" w:rsidRPr="67CC0282">
          <w:rPr>
            <w:rFonts w:eastAsia="Times New Roman"/>
          </w:rPr>
          <w:t xml:space="preserve"> </w:t>
        </w:r>
      </w:ins>
      <w:r w:rsidRPr="67CC0282">
        <w:rPr>
          <w:rFonts w:eastAsia="Times New Roman"/>
        </w:rPr>
        <w:t>could also be incorporated into the MS2LDA workflow, resulting in a semi-supervised model</w:t>
      </w:r>
      <w:ins w:id="886" w:author="Simon Rogers" w:date="2016-04-10T15:39:00Z">
        <w:r w:rsidR="00BC4589">
          <w:rPr>
            <w:rFonts w:eastAsia="Times New Roman"/>
          </w:rPr>
          <w:t>. Other LDA-based techniques developed for text (e.g. hierarchical LDA [REF]) are also likely to offer benefits in this domain.</w:t>
        </w:r>
      </w:ins>
      <w:del w:id="887" w:author="Simon Rogers" w:date="2016-04-10T15:39:00Z">
        <w:r w:rsidRPr="67CC0282" w:rsidDel="00BC4589">
          <w:rPr>
            <w:rFonts w:eastAsia="Times New Roman"/>
          </w:rPr>
          <w:delText>, and different generative process</w:delText>
        </w:r>
      </w:del>
      <w:del w:id="888" w:author="Simon Rogers" w:date="2016-04-10T15:38:00Z">
        <w:r w:rsidRPr="67CC0282" w:rsidDel="00BC4589">
          <w:rPr>
            <w:rFonts w:eastAsia="Times New Roman"/>
          </w:rPr>
          <w:delText>, such as the discussed Comparative Fragmentation Modelling can then be used to model the fragmentation spectra</w:delText>
        </w:r>
      </w:del>
      <w:del w:id="889" w:author="Simon Rogers" w:date="2016-04-10T15:39:00Z">
        <w:r w:rsidRPr="67CC0282" w:rsidDel="00BC4589">
          <w:rPr>
            <w:rFonts w:eastAsia="Times New Roman"/>
          </w:rPr>
          <w:delText>.</w:delText>
        </w:r>
      </w:del>
      <w:r w:rsidRPr="67CC0282">
        <w:rPr>
          <w:rFonts w:eastAsia="Times New Roman"/>
        </w:rPr>
        <w:t xml:space="preserve"> We anticipate that MS2LDA </w:t>
      </w:r>
      <w:ins w:id="890" w:author="Simon Rogers" w:date="2016-04-10T15:39:00Z">
        <w:r w:rsidR="00BC4589">
          <w:rPr>
            <w:rFonts w:eastAsia="Times New Roman"/>
          </w:rPr>
          <w:t>to be</w:t>
        </w:r>
      </w:ins>
      <w:del w:id="891" w:author="Simon Rogers" w:date="2016-04-10T15:39:00Z">
        <w:r w:rsidRPr="67CC0282" w:rsidDel="00BC4589">
          <w:rPr>
            <w:rFonts w:eastAsia="Times New Roman"/>
          </w:rPr>
          <w:delText>is</w:delText>
        </w:r>
      </w:del>
      <w:r w:rsidRPr="67CC0282">
        <w:rPr>
          <w:rFonts w:eastAsia="Times New Roman"/>
        </w:rPr>
        <w:t xml:space="preserve"> particularly useful in research areas such as </w:t>
      </w:r>
      <w:proofErr w:type="spellStart"/>
      <w:r w:rsidRPr="67CC0282">
        <w:rPr>
          <w:rFonts w:eastAsia="Times New Roman"/>
        </w:rPr>
        <w:t>pharmacometabolomics</w:t>
      </w:r>
      <w:proofErr w:type="spellEnd"/>
      <w:r w:rsidRPr="67CC0282">
        <w:rPr>
          <w:rFonts w:eastAsia="Times New Roman"/>
        </w:rPr>
        <w:t xml:space="preserve">, environmental analysis, and nutritional metabolomics, as it can quickly and in an unsupervised manner recognize substructure patterns related to drugs, pollutants, and food-derived molecules, respectively. Furthermore, </w:t>
      </w:r>
      <w:del w:id="892" w:author="Simon Rogers" w:date="2016-04-10T15:40:00Z">
        <w:r w:rsidRPr="67CC0282" w:rsidDel="00BC4589">
          <w:rPr>
            <w:rFonts w:eastAsia="Times New Roman"/>
          </w:rPr>
          <w:delText xml:space="preserve">as we show in our study, MS2LDA can offer unprecedented insights in untargeted metabolomics studies, and, </w:delText>
        </w:r>
      </w:del>
      <w:r w:rsidRPr="67CC0282">
        <w:rPr>
          <w:rFonts w:eastAsia="Times New Roman"/>
        </w:rPr>
        <w:t>when linked with fold changes from MS1 data</w:t>
      </w:r>
      <w:r w:rsidR="002448BC">
        <w:rPr>
          <w:rFonts w:eastAsia="Times New Roman"/>
        </w:rPr>
        <w:t>,</w:t>
      </w:r>
      <w:r w:rsidRPr="67CC0282">
        <w:rPr>
          <w:rFonts w:eastAsia="Times New Roman"/>
        </w:rPr>
        <w:t xml:space="preserve"> allows the researcher to focus on clusters of metabolites that share expression changes and a chemical substructure.</w:t>
      </w:r>
    </w:p>
    <w:p w14:paraId="2ACB72B1" w14:textId="77777777" w:rsidR="0087339A" w:rsidRPr="00B641C6" w:rsidRDefault="67CC0282" w:rsidP="0087339A">
      <w:pPr>
        <w:pStyle w:val="Body"/>
        <w:rPr>
          <w:rFonts w:ascii="Times New Roman" w:hAnsi="Times New Roman" w:cs="Times New Roman"/>
          <w:b/>
          <w:bCs/>
          <w:sz w:val="24"/>
          <w:szCs w:val="20"/>
          <w:lang w:val="en-GB"/>
        </w:rPr>
      </w:pPr>
      <w:r w:rsidRPr="67CC0282">
        <w:rPr>
          <w:rStyle w:val="None"/>
          <w:rFonts w:ascii="Times New Roman" w:eastAsia="Times New Roman" w:hAnsi="Times New Roman" w:cs="Times New Roman"/>
          <w:b/>
          <w:bCs/>
          <w:sz w:val="24"/>
          <w:szCs w:val="24"/>
          <w:lang w:val="en-GB"/>
        </w:rPr>
        <w:t>6. Acknowledgements:</w:t>
      </w:r>
    </w:p>
    <w:p w14:paraId="59FBA978" w14:textId="283DDB1F" w:rsidR="0087339A" w:rsidRPr="00B641C6" w:rsidRDefault="67CC0282" w:rsidP="0087339A">
      <w:pPr>
        <w:pStyle w:val="Paragraph"/>
        <w:rPr>
          <w:lang w:val="en-GB"/>
        </w:rPr>
      </w:pPr>
      <w:r w:rsidRPr="67CC0282">
        <w:rPr>
          <w:lang w:val="en-GB"/>
        </w:rPr>
        <w:t xml:space="preserve">The authors thank </w:t>
      </w:r>
      <w:proofErr w:type="spellStart"/>
      <w:r w:rsidRPr="67CC0282">
        <w:rPr>
          <w:lang w:val="en-GB"/>
        </w:rPr>
        <w:t>Dr.</w:t>
      </w:r>
      <w:proofErr w:type="spellEnd"/>
      <w:r w:rsidRPr="67CC0282">
        <w:rPr>
          <w:lang w:val="en-GB"/>
        </w:rPr>
        <w:t xml:space="preserve"> Emma </w:t>
      </w:r>
      <w:proofErr w:type="spellStart"/>
      <w:r w:rsidRPr="67CC0282">
        <w:rPr>
          <w:lang w:val="en-GB"/>
        </w:rPr>
        <w:t>Schymanski</w:t>
      </w:r>
      <w:proofErr w:type="spellEnd"/>
      <w:r w:rsidRPr="67CC0282">
        <w:rPr>
          <w:lang w:val="en-GB"/>
        </w:rPr>
        <w:t xml:space="preserve">, </w:t>
      </w:r>
      <w:proofErr w:type="spellStart"/>
      <w:r w:rsidRPr="67CC0282">
        <w:rPr>
          <w:lang w:val="en-GB"/>
        </w:rPr>
        <w:t>Dr.</w:t>
      </w:r>
      <w:proofErr w:type="spellEnd"/>
      <w:r w:rsidRPr="67CC0282">
        <w:rPr>
          <w:lang w:val="en-GB"/>
        </w:rPr>
        <w:t xml:space="preserve"> Tony Larson, and </w:t>
      </w:r>
      <w:proofErr w:type="spellStart"/>
      <w:r w:rsidRPr="67CC0282">
        <w:rPr>
          <w:lang w:val="en-GB"/>
        </w:rPr>
        <w:t>Dr.</w:t>
      </w:r>
      <w:proofErr w:type="spellEnd"/>
      <w:r w:rsidRPr="67CC0282">
        <w:rPr>
          <w:lang w:val="en-GB"/>
        </w:rPr>
        <w:t xml:space="preserve"> Samuel </w:t>
      </w:r>
      <w:proofErr w:type="spellStart"/>
      <w:r w:rsidRPr="67CC0282">
        <w:rPr>
          <w:lang w:val="en-GB"/>
        </w:rPr>
        <w:t>Bertrandt</w:t>
      </w:r>
      <w:proofErr w:type="spellEnd"/>
      <w:r w:rsidRPr="67CC0282">
        <w:rPr>
          <w:lang w:val="en-GB"/>
        </w:rPr>
        <w:t xml:space="preserve"> for their helpful scientific discussions and assistance with implementation of R scripts from: </w:t>
      </w:r>
      <w:proofErr w:type="spellStart"/>
      <w:r w:rsidRPr="67CC0282">
        <w:rPr>
          <w:lang w:val="en-GB"/>
        </w:rPr>
        <w:t>RMassBank</w:t>
      </w:r>
      <w:proofErr w:type="spellEnd"/>
      <w:r w:rsidRPr="67CC0282">
        <w:rPr>
          <w:lang w:val="en-GB"/>
        </w:rPr>
        <w:t xml:space="preserve"> (ES), </w:t>
      </w:r>
      <w:proofErr w:type="spellStart"/>
      <w:r w:rsidRPr="67CC0282">
        <w:rPr>
          <w:lang w:val="en-GB"/>
        </w:rPr>
        <w:t>xcmsFragments</w:t>
      </w:r>
      <w:proofErr w:type="spellEnd"/>
      <w:r w:rsidRPr="67CC0282">
        <w:rPr>
          <w:lang w:val="en-GB"/>
        </w:rPr>
        <w:t xml:space="preserve"> (TL), and the 7 golden rules (SB). The authors thank </w:t>
      </w:r>
      <w:proofErr w:type="spellStart"/>
      <w:r w:rsidRPr="67CC0282">
        <w:rPr>
          <w:lang w:val="en-GB"/>
        </w:rPr>
        <w:t>Dr.</w:t>
      </w:r>
      <w:proofErr w:type="spellEnd"/>
      <w:r w:rsidRPr="67CC0282">
        <w:rPr>
          <w:lang w:val="en-GB"/>
        </w:rPr>
        <w:t xml:space="preserve"> </w:t>
      </w:r>
      <w:proofErr w:type="spellStart"/>
      <w:r w:rsidRPr="67CC0282">
        <w:rPr>
          <w:lang w:val="en-GB"/>
        </w:rPr>
        <w:t>Niels</w:t>
      </w:r>
      <w:proofErr w:type="spellEnd"/>
      <w:r w:rsidRPr="67CC0282">
        <w:rPr>
          <w:lang w:val="en-GB"/>
        </w:rPr>
        <w:t xml:space="preserve"> van den </w:t>
      </w:r>
      <w:proofErr w:type="spellStart"/>
      <w:r w:rsidRPr="67CC0282">
        <w:rPr>
          <w:lang w:val="en-GB"/>
        </w:rPr>
        <w:t>Broek</w:t>
      </w:r>
      <w:proofErr w:type="spellEnd"/>
      <w:r w:rsidRPr="67CC0282">
        <w:rPr>
          <w:lang w:val="en-GB"/>
        </w:rPr>
        <w:t xml:space="preserve"> for helpful discussions on acquisition of mass fragmentation spectra. </w:t>
      </w:r>
      <w:proofErr w:type="spellStart"/>
      <w:r w:rsidRPr="67CC0282">
        <w:rPr>
          <w:lang w:val="en-GB"/>
        </w:rPr>
        <w:t>JJJvdH</w:t>
      </w:r>
      <w:proofErr w:type="spellEnd"/>
      <w:r w:rsidRPr="67CC0282">
        <w:rPr>
          <w:lang w:val="en-GB"/>
        </w:rPr>
        <w:t xml:space="preserve"> was supported by the </w:t>
      </w:r>
      <w:proofErr w:type="spellStart"/>
      <w:r w:rsidRPr="67CC0282">
        <w:rPr>
          <w:lang w:val="en-GB"/>
        </w:rPr>
        <w:t>Wellcome</w:t>
      </w:r>
      <w:proofErr w:type="spellEnd"/>
      <w:r w:rsidRPr="67CC0282">
        <w:rPr>
          <w:lang w:val="en-GB"/>
        </w:rPr>
        <w:t xml:space="preserve"> Trust [grant no. 105614/Z/14/Z]. MPB was funded as part of the </w:t>
      </w:r>
      <w:proofErr w:type="spellStart"/>
      <w:r w:rsidRPr="67CC0282">
        <w:rPr>
          <w:lang w:val="en-GB"/>
        </w:rPr>
        <w:t>Wellcome</w:t>
      </w:r>
      <w:proofErr w:type="spellEnd"/>
      <w:r w:rsidRPr="67CC0282">
        <w:rPr>
          <w:lang w:val="en-GB"/>
        </w:rPr>
        <w:t xml:space="preserve"> Trust core grant to the </w:t>
      </w:r>
      <w:proofErr w:type="spellStart"/>
      <w:r w:rsidRPr="67CC0282">
        <w:rPr>
          <w:lang w:val="en-GB"/>
        </w:rPr>
        <w:t>Wellcome</w:t>
      </w:r>
      <w:proofErr w:type="spellEnd"/>
      <w:r w:rsidRPr="67CC0282">
        <w:rPr>
          <w:lang w:val="en-GB"/>
        </w:rPr>
        <w:t xml:space="preserve"> Trust Centre for Molecular Parasitology (085349). JW was supported by a SICSA PhD studentship. SR was supported by BBSRC [grant no. BB/L018616/1].</w:t>
      </w:r>
    </w:p>
    <w:p w14:paraId="15B27ED0" w14:textId="77777777" w:rsidR="0087339A" w:rsidRPr="00B641C6" w:rsidRDefault="0087339A" w:rsidP="00BE3DE7">
      <w:pPr>
        <w:pStyle w:val="Body"/>
        <w:spacing w:after="0"/>
        <w:rPr>
          <w:rFonts w:ascii="Times New Roman" w:hAnsi="Times New Roman" w:cs="Times New Roman"/>
          <w:lang w:val="en-GB"/>
        </w:rPr>
      </w:pPr>
    </w:p>
    <w:p w14:paraId="7BB7B5E5" w14:textId="77777777" w:rsidR="0087339A" w:rsidRPr="00B641C6" w:rsidRDefault="67CC0282" w:rsidP="00BE3DE7">
      <w:pPr>
        <w:pStyle w:val="Body"/>
        <w:spacing w:after="0"/>
        <w:rPr>
          <w:rFonts w:ascii="Times New Roman" w:hAnsi="Times New Roman" w:cs="Times New Roman"/>
          <w:sz w:val="20"/>
          <w:lang w:val="en-GB"/>
        </w:rPr>
      </w:pPr>
      <w:r w:rsidRPr="67CC0282">
        <w:rPr>
          <w:rFonts w:ascii="Times New Roman" w:eastAsia="Times New Roman" w:hAnsi="Times New Roman" w:cs="Times New Roman"/>
          <w:b/>
          <w:bCs/>
          <w:sz w:val="24"/>
          <w:szCs w:val="24"/>
          <w:lang w:val="en-GB"/>
        </w:rPr>
        <w:t>Supporting Information:</w:t>
      </w:r>
    </w:p>
    <w:p w14:paraId="51CA0535" w14:textId="77777777" w:rsidR="0087339A" w:rsidRPr="00B641C6" w:rsidRDefault="0087339A" w:rsidP="00BE3DE7">
      <w:pPr>
        <w:pStyle w:val="Body"/>
        <w:spacing w:after="0"/>
        <w:rPr>
          <w:rFonts w:ascii="Times New Roman" w:hAnsi="Times New Roman" w:cs="Times New Roman"/>
          <w:sz w:val="20"/>
          <w:lang w:val="en-GB"/>
        </w:rPr>
      </w:pPr>
    </w:p>
    <w:p w14:paraId="4E369533" w14:textId="77777777" w:rsidR="001934D2" w:rsidRPr="00B641C6" w:rsidRDefault="67CC0282" w:rsidP="00BE3DE7">
      <w:pPr>
        <w:pStyle w:val="Body"/>
        <w:spacing w:after="0"/>
        <w:rPr>
          <w:rFonts w:ascii="Times New Roman" w:hAnsi="Times New Roman" w:cs="Times New Roman"/>
          <w:sz w:val="20"/>
          <w:lang w:val="en-GB"/>
        </w:rPr>
      </w:pPr>
      <w:r w:rsidRPr="67CC0282">
        <w:rPr>
          <w:rFonts w:ascii="Times New Roman" w:eastAsia="Times New Roman" w:hAnsi="Times New Roman" w:cs="Times New Roman"/>
          <w:sz w:val="20"/>
          <w:szCs w:val="20"/>
          <w:lang w:val="en-GB"/>
        </w:rPr>
        <w:t>Supporting Information is available with this manuscript – the following files can be found online:</w:t>
      </w:r>
    </w:p>
    <w:p w14:paraId="1F06A24A" w14:textId="77777777" w:rsidR="001934D2" w:rsidRPr="00B641C6" w:rsidRDefault="67CC0282" w:rsidP="00BE3DE7">
      <w:pPr>
        <w:pStyle w:val="Body"/>
        <w:spacing w:after="0"/>
        <w:rPr>
          <w:rFonts w:ascii="Times New Roman" w:hAnsi="Times New Roman" w:cs="Times New Roman"/>
          <w:sz w:val="20"/>
          <w:lang w:val="en-GB"/>
        </w:rPr>
      </w:pPr>
      <w:r w:rsidRPr="67CC0282">
        <w:rPr>
          <w:rFonts w:ascii="Times New Roman" w:eastAsia="Times New Roman" w:hAnsi="Times New Roman" w:cs="Times New Roman"/>
          <w:sz w:val="20"/>
          <w:szCs w:val="20"/>
          <w:lang w:val="en-GB"/>
        </w:rPr>
        <w:t>Supporting Table S-1 (word document) - Table with Mass2Motifs (MSMs) discover in the four positive ionization mode fragmentation files of the beer extracts</w:t>
      </w:r>
    </w:p>
    <w:p w14:paraId="5C8CC5C6" w14:textId="77777777" w:rsidR="001934D2" w:rsidRPr="00B641C6" w:rsidRDefault="67CC0282" w:rsidP="001934D2">
      <w:pPr>
        <w:pStyle w:val="Body"/>
        <w:spacing w:after="0"/>
        <w:rPr>
          <w:rFonts w:ascii="Times New Roman" w:hAnsi="Times New Roman" w:cs="Times New Roman"/>
          <w:sz w:val="20"/>
          <w:lang w:val="en-GB"/>
        </w:rPr>
      </w:pPr>
      <w:r w:rsidRPr="67CC0282">
        <w:rPr>
          <w:rFonts w:ascii="Times New Roman" w:eastAsia="Times New Roman" w:hAnsi="Times New Roman" w:cs="Times New Roman"/>
          <w:sz w:val="20"/>
          <w:szCs w:val="20"/>
          <w:lang w:val="en-GB"/>
        </w:rPr>
        <w:t>Supporting Table S-2 (word document) - Table with Mass2Motifs (MSMs) discover in the four negative ionization mode fragmentation files of the beer extracts</w:t>
      </w:r>
    </w:p>
    <w:p w14:paraId="1F8C356B" w14:textId="77777777" w:rsidR="006D3566" w:rsidRPr="00B641C6" w:rsidRDefault="67CC0282" w:rsidP="00BE3DE7">
      <w:pPr>
        <w:pStyle w:val="Body"/>
        <w:spacing w:after="0"/>
        <w:rPr>
          <w:rFonts w:ascii="Times New Roman" w:hAnsi="Times New Roman" w:cs="Times New Roman"/>
          <w:sz w:val="20"/>
          <w:lang w:val="en-GB"/>
        </w:rPr>
      </w:pPr>
      <w:r w:rsidRPr="67CC0282">
        <w:rPr>
          <w:rFonts w:ascii="Times New Roman" w:eastAsia="Times New Roman" w:hAnsi="Times New Roman" w:cs="Times New Roman"/>
          <w:sz w:val="20"/>
          <w:szCs w:val="20"/>
          <w:lang w:val="en-GB"/>
        </w:rPr>
        <w:t xml:space="preserve">Supporting Material containing Supporting Sections 1 – 5 (word document) </w:t>
      </w:r>
    </w:p>
    <w:p w14:paraId="60EA0058" w14:textId="77777777" w:rsidR="006D3566" w:rsidRPr="00B641C6" w:rsidRDefault="67CC0282" w:rsidP="00BE3DE7">
      <w:pPr>
        <w:pStyle w:val="Body"/>
        <w:spacing w:after="0"/>
        <w:rPr>
          <w:rFonts w:ascii="Times New Roman" w:hAnsi="Times New Roman" w:cs="Times New Roman"/>
          <w:sz w:val="20"/>
          <w:lang w:val="en-GB"/>
        </w:rPr>
      </w:pPr>
      <w:proofErr w:type="spellStart"/>
      <w:r w:rsidRPr="67CC0282">
        <w:rPr>
          <w:rFonts w:ascii="Times New Roman" w:eastAsia="Times New Roman" w:hAnsi="Times New Roman" w:cs="Times New Roman"/>
          <w:sz w:val="20"/>
          <w:szCs w:val="20"/>
          <w:lang w:val="en-GB"/>
        </w:rPr>
        <w:t>Cytoscape</w:t>
      </w:r>
      <w:proofErr w:type="spellEnd"/>
      <w:r w:rsidRPr="67CC0282">
        <w:rPr>
          <w:rFonts w:ascii="Times New Roman" w:eastAsia="Times New Roman" w:hAnsi="Times New Roman" w:cs="Times New Roman"/>
          <w:sz w:val="20"/>
          <w:szCs w:val="20"/>
          <w:lang w:val="en-GB"/>
        </w:rPr>
        <w:t xml:space="preserve"> session files for Molecular Networking results of beer extracts in positive and negative ionization modes.</w:t>
      </w:r>
    </w:p>
    <w:p w14:paraId="0C1C0BD6" w14:textId="77777777" w:rsidR="0087339A" w:rsidRPr="00B641C6" w:rsidRDefault="006D3566" w:rsidP="006D3566">
      <w:pPr>
        <w:pStyle w:val="Body"/>
        <w:spacing w:after="0"/>
        <w:rPr>
          <w:rFonts w:ascii="Times New Roman" w:hAnsi="Times New Roman" w:cs="Times New Roman"/>
          <w:sz w:val="20"/>
          <w:lang w:val="en-GB"/>
        </w:rPr>
      </w:pPr>
      <w:r w:rsidRPr="67CC0282">
        <w:rPr>
          <w:rFonts w:ascii="Times New Roman" w:eastAsia="Times New Roman" w:hAnsi="Times New Roman" w:cs="Times New Roman"/>
          <w:sz w:val="20"/>
          <w:szCs w:val="20"/>
          <w:lang w:val="en-GB"/>
        </w:rPr>
        <w:t xml:space="preserve">We plan to submit the data to </w:t>
      </w:r>
      <w:proofErr w:type="spellStart"/>
      <w:r w:rsidRPr="67CC0282">
        <w:rPr>
          <w:rFonts w:ascii="Times New Roman" w:eastAsia="Times New Roman" w:hAnsi="Times New Roman" w:cs="Times New Roman"/>
          <w:sz w:val="20"/>
          <w:szCs w:val="20"/>
          <w:lang w:val="en-GB"/>
        </w:rPr>
        <w:t>Metabolights</w:t>
      </w:r>
      <w:proofErr w:type="spellEnd"/>
      <w:r w:rsidRPr="67CC0282">
        <w:rPr>
          <w:rFonts w:ascii="Times New Roman" w:eastAsia="Times New Roman" w:hAnsi="Times New Roman" w:cs="Times New Roman"/>
          <w:sz w:val="20"/>
          <w:szCs w:val="20"/>
          <w:lang w:val="en-GB"/>
        </w:rPr>
        <w:t xml:space="preserve"> repository and to make the molecular networking results publically available on the website as well.</w:t>
      </w:r>
      <w:bookmarkStart w:id="893" w:name="_UnoMark__148_321700335"/>
      <w:bookmarkEnd w:id="893"/>
    </w:p>
    <w:p w14:paraId="2AFEB862" w14:textId="77777777" w:rsidR="008D7BD9" w:rsidRPr="00B641C6" w:rsidRDefault="008D7BD9" w:rsidP="006D3566">
      <w:pPr>
        <w:pStyle w:val="Body"/>
        <w:spacing w:after="0"/>
        <w:rPr>
          <w:rStyle w:val="None"/>
          <w:rFonts w:ascii="Times New Roman" w:hAnsi="Times New Roman" w:cs="Times New Roman"/>
          <w:b/>
          <w:bCs/>
          <w:sz w:val="24"/>
          <w:szCs w:val="24"/>
          <w:lang w:val="en-GB"/>
        </w:rPr>
      </w:pPr>
    </w:p>
    <w:p w14:paraId="0FE0B397" w14:textId="77777777" w:rsidR="004614ED" w:rsidRPr="00B641C6" w:rsidRDefault="67CC0282">
      <w:pPr>
        <w:pStyle w:val="Body"/>
        <w:rPr>
          <w:rFonts w:ascii="Times New Roman" w:hAnsi="Times New Roman" w:cs="Times New Roman"/>
          <w:b/>
          <w:bCs/>
          <w:sz w:val="24"/>
          <w:szCs w:val="24"/>
          <w:lang w:val="en-GB"/>
        </w:rPr>
      </w:pPr>
      <w:r w:rsidRPr="67CC0282">
        <w:rPr>
          <w:rStyle w:val="None"/>
          <w:rFonts w:ascii="Times New Roman" w:eastAsia="Times New Roman" w:hAnsi="Times New Roman" w:cs="Times New Roman"/>
          <w:b/>
          <w:bCs/>
          <w:sz w:val="24"/>
          <w:szCs w:val="24"/>
          <w:lang w:val="en-GB"/>
        </w:rPr>
        <w:t>References</w:t>
      </w:r>
    </w:p>
    <w:p w14:paraId="07F24857" w14:textId="77777777" w:rsidR="00985BA6" w:rsidRPr="00B641C6" w:rsidRDefault="0007548A" w:rsidP="00985BA6">
      <w:pPr>
        <w:pStyle w:val="EndNoteBibliography"/>
        <w:spacing w:after="0"/>
        <w:ind w:left="720" w:hanging="720"/>
        <w:rPr>
          <w:noProof/>
          <w:lang w:val="en-GB"/>
        </w:rPr>
      </w:pPr>
      <w:r w:rsidRPr="00B641C6">
        <w:rPr>
          <w:lang w:val="en-GB"/>
        </w:rPr>
        <w:fldChar w:fldCharType="begin"/>
      </w:r>
      <w:r w:rsidR="00CC0764" w:rsidRPr="00B641C6">
        <w:rPr>
          <w:lang w:val="en-GB"/>
        </w:rPr>
        <w:instrText xml:space="preserve"> ADDIN EN.REFLIST </w:instrText>
      </w:r>
      <w:r w:rsidRPr="00B641C6">
        <w:rPr>
          <w:lang w:val="en-GB"/>
        </w:rPr>
        <w:fldChar w:fldCharType="separate"/>
      </w:r>
      <w:r w:rsidR="00985BA6" w:rsidRPr="00B641C6">
        <w:rPr>
          <w:noProof/>
          <w:lang w:val="en-GB"/>
        </w:rPr>
        <w:t>1.</w:t>
      </w:r>
      <w:r w:rsidR="00985BA6" w:rsidRPr="00B641C6">
        <w:rPr>
          <w:noProof/>
          <w:lang w:val="en-GB"/>
        </w:rPr>
        <w:tab/>
        <w:t xml:space="preserve">van der Hooft, J.J.J., et al., </w:t>
      </w:r>
      <w:r w:rsidR="00985BA6" w:rsidRPr="00B641C6">
        <w:rPr>
          <w:i/>
          <w:noProof/>
          <w:lang w:val="en-GB"/>
        </w:rPr>
        <w:t>Structural elucidation of low abundant metabolites in complex sample matrices.</w:t>
      </w:r>
      <w:r w:rsidR="00985BA6" w:rsidRPr="00B641C6">
        <w:rPr>
          <w:noProof/>
          <w:lang w:val="en-GB"/>
        </w:rPr>
        <w:t xml:space="preserve"> Metabolomics, 2013. </w:t>
      </w:r>
      <w:r w:rsidR="00985BA6" w:rsidRPr="00B641C6">
        <w:rPr>
          <w:b/>
          <w:noProof/>
          <w:lang w:val="en-GB"/>
        </w:rPr>
        <w:t>9</w:t>
      </w:r>
      <w:r w:rsidR="00985BA6" w:rsidRPr="00B641C6">
        <w:rPr>
          <w:noProof/>
          <w:lang w:val="en-GB"/>
        </w:rPr>
        <w:t>(5): p. 1009-1018.</w:t>
      </w:r>
    </w:p>
    <w:p w14:paraId="00CF326D" w14:textId="77777777" w:rsidR="00985BA6" w:rsidRPr="00B641C6" w:rsidRDefault="00985BA6" w:rsidP="00985BA6">
      <w:pPr>
        <w:pStyle w:val="EndNoteBibliography"/>
        <w:spacing w:after="0"/>
        <w:ind w:left="720" w:hanging="720"/>
        <w:rPr>
          <w:noProof/>
          <w:lang w:val="en-GB"/>
        </w:rPr>
      </w:pPr>
      <w:r w:rsidRPr="00B641C6">
        <w:rPr>
          <w:noProof/>
          <w:lang w:val="en-GB"/>
        </w:rPr>
        <w:t>2.</w:t>
      </w:r>
      <w:r w:rsidRPr="00B641C6">
        <w:rPr>
          <w:noProof/>
          <w:lang w:val="en-GB"/>
        </w:rPr>
        <w:tab/>
        <w:t xml:space="preserve">Kind, T. and O. Fiehn, </w:t>
      </w:r>
      <w:r w:rsidRPr="00B641C6">
        <w:rPr>
          <w:i/>
          <w:noProof/>
          <w:lang w:val="en-GB"/>
        </w:rPr>
        <w:t>Metabolomic database annotations via query of elemental compositions: Mass accuracy is insufficient even at less than 1 ppm.</w:t>
      </w:r>
      <w:r w:rsidRPr="00B641C6">
        <w:rPr>
          <w:noProof/>
          <w:lang w:val="en-GB"/>
        </w:rPr>
        <w:t xml:space="preserve"> Bmc Bioinformatics, 2006. </w:t>
      </w:r>
      <w:r w:rsidRPr="00B641C6">
        <w:rPr>
          <w:b/>
          <w:noProof/>
          <w:lang w:val="en-GB"/>
        </w:rPr>
        <w:t>7</w:t>
      </w:r>
      <w:r w:rsidRPr="00B641C6">
        <w:rPr>
          <w:noProof/>
          <w:lang w:val="en-GB"/>
        </w:rPr>
        <w:t>: p. -.</w:t>
      </w:r>
    </w:p>
    <w:p w14:paraId="2B569F6A" w14:textId="77777777" w:rsidR="00985BA6" w:rsidRPr="00B641C6" w:rsidRDefault="00985BA6" w:rsidP="00985BA6">
      <w:pPr>
        <w:pStyle w:val="EndNoteBibliography"/>
        <w:spacing w:after="0"/>
        <w:ind w:left="720" w:hanging="720"/>
        <w:rPr>
          <w:noProof/>
          <w:lang w:val="en-GB"/>
        </w:rPr>
      </w:pPr>
      <w:r w:rsidRPr="00B641C6">
        <w:rPr>
          <w:noProof/>
          <w:lang w:val="en-GB"/>
        </w:rPr>
        <w:t>3.</w:t>
      </w:r>
      <w:r w:rsidRPr="00B641C6">
        <w:rPr>
          <w:noProof/>
          <w:lang w:val="en-GB"/>
        </w:rPr>
        <w:tab/>
        <w:t xml:space="preserve">Misra, B.B. and J.J.J. van der Hooft, </w:t>
      </w:r>
      <w:r w:rsidRPr="00B641C6">
        <w:rPr>
          <w:i/>
          <w:noProof/>
          <w:lang w:val="en-GB"/>
        </w:rPr>
        <w:t>Updates in metabolomics tools and resources: 2014–2015.</w:t>
      </w:r>
      <w:r w:rsidRPr="00B641C6">
        <w:rPr>
          <w:noProof/>
          <w:lang w:val="en-GB"/>
        </w:rPr>
        <w:t xml:space="preserve"> ELECTROPHORESIS, 2016. </w:t>
      </w:r>
      <w:r w:rsidRPr="00B641C6">
        <w:rPr>
          <w:b/>
          <w:noProof/>
          <w:lang w:val="en-GB"/>
        </w:rPr>
        <w:t>37</w:t>
      </w:r>
      <w:r w:rsidRPr="00B641C6">
        <w:rPr>
          <w:noProof/>
          <w:lang w:val="en-GB"/>
        </w:rPr>
        <w:t>(1): p. 86-110.</w:t>
      </w:r>
    </w:p>
    <w:p w14:paraId="24171FF2" w14:textId="77777777" w:rsidR="00985BA6" w:rsidRPr="00B641C6" w:rsidRDefault="00985BA6" w:rsidP="00985BA6">
      <w:pPr>
        <w:pStyle w:val="EndNoteBibliography"/>
        <w:spacing w:after="0"/>
        <w:ind w:left="720" w:hanging="720"/>
        <w:rPr>
          <w:noProof/>
          <w:lang w:val="en-GB"/>
        </w:rPr>
      </w:pPr>
      <w:r w:rsidRPr="00B641C6">
        <w:rPr>
          <w:noProof/>
          <w:lang w:val="en-GB"/>
        </w:rPr>
        <w:lastRenderedPageBreak/>
        <w:t>4.</w:t>
      </w:r>
      <w:r w:rsidRPr="00B641C6">
        <w:rPr>
          <w:noProof/>
          <w:lang w:val="en-GB"/>
        </w:rPr>
        <w:tab/>
        <w:t xml:space="preserve">Hufsky, F., K. Scheubert, and S. Böcker, </w:t>
      </w:r>
      <w:r w:rsidRPr="00B641C6">
        <w:rPr>
          <w:i/>
          <w:noProof/>
          <w:lang w:val="en-GB"/>
        </w:rPr>
        <w:t>Computational mass spectrometry for small-molecule fragmentation.</w:t>
      </w:r>
      <w:r w:rsidRPr="00B641C6">
        <w:rPr>
          <w:noProof/>
          <w:lang w:val="en-GB"/>
        </w:rPr>
        <w:t xml:space="preserve"> TrAC Trends in Analytical Chemistry, 2014. </w:t>
      </w:r>
      <w:r w:rsidRPr="00B641C6">
        <w:rPr>
          <w:b/>
          <w:noProof/>
          <w:lang w:val="en-GB"/>
        </w:rPr>
        <w:t>53</w:t>
      </w:r>
      <w:r w:rsidRPr="00B641C6">
        <w:rPr>
          <w:noProof/>
          <w:lang w:val="en-GB"/>
        </w:rPr>
        <w:t>(0): p. 41-48.</w:t>
      </w:r>
    </w:p>
    <w:p w14:paraId="15044748" w14:textId="77777777" w:rsidR="00985BA6" w:rsidRPr="00B641C6" w:rsidRDefault="00985BA6" w:rsidP="00985BA6">
      <w:pPr>
        <w:pStyle w:val="EndNoteBibliography"/>
        <w:spacing w:after="0"/>
        <w:ind w:left="720" w:hanging="720"/>
        <w:rPr>
          <w:noProof/>
          <w:lang w:val="en-GB"/>
        </w:rPr>
      </w:pPr>
      <w:r w:rsidRPr="00B641C6">
        <w:rPr>
          <w:noProof/>
          <w:lang w:val="en-GB"/>
        </w:rPr>
        <w:t>5.</w:t>
      </w:r>
      <w:r w:rsidRPr="00B641C6">
        <w:rPr>
          <w:noProof/>
          <w:lang w:val="en-GB"/>
        </w:rPr>
        <w:tab/>
        <w:t xml:space="preserve">Dührkop, K., et al., </w:t>
      </w:r>
      <w:r w:rsidRPr="00B641C6">
        <w:rPr>
          <w:i/>
          <w:noProof/>
          <w:lang w:val="en-GB"/>
        </w:rPr>
        <w:t>Searching molecular structure databases with tandem mass spectra using CSI:FingerID.</w:t>
      </w:r>
      <w:r w:rsidRPr="00B641C6">
        <w:rPr>
          <w:noProof/>
          <w:lang w:val="en-GB"/>
        </w:rPr>
        <w:t xml:space="preserve"> Proceedings of the National Academy of Sciences, 2015. </w:t>
      </w:r>
      <w:r w:rsidRPr="00B641C6">
        <w:rPr>
          <w:b/>
          <w:noProof/>
          <w:lang w:val="en-GB"/>
        </w:rPr>
        <w:t>112</w:t>
      </w:r>
      <w:r w:rsidRPr="00B641C6">
        <w:rPr>
          <w:noProof/>
          <w:lang w:val="en-GB"/>
        </w:rPr>
        <w:t>(41): p. 12580-12585.</w:t>
      </w:r>
    </w:p>
    <w:p w14:paraId="0F89B178" w14:textId="77777777" w:rsidR="00985BA6" w:rsidRPr="00B641C6" w:rsidRDefault="00985BA6" w:rsidP="00985BA6">
      <w:pPr>
        <w:pStyle w:val="EndNoteBibliography"/>
        <w:spacing w:after="0"/>
        <w:ind w:left="720" w:hanging="720"/>
        <w:rPr>
          <w:noProof/>
          <w:lang w:val="en-GB"/>
        </w:rPr>
      </w:pPr>
      <w:r w:rsidRPr="00B641C6">
        <w:rPr>
          <w:noProof/>
          <w:lang w:val="en-GB"/>
        </w:rPr>
        <w:t>6.</w:t>
      </w:r>
      <w:r w:rsidRPr="00B641C6">
        <w:rPr>
          <w:noProof/>
          <w:lang w:val="en-GB"/>
        </w:rPr>
        <w:tab/>
        <w:t xml:space="preserve">Ridder, L., et al., </w:t>
      </w:r>
      <w:r w:rsidRPr="00B641C6">
        <w:rPr>
          <w:i/>
          <w:noProof/>
          <w:lang w:val="en-GB"/>
        </w:rPr>
        <w:t>Automatic Chemical Structure Annotation of an LC–MSn Based Metabolic Profile from Green Tea.</w:t>
      </w:r>
      <w:r w:rsidRPr="00B641C6">
        <w:rPr>
          <w:noProof/>
          <w:lang w:val="en-GB"/>
        </w:rPr>
        <w:t xml:space="preserve"> Anal. Chem., 2013. </w:t>
      </w:r>
      <w:r w:rsidRPr="00B641C6">
        <w:rPr>
          <w:b/>
          <w:noProof/>
          <w:lang w:val="en-GB"/>
        </w:rPr>
        <w:t>85</w:t>
      </w:r>
      <w:r w:rsidRPr="00B641C6">
        <w:rPr>
          <w:noProof/>
          <w:lang w:val="en-GB"/>
        </w:rPr>
        <w:t>(12): p. 6033-6040.</w:t>
      </w:r>
    </w:p>
    <w:p w14:paraId="5E19939E" w14:textId="77777777" w:rsidR="00985BA6" w:rsidRPr="00B641C6" w:rsidRDefault="00985BA6" w:rsidP="00985BA6">
      <w:pPr>
        <w:pStyle w:val="EndNoteBibliography"/>
        <w:spacing w:after="0"/>
        <w:ind w:left="720" w:hanging="720"/>
        <w:rPr>
          <w:noProof/>
          <w:lang w:val="en-GB"/>
        </w:rPr>
      </w:pPr>
      <w:r w:rsidRPr="00B641C6">
        <w:rPr>
          <w:noProof/>
          <w:lang w:val="en-GB"/>
        </w:rPr>
        <w:t>7.</w:t>
      </w:r>
      <w:r w:rsidRPr="00B641C6">
        <w:rPr>
          <w:noProof/>
          <w:lang w:val="en-GB"/>
        </w:rPr>
        <w:tab/>
        <w:t xml:space="preserve">Horai, H., et al., </w:t>
      </w:r>
      <w:r w:rsidRPr="00B641C6">
        <w:rPr>
          <w:i/>
          <w:noProof/>
          <w:lang w:val="en-GB"/>
        </w:rPr>
        <w:t>MassBank: A public repository for sharing mass spectral data for life sciences.</w:t>
      </w:r>
      <w:r w:rsidRPr="00B641C6">
        <w:rPr>
          <w:noProof/>
          <w:lang w:val="en-GB"/>
        </w:rPr>
        <w:t xml:space="preserve"> Journal of Mass Spectrometry, 2010. </w:t>
      </w:r>
      <w:r w:rsidRPr="00B641C6">
        <w:rPr>
          <w:b/>
          <w:noProof/>
          <w:lang w:val="en-GB"/>
        </w:rPr>
        <w:t>45</w:t>
      </w:r>
      <w:r w:rsidRPr="00B641C6">
        <w:rPr>
          <w:noProof/>
          <w:lang w:val="en-GB"/>
        </w:rPr>
        <w:t>(7): p. 703-714.</w:t>
      </w:r>
    </w:p>
    <w:p w14:paraId="54006BD5" w14:textId="77777777" w:rsidR="00985BA6" w:rsidRPr="00B641C6" w:rsidRDefault="00985BA6" w:rsidP="00985BA6">
      <w:pPr>
        <w:pStyle w:val="EndNoteBibliography"/>
        <w:spacing w:after="0"/>
        <w:ind w:left="720" w:hanging="720"/>
        <w:rPr>
          <w:noProof/>
          <w:lang w:val="en-GB"/>
        </w:rPr>
      </w:pPr>
      <w:r w:rsidRPr="00B641C6">
        <w:rPr>
          <w:noProof/>
          <w:lang w:val="en-GB"/>
        </w:rPr>
        <w:t>8.</w:t>
      </w:r>
      <w:r w:rsidRPr="00B641C6">
        <w:rPr>
          <w:noProof/>
          <w:lang w:val="en-GB"/>
        </w:rPr>
        <w:tab/>
        <w:t xml:space="preserve">Wishart, D.S., et al., </w:t>
      </w:r>
      <w:r w:rsidRPr="00B641C6">
        <w:rPr>
          <w:i/>
          <w:noProof/>
          <w:lang w:val="en-GB"/>
        </w:rPr>
        <w:t>HMDB 3.0—The Human Metabolome Database in 2013.</w:t>
      </w:r>
      <w:r w:rsidRPr="00B641C6">
        <w:rPr>
          <w:noProof/>
          <w:lang w:val="en-GB"/>
        </w:rPr>
        <w:t xml:space="preserve"> Nucleic Acids Res., 2013. </w:t>
      </w:r>
      <w:r w:rsidRPr="00B641C6">
        <w:rPr>
          <w:b/>
          <w:noProof/>
          <w:lang w:val="en-GB"/>
        </w:rPr>
        <w:t>41</w:t>
      </w:r>
      <w:r w:rsidRPr="00B641C6">
        <w:rPr>
          <w:noProof/>
          <w:lang w:val="en-GB"/>
        </w:rPr>
        <w:t>(D1): p. D801-D807.</w:t>
      </w:r>
    </w:p>
    <w:p w14:paraId="09515981" w14:textId="77777777" w:rsidR="00985BA6" w:rsidRPr="00B641C6" w:rsidRDefault="00985BA6" w:rsidP="00985BA6">
      <w:pPr>
        <w:pStyle w:val="EndNoteBibliography"/>
        <w:spacing w:after="0"/>
        <w:ind w:left="720" w:hanging="720"/>
        <w:rPr>
          <w:noProof/>
          <w:lang w:val="en-GB"/>
        </w:rPr>
      </w:pPr>
      <w:r w:rsidRPr="00B641C6">
        <w:rPr>
          <w:noProof/>
          <w:lang w:val="en-GB"/>
        </w:rPr>
        <w:t>9.</w:t>
      </w:r>
      <w:r w:rsidRPr="00B641C6">
        <w:rPr>
          <w:noProof/>
          <w:lang w:val="en-GB"/>
        </w:rPr>
        <w:tab/>
        <w:t xml:space="preserve">Jeffryes, J., et al., </w:t>
      </w:r>
      <w:r w:rsidRPr="00B641C6">
        <w:rPr>
          <w:i/>
          <w:noProof/>
          <w:lang w:val="en-GB"/>
        </w:rPr>
        <w:t>MINEs: open access databases of computationally predicted enzyme promiscuity products for untargeted metabolomics.</w:t>
      </w:r>
      <w:r w:rsidRPr="00B641C6">
        <w:rPr>
          <w:noProof/>
          <w:lang w:val="en-GB"/>
        </w:rPr>
        <w:t xml:space="preserve"> Journal of Cheminformatics, 2015. </w:t>
      </w:r>
      <w:r w:rsidRPr="00B641C6">
        <w:rPr>
          <w:b/>
          <w:noProof/>
          <w:lang w:val="en-GB"/>
        </w:rPr>
        <w:t>7</w:t>
      </w:r>
      <w:r w:rsidRPr="00B641C6">
        <w:rPr>
          <w:noProof/>
          <w:lang w:val="en-GB"/>
        </w:rPr>
        <w:t>(1): p. 1-8.</w:t>
      </w:r>
    </w:p>
    <w:p w14:paraId="1A488B6A" w14:textId="77777777" w:rsidR="00985BA6" w:rsidRPr="00B641C6" w:rsidRDefault="00985BA6" w:rsidP="00985BA6">
      <w:pPr>
        <w:pStyle w:val="EndNoteBibliography"/>
        <w:spacing w:after="0"/>
        <w:ind w:left="720" w:hanging="720"/>
        <w:rPr>
          <w:noProof/>
          <w:lang w:val="en-GB"/>
        </w:rPr>
      </w:pPr>
      <w:r w:rsidRPr="00B641C6">
        <w:rPr>
          <w:noProof/>
          <w:lang w:val="en-GB"/>
        </w:rPr>
        <w:t>10.</w:t>
      </w:r>
      <w:r w:rsidRPr="00B641C6">
        <w:rPr>
          <w:noProof/>
          <w:lang w:val="en-GB"/>
        </w:rPr>
        <w:tab/>
        <w:t xml:space="preserve">Ridder, L., et al., </w:t>
      </w:r>
      <w:r w:rsidRPr="00B641C6">
        <w:rPr>
          <w:i/>
          <w:noProof/>
          <w:lang w:val="en-GB"/>
        </w:rPr>
        <w:t>In Silico Prediction and Automatic LC–MSn Annotation of Green Tea Metabolites in Urine.</w:t>
      </w:r>
      <w:r w:rsidRPr="00B641C6">
        <w:rPr>
          <w:noProof/>
          <w:lang w:val="en-GB"/>
        </w:rPr>
        <w:t xml:space="preserve"> Analytical Chemistry, 2014. </w:t>
      </w:r>
      <w:r w:rsidRPr="00B641C6">
        <w:rPr>
          <w:b/>
          <w:noProof/>
          <w:lang w:val="en-GB"/>
        </w:rPr>
        <w:t>86</w:t>
      </w:r>
      <w:r w:rsidRPr="00B641C6">
        <w:rPr>
          <w:noProof/>
          <w:lang w:val="en-GB"/>
        </w:rPr>
        <w:t>(10): p. 4767-4774.</w:t>
      </w:r>
    </w:p>
    <w:p w14:paraId="2EA0E8DC" w14:textId="77777777" w:rsidR="00985BA6" w:rsidRPr="00B641C6" w:rsidRDefault="00985BA6" w:rsidP="00985BA6">
      <w:pPr>
        <w:pStyle w:val="EndNoteBibliography"/>
        <w:spacing w:after="0"/>
        <w:ind w:left="720" w:hanging="720"/>
        <w:rPr>
          <w:noProof/>
          <w:lang w:val="en-GB"/>
        </w:rPr>
      </w:pPr>
      <w:r w:rsidRPr="00B641C6">
        <w:rPr>
          <w:noProof/>
          <w:lang w:val="en-GB"/>
        </w:rPr>
        <w:t>11.</w:t>
      </w:r>
      <w:r w:rsidRPr="00B641C6">
        <w:rPr>
          <w:noProof/>
          <w:lang w:val="en-GB"/>
        </w:rPr>
        <w:tab/>
        <w:t xml:space="preserve">Allen, F., R. Greiner, and D. Wishart, </w:t>
      </w:r>
      <w:r w:rsidRPr="00B641C6">
        <w:rPr>
          <w:i/>
          <w:noProof/>
          <w:lang w:val="en-GB"/>
        </w:rPr>
        <w:t>Competitive fragmentation modeling of ESI-MS/MS spectra for putative metabolite identification.</w:t>
      </w:r>
      <w:r w:rsidRPr="00B641C6">
        <w:rPr>
          <w:noProof/>
          <w:lang w:val="en-GB"/>
        </w:rPr>
        <w:t xml:space="preserve"> Metabolomics, 2015. </w:t>
      </w:r>
      <w:r w:rsidRPr="00B641C6">
        <w:rPr>
          <w:b/>
          <w:noProof/>
          <w:lang w:val="en-GB"/>
        </w:rPr>
        <w:t>11</w:t>
      </w:r>
      <w:r w:rsidRPr="00B641C6">
        <w:rPr>
          <w:noProof/>
          <w:lang w:val="en-GB"/>
        </w:rPr>
        <w:t>(1): p. 98-110.</w:t>
      </w:r>
    </w:p>
    <w:p w14:paraId="4290B7C5" w14:textId="77777777" w:rsidR="00985BA6" w:rsidRPr="00B641C6" w:rsidRDefault="00985BA6" w:rsidP="00985BA6">
      <w:pPr>
        <w:pStyle w:val="EndNoteBibliography"/>
        <w:spacing w:after="0"/>
        <w:ind w:left="720" w:hanging="720"/>
        <w:rPr>
          <w:noProof/>
          <w:lang w:val="en-GB"/>
        </w:rPr>
      </w:pPr>
      <w:r w:rsidRPr="00B641C6">
        <w:rPr>
          <w:noProof/>
          <w:lang w:val="en-GB"/>
        </w:rPr>
        <w:t>12.</w:t>
      </w:r>
      <w:r w:rsidRPr="00B641C6">
        <w:rPr>
          <w:noProof/>
          <w:lang w:val="en-GB"/>
        </w:rPr>
        <w:tab/>
        <w:t xml:space="preserve">Blei, D.M., A.Y. Ng, and M.I. Jordan, </w:t>
      </w:r>
      <w:r w:rsidRPr="00B641C6">
        <w:rPr>
          <w:i/>
          <w:noProof/>
          <w:lang w:val="en-GB"/>
        </w:rPr>
        <w:t>Latent dirichlet allocation.</w:t>
      </w:r>
      <w:r w:rsidRPr="00B641C6">
        <w:rPr>
          <w:noProof/>
          <w:lang w:val="en-GB"/>
        </w:rPr>
        <w:t xml:space="preserve"> J. Mach. Learn. Res., 2003. </w:t>
      </w:r>
      <w:r w:rsidRPr="00B641C6">
        <w:rPr>
          <w:b/>
          <w:noProof/>
          <w:lang w:val="en-GB"/>
        </w:rPr>
        <w:t>3</w:t>
      </w:r>
      <w:r w:rsidRPr="00B641C6">
        <w:rPr>
          <w:noProof/>
          <w:lang w:val="en-GB"/>
        </w:rPr>
        <w:t>: p. 993-1022.</w:t>
      </w:r>
    </w:p>
    <w:p w14:paraId="52514046" w14:textId="77777777" w:rsidR="00985BA6" w:rsidRPr="00B641C6" w:rsidRDefault="00985BA6" w:rsidP="00985BA6">
      <w:pPr>
        <w:pStyle w:val="EndNoteBibliography"/>
        <w:spacing w:after="0"/>
        <w:ind w:left="720" w:hanging="720"/>
        <w:rPr>
          <w:noProof/>
          <w:lang w:val="en-GB"/>
        </w:rPr>
      </w:pPr>
      <w:r w:rsidRPr="00B641C6">
        <w:rPr>
          <w:noProof/>
          <w:lang w:val="en-GB"/>
        </w:rPr>
        <w:t>13.</w:t>
      </w:r>
      <w:r w:rsidRPr="00B641C6">
        <w:rPr>
          <w:noProof/>
          <w:lang w:val="en-GB"/>
        </w:rPr>
        <w:tab/>
        <w:t xml:space="preserve">Garg, N., et al., </w:t>
      </w:r>
      <w:r w:rsidRPr="00B641C6">
        <w:rPr>
          <w:i/>
          <w:noProof/>
          <w:lang w:val="en-GB"/>
        </w:rPr>
        <w:t>Mass spectral similarity for untargeted metabolomics data analysis of complex mixtures.</w:t>
      </w:r>
      <w:r w:rsidRPr="00B641C6">
        <w:rPr>
          <w:noProof/>
          <w:lang w:val="en-GB"/>
        </w:rPr>
        <w:t xml:space="preserve"> International Journal of Mass Spectrometry, 2015. </w:t>
      </w:r>
      <w:r w:rsidRPr="00B641C6">
        <w:rPr>
          <w:b/>
          <w:noProof/>
          <w:lang w:val="en-GB"/>
        </w:rPr>
        <w:t>377</w:t>
      </w:r>
      <w:r w:rsidRPr="00B641C6">
        <w:rPr>
          <w:noProof/>
          <w:lang w:val="en-GB"/>
        </w:rPr>
        <w:t>: p. 719-727.</w:t>
      </w:r>
    </w:p>
    <w:p w14:paraId="49335078" w14:textId="77777777" w:rsidR="00985BA6" w:rsidRPr="00B641C6" w:rsidRDefault="00985BA6" w:rsidP="00985BA6">
      <w:pPr>
        <w:pStyle w:val="EndNoteBibliography"/>
        <w:spacing w:after="0"/>
        <w:ind w:left="720" w:hanging="720"/>
        <w:rPr>
          <w:noProof/>
          <w:lang w:val="en-GB"/>
        </w:rPr>
      </w:pPr>
      <w:r w:rsidRPr="00B641C6">
        <w:rPr>
          <w:noProof/>
          <w:lang w:val="en-GB"/>
        </w:rPr>
        <w:t>14.</w:t>
      </w:r>
      <w:r w:rsidRPr="00B641C6">
        <w:rPr>
          <w:noProof/>
          <w:lang w:val="en-GB"/>
        </w:rPr>
        <w:tab/>
        <w:t xml:space="preserve">Yang, J.Y., et al., </w:t>
      </w:r>
      <w:r w:rsidRPr="00B641C6">
        <w:rPr>
          <w:i/>
          <w:noProof/>
          <w:lang w:val="en-GB"/>
        </w:rPr>
        <w:t>Molecular Networking as a Dereplication Strategy.</w:t>
      </w:r>
      <w:r w:rsidRPr="00B641C6">
        <w:rPr>
          <w:noProof/>
          <w:lang w:val="en-GB"/>
        </w:rPr>
        <w:t xml:space="preserve"> Journal of Natural Products, 2013. </w:t>
      </w:r>
      <w:r w:rsidRPr="00B641C6">
        <w:rPr>
          <w:b/>
          <w:noProof/>
          <w:lang w:val="en-GB"/>
        </w:rPr>
        <w:t>76</w:t>
      </w:r>
      <w:r w:rsidRPr="00B641C6">
        <w:rPr>
          <w:noProof/>
          <w:lang w:val="en-GB"/>
        </w:rPr>
        <w:t>(9): p. 1686-1699.</w:t>
      </w:r>
    </w:p>
    <w:p w14:paraId="6174EB02" w14:textId="77777777" w:rsidR="00985BA6" w:rsidRPr="00B641C6" w:rsidRDefault="00985BA6" w:rsidP="00985BA6">
      <w:pPr>
        <w:pStyle w:val="EndNoteBibliography"/>
        <w:spacing w:after="0"/>
        <w:ind w:left="720" w:hanging="720"/>
        <w:rPr>
          <w:noProof/>
          <w:lang w:val="en-GB"/>
        </w:rPr>
      </w:pPr>
      <w:r w:rsidRPr="00B641C6">
        <w:rPr>
          <w:noProof/>
          <w:lang w:val="en-GB"/>
        </w:rPr>
        <w:t>15.</w:t>
      </w:r>
      <w:r w:rsidRPr="00B641C6">
        <w:rPr>
          <w:noProof/>
          <w:lang w:val="en-GB"/>
        </w:rPr>
        <w:tab/>
        <w:t xml:space="preserve">Watrous, J., et al., </w:t>
      </w:r>
      <w:r w:rsidRPr="00B641C6">
        <w:rPr>
          <w:i/>
          <w:noProof/>
          <w:lang w:val="en-GB"/>
        </w:rPr>
        <w:t>Mass spectral molecular networking of living microbial colonies.</w:t>
      </w:r>
      <w:r w:rsidRPr="00B641C6">
        <w:rPr>
          <w:noProof/>
          <w:lang w:val="en-GB"/>
        </w:rPr>
        <w:t xml:space="preserve"> Proceedings of the National Academy of Sciences, 2012. </w:t>
      </w:r>
      <w:r w:rsidRPr="00B641C6">
        <w:rPr>
          <w:b/>
          <w:noProof/>
          <w:lang w:val="en-GB"/>
        </w:rPr>
        <w:t>109</w:t>
      </w:r>
      <w:r w:rsidRPr="00B641C6">
        <w:rPr>
          <w:noProof/>
          <w:lang w:val="en-GB"/>
        </w:rPr>
        <w:t>(26): p. E1743–E1752.</w:t>
      </w:r>
    </w:p>
    <w:p w14:paraId="3981869C" w14:textId="77777777" w:rsidR="00985BA6" w:rsidRPr="00B641C6" w:rsidRDefault="00985BA6" w:rsidP="00985BA6">
      <w:pPr>
        <w:pStyle w:val="EndNoteBibliography"/>
        <w:spacing w:after="0"/>
        <w:ind w:left="720" w:hanging="720"/>
        <w:rPr>
          <w:noProof/>
          <w:lang w:val="en-GB"/>
        </w:rPr>
      </w:pPr>
      <w:r w:rsidRPr="00B641C6">
        <w:rPr>
          <w:noProof/>
          <w:lang w:val="en-GB"/>
        </w:rPr>
        <w:t>16.</w:t>
      </w:r>
      <w:r w:rsidRPr="00B641C6">
        <w:rPr>
          <w:noProof/>
          <w:lang w:val="en-GB"/>
        </w:rPr>
        <w:tab/>
        <w:t xml:space="preserve">Nguyen, D.D., et al., </w:t>
      </w:r>
      <w:r w:rsidRPr="00B641C6">
        <w:rPr>
          <w:i/>
          <w:noProof/>
          <w:lang w:val="en-GB"/>
        </w:rPr>
        <w:t>MS/MS networking guided analysis of molecule and gene cluster families.</w:t>
      </w:r>
      <w:r w:rsidRPr="00B641C6">
        <w:rPr>
          <w:noProof/>
          <w:lang w:val="en-GB"/>
        </w:rPr>
        <w:t xml:space="preserve"> Proceedings of the National Academy of Sciences, 2013. </w:t>
      </w:r>
      <w:r w:rsidRPr="00B641C6">
        <w:rPr>
          <w:b/>
          <w:noProof/>
          <w:lang w:val="en-GB"/>
        </w:rPr>
        <w:t>110</w:t>
      </w:r>
      <w:r w:rsidRPr="00B641C6">
        <w:rPr>
          <w:noProof/>
          <w:lang w:val="en-GB"/>
        </w:rPr>
        <w:t>(28): p. E2611-E2620.</w:t>
      </w:r>
    </w:p>
    <w:p w14:paraId="170D2C35" w14:textId="77777777" w:rsidR="00985BA6" w:rsidRPr="00B641C6" w:rsidRDefault="00985BA6" w:rsidP="00985BA6">
      <w:pPr>
        <w:pStyle w:val="EndNoteBibliography"/>
        <w:spacing w:after="0"/>
        <w:ind w:left="720" w:hanging="720"/>
        <w:rPr>
          <w:noProof/>
          <w:lang w:val="en-GB"/>
        </w:rPr>
      </w:pPr>
      <w:r w:rsidRPr="00B641C6">
        <w:rPr>
          <w:noProof/>
          <w:lang w:val="en-GB"/>
        </w:rPr>
        <w:t>17.</w:t>
      </w:r>
      <w:r w:rsidRPr="00B641C6">
        <w:rPr>
          <w:noProof/>
          <w:lang w:val="en-GB"/>
        </w:rPr>
        <w:tab/>
        <w:t xml:space="preserve">Ma, Y., et al., </w:t>
      </w:r>
      <w:r w:rsidRPr="00B641C6">
        <w:rPr>
          <w:i/>
          <w:noProof/>
          <w:lang w:val="en-GB"/>
        </w:rPr>
        <w:t>MS2Analyzer: A Software for Small Molecule Substructure Annotations from Accurate Tandem Mass Spectra.</w:t>
      </w:r>
      <w:r w:rsidRPr="00B641C6">
        <w:rPr>
          <w:noProof/>
          <w:lang w:val="en-GB"/>
        </w:rPr>
        <w:t xml:space="preserve"> Analytical Chemistry, 2014. </w:t>
      </w:r>
      <w:r w:rsidRPr="00B641C6">
        <w:rPr>
          <w:b/>
          <w:noProof/>
          <w:lang w:val="en-GB"/>
        </w:rPr>
        <w:t>86</w:t>
      </w:r>
      <w:r w:rsidRPr="00B641C6">
        <w:rPr>
          <w:noProof/>
          <w:lang w:val="en-GB"/>
        </w:rPr>
        <w:t>(21): p. 10724-10731.</w:t>
      </w:r>
    </w:p>
    <w:p w14:paraId="4155A162" w14:textId="77777777" w:rsidR="00985BA6" w:rsidRPr="00B641C6" w:rsidRDefault="00985BA6" w:rsidP="00985BA6">
      <w:pPr>
        <w:pStyle w:val="EndNoteBibliography"/>
        <w:spacing w:after="0"/>
        <w:ind w:left="720" w:hanging="720"/>
        <w:rPr>
          <w:noProof/>
          <w:lang w:val="en-GB"/>
        </w:rPr>
      </w:pPr>
      <w:r w:rsidRPr="00B641C6">
        <w:rPr>
          <w:noProof/>
          <w:lang w:val="en-GB"/>
        </w:rPr>
        <w:t>18.</w:t>
      </w:r>
      <w:r w:rsidRPr="00B641C6">
        <w:rPr>
          <w:noProof/>
          <w:lang w:val="en-GB"/>
        </w:rPr>
        <w:tab/>
        <w:t xml:space="preserve">Daly, R., et al., </w:t>
      </w:r>
      <w:r w:rsidRPr="00B641C6">
        <w:rPr>
          <w:i/>
          <w:noProof/>
          <w:lang w:val="en-GB"/>
        </w:rPr>
        <w:t>MetAssign: Probabilistic annotation of metabolites from LC–MS data using a Bayesian clustering approach.</w:t>
      </w:r>
      <w:r w:rsidRPr="00B641C6">
        <w:rPr>
          <w:noProof/>
          <w:lang w:val="en-GB"/>
        </w:rPr>
        <w:t xml:space="preserve"> Bioinformatics, 2014.</w:t>
      </w:r>
    </w:p>
    <w:p w14:paraId="2E9842B2" w14:textId="77777777" w:rsidR="00985BA6" w:rsidRPr="00B641C6" w:rsidRDefault="00985BA6" w:rsidP="00985BA6">
      <w:pPr>
        <w:pStyle w:val="EndNoteBibliography"/>
        <w:spacing w:after="0"/>
        <w:ind w:left="720" w:hanging="720"/>
        <w:rPr>
          <w:noProof/>
          <w:lang w:val="en-GB"/>
        </w:rPr>
      </w:pPr>
      <w:r w:rsidRPr="00B641C6">
        <w:rPr>
          <w:noProof/>
          <w:lang w:val="en-GB"/>
        </w:rPr>
        <w:t>19.</w:t>
      </w:r>
      <w:r w:rsidRPr="00B641C6">
        <w:rPr>
          <w:noProof/>
          <w:lang w:val="en-GB"/>
        </w:rPr>
        <w:tab/>
        <w:t xml:space="preserve">Tsai, T.-H., et al., </w:t>
      </w:r>
      <w:r w:rsidRPr="00B641C6">
        <w:rPr>
          <w:i/>
          <w:noProof/>
          <w:lang w:val="en-GB"/>
        </w:rPr>
        <w:t>Profile-Based LC-MS Data Alignment--A Bayesian Approach.</w:t>
      </w:r>
      <w:r w:rsidRPr="00B641C6">
        <w:rPr>
          <w:noProof/>
          <w:lang w:val="en-GB"/>
        </w:rPr>
        <w:t xml:space="preserve"> IEEE/ACM Trans. Comput. Biol. Bioinformatics, 2013. </w:t>
      </w:r>
      <w:r w:rsidRPr="00B641C6">
        <w:rPr>
          <w:b/>
          <w:noProof/>
          <w:lang w:val="en-GB"/>
        </w:rPr>
        <w:t>10</w:t>
      </w:r>
      <w:r w:rsidRPr="00B641C6">
        <w:rPr>
          <w:noProof/>
          <w:lang w:val="en-GB"/>
        </w:rPr>
        <w:t>(2): p. 494-503.</w:t>
      </w:r>
    </w:p>
    <w:p w14:paraId="09AC4546" w14:textId="77777777" w:rsidR="00985BA6" w:rsidRPr="00B641C6" w:rsidRDefault="00985BA6" w:rsidP="00985BA6">
      <w:pPr>
        <w:pStyle w:val="EndNoteBibliography"/>
        <w:spacing w:after="0"/>
        <w:ind w:left="720" w:hanging="720"/>
        <w:rPr>
          <w:noProof/>
          <w:lang w:val="en-GB"/>
        </w:rPr>
      </w:pPr>
      <w:r w:rsidRPr="00B641C6">
        <w:rPr>
          <w:noProof/>
          <w:lang w:val="en-GB"/>
        </w:rPr>
        <w:t>20.</w:t>
      </w:r>
      <w:r w:rsidRPr="00B641C6">
        <w:rPr>
          <w:noProof/>
          <w:lang w:val="en-GB"/>
        </w:rPr>
        <w:tab/>
        <w:t xml:space="preserve">Shen, H., et al., </w:t>
      </w:r>
      <w:r w:rsidRPr="00B641C6">
        <w:rPr>
          <w:i/>
          <w:noProof/>
          <w:lang w:val="en-GB"/>
        </w:rPr>
        <w:t>Metabolite identification through multiple kernel learning on fragmentation trees.</w:t>
      </w:r>
      <w:r w:rsidRPr="00B641C6">
        <w:rPr>
          <w:noProof/>
          <w:lang w:val="en-GB"/>
        </w:rPr>
        <w:t xml:space="preserve"> Bioinformatics, 2014. </w:t>
      </w:r>
      <w:r w:rsidRPr="00B641C6">
        <w:rPr>
          <w:b/>
          <w:noProof/>
          <w:lang w:val="en-GB"/>
        </w:rPr>
        <w:t>30</w:t>
      </w:r>
      <w:r w:rsidRPr="00B641C6">
        <w:rPr>
          <w:noProof/>
          <w:lang w:val="en-GB"/>
        </w:rPr>
        <w:t>(12): p. i157-i164.</w:t>
      </w:r>
    </w:p>
    <w:p w14:paraId="78806585" w14:textId="77777777" w:rsidR="00985BA6" w:rsidRPr="00B641C6" w:rsidRDefault="00985BA6" w:rsidP="00985BA6">
      <w:pPr>
        <w:pStyle w:val="EndNoteBibliography"/>
        <w:spacing w:after="0"/>
        <w:ind w:left="720" w:hanging="720"/>
        <w:rPr>
          <w:noProof/>
          <w:lang w:val="en-GB"/>
        </w:rPr>
      </w:pPr>
      <w:r w:rsidRPr="00B641C6">
        <w:rPr>
          <w:noProof/>
          <w:lang w:val="en-GB"/>
        </w:rPr>
        <w:t>21.</w:t>
      </w:r>
      <w:r w:rsidRPr="00B641C6">
        <w:rPr>
          <w:noProof/>
          <w:lang w:val="en-GB"/>
        </w:rPr>
        <w:tab/>
        <w:t xml:space="preserve">Woldegebriel, M. and G. Vivó-Truyols, </w:t>
      </w:r>
      <w:r w:rsidRPr="00B641C6">
        <w:rPr>
          <w:i/>
          <w:noProof/>
          <w:lang w:val="en-GB"/>
        </w:rPr>
        <w:t>Probabilistic Model for Untargeted Peak Detection in LC–MS Using Bayesian Statistics.</w:t>
      </w:r>
      <w:r w:rsidRPr="00B641C6">
        <w:rPr>
          <w:noProof/>
          <w:lang w:val="en-GB"/>
        </w:rPr>
        <w:t xml:space="preserve"> Analytical Chemistry, 2015.</w:t>
      </w:r>
    </w:p>
    <w:p w14:paraId="1C91DA11" w14:textId="77777777" w:rsidR="00985BA6" w:rsidRPr="00B641C6" w:rsidRDefault="00985BA6" w:rsidP="00985BA6">
      <w:pPr>
        <w:pStyle w:val="EndNoteBibliography"/>
        <w:spacing w:after="0"/>
        <w:ind w:left="720" w:hanging="720"/>
        <w:rPr>
          <w:noProof/>
          <w:lang w:val="en-GB"/>
        </w:rPr>
      </w:pPr>
      <w:r w:rsidRPr="00B641C6">
        <w:rPr>
          <w:noProof/>
          <w:lang w:val="en-GB"/>
        </w:rPr>
        <w:t>22.</w:t>
      </w:r>
      <w:r w:rsidRPr="00B641C6">
        <w:rPr>
          <w:noProof/>
          <w:lang w:val="en-GB"/>
        </w:rPr>
        <w:tab/>
        <w:t xml:space="preserve">Wiczling, P., Ł. Kubik, and R. Kaliszan, </w:t>
      </w:r>
      <w:r w:rsidRPr="00B641C6">
        <w:rPr>
          <w:i/>
          <w:noProof/>
          <w:lang w:val="en-GB"/>
        </w:rPr>
        <w:t>Maximum A Posteriori Bayesian Estimation of Chromatographic Parameters by Limited Number of Experiments.</w:t>
      </w:r>
      <w:r w:rsidRPr="00B641C6">
        <w:rPr>
          <w:noProof/>
          <w:lang w:val="en-GB"/>
        </w:rPr>
        <w:t xml:space="preserve"> Analytical Chemistry, 2015. </w:t>
      </w:r>
      <w:r w:rsidRPr="00B641C6">
        <w:rPr>
          <w:b/>
          <w:noProof/>
          <w:lang w:val="en-GB"/>
        </w:rPr>
        <w:t>87</w:t>
      </w:r>
      <w:r w:rsidRPr="00B641C6">
        <w:rPr>
          <w:noProof/>
          <w:lang w:val="en-GB"/>
        </w:rPr>
        <w:t>(14): p. 7241-7249.</w:t>
      </w:r>
    </w:p>
    <w:p w14:paraId="47F883A2" w14:textId="77777777" w:rsidR="00985BA6" w:rsidRPr="00B641C6" w:rsidRDefault="00985BA6" w:rsidP="00985BA6">
      <w:pPr>
        <w:pStyle w:val="EndNoteBibliography"/>
        <w:spacing w:after="0"/>
        <w:ind w:left="720" w:hanging="720"/>
        <w:rPr>
          <w:noProof/>
          <w:lang w:val="en-GB"/>
        </w:rPr>
      </w:pPr>
      <w:r w:rsidRPr="00B641C6">
        <w:rPr>
          <w:noProof/>
          <w:lang w:val="en-GB"/>
        </w:rPr>
        <w:t>23.</w:t>
      </w:r>
      <w:r w:rsidRPr="00B641C6">
        <w:rPr>
          <w:noProof/>
          <w:lang w:val="en-GB"/>
        </w:rPr>
        <w:tab/>
        <w:t xml:space="preserve">Xin, C., et al. </w:t>
      </w:r>
      <w:r w:rsidRPr="00B641C6">
        <w:rPr>
          <w:i/>
          <w:noProof/>
          <w:lang w:val="en-GB"/>
        </w:rPr>
        <w:t>Probabilistic topic modeling for genomic data interpretation</w:t>
      </w:r>
      <w:r w:rsidRPr="00B641C6">
        <w:rPr>
          <w:noProof/>
          <w:lang w:val="en-GB"/>
        </w:rPr>
        <w:t xml:space="preserve">. in </w:t>
      </w:r>
      <w:r w:rsidRPr="00B641C6">
        <w:rPr>
          <w:i/>
          <w:noProof/>
          <w:lang w:val="en-GB"/>
        </w:rPr>
        <w:t>Bioinformatics and Biomedicine (BIBM), 2010 IEEE International Conference on</w:t>
      </w:r>
      <w:r w:rsidRPr="00B641C6">
        <w:rPr>
          <w:noProof/>
          <w:lang w:val="en-GB"/>
        </w:rPr>
        <w:t>. 2010.</w:t>
      </w:r>
    </w:p>
    <w:p w14:paraId="799C96CE" w14:textId="77777777" w:rsidR="00985BA6" w:rsidRPr="00B641C6" w:rsidRDefault="00985BA6" w:rsidP="00985BA6">
      <w:pPr>
        <w:pStyle w:val="EndNoteBibliography"/>
        <w:spacing w:after="0"/>
        <w:ind w:left="720" w:hanging="720"/>
        <w:rPr>
          <w:noProof/>
          <w:lang w:val="en-GB"/>
        </w:rPr>
      </w:pPr>
      <w:r w:rsidRPr="00B641C6">
        <w:rPr>
          <w:noProof/>
          <w:lang w:val="en-GB"/>
        </w:rPr>
        <w:t>24.</w:t>
      </w:r>
      <w:r w:rsidRPr="00B641C6">
        <w:rPr>
          <w:noProof/>
          <w:lang w:val="en-GB"/>
        </w:rPr>
        <w:tab/>
        <w:t xml:space="preserve">Zhang, R., et al., </w:t>
      </w:r>
      <w:r w:rsidRPr="00B641C6">
        <w:rPr>
          <w:i/>
          <w:noProof/>
          <w:lang w:val="en-GB"/>
        </w:rPr>
        <w:t>Exploiting topic modeling to boost metagenomic reads binning.</w:t>
      </w:r>
      <w:r w:rsidRPr="00B641C6">
        <w:rPr>
          <w:noProof/>
          <w:lang w:val="en-GB"/>
        </w:rPr>
        <w:t xml:space="preserve"> BMC Bioinformatics, 2015. </w:t>
      </w:r>
      <w:r w:rsidRPr="00B641C6">
        <w:rPr>
          <w:b/>
          <w:noProof/>
          <w:lang w:val="en-GB"/>
        </w:rPr>
        <w:t>16</w:t>
      </w:r>
      <w:r w:rsidRPr="00B641C6">
        <w:rPr>
          <w:noProof/>
          <w:lang w:val="en-GB"/>
        </w:rPr>
        <w:t>(Suppl 5): p. S2.</w:t>
      </w:r>
    </w:p>
    <w:p w14:paraId="7BBFD1B6" w14:textId="77777777" w:rsidR="00985BA6" w:rsidRPr="00B641C6" w:rsidRDefault="00985BA6" w:rsidP="00985BA6">
      <w:pPr>
        <w:pStyle w:val="EndNoteBibliography"/>
        <w:spacing w:after="0"/>
        <w:ind w:left="720" w:hanging="720"/>
        <w:rPr>
          <w:noProof/>
          <w:lang w:val="en-GB"/>
        </w:rPr>
      </w:pPr>
      <w:r w:rsidRPr="00B641C6">
        <w:rPr>
          <w:noProof/>
          <w:lang w:val="en-GB"/>
        </w:rPr>
        <w:t>25.</w:t>
      </w:r>
      <w:r w:rsidRPr="00B641C6">
        <w:rPr>
          <w:noProof/>
          <w:lang w:val="en-GB"/>
        </w:rPr>
        <w:tab/>
        <w:t xml:space="preserve">Rogers, S., et al., </w:t>
      </w:r>
      <w:r w:rsidRPr="00B641C6">
        <w:rPr>
          <w:i/>
          <w:noProof/>
          <w:lang w:val="en-GB"/>
        </w:rPr>
        <w:t>The latent process decomposition of cDNA microarray data sets.</w:t>
      </w:r>
      <w:r w:rsidRPr="00B641C6">
        <w:rPr>
          <w:noProof/>
          <w:lang w:val="en-GB"/>
        </w:rPr>
        <w:t xml:space="preserve"> Computational Biology and Bioinformatics, IEEE/ACM Transactions on, 2005. </w:t>
      </w:r>
      <w:r w:rsidRPr="00B641C6">
        <w:rPr>
          <w:b/>
          <w:noProof/>
          <w:lang w:val="en-GB"/>
        </w:rPr>
        <w:t>2</w:t>
      </w:r>
      <w:r w:rsidRPr="00B641C6">
        <w:rPr>
          <w:noProof/>
          <w:lang w:val="en-GB"/>
        </w:rPr>
        <w:t>(2): p. 143-156.</w:t>
      </w:r>
    </w:p>
    <w:p w14:paraId="24890413" w14:textId="77777777" w:rsidR="00985BA6" w:rsidRPr="00B641C6" w:rsidRDefault="00985BA6" w:rsidP="00985BA6">
      <w:pPr>
        <w:pStyle w:val="EndNoteBibliography"/>
        <w:spacing w:after="0"/>
        <w:ind w:left="720" w:hanging="720"/>
        <w:rPr>
          <w:noProof/>
          <w:lang w:val="en-GB"/>
        </w:rPr>
      </w:pPr>
      <w:r w:rsidRPr="00B641C6">
        <w:rPr>
          <w:noProof/>
          <w:lang w:val="en-GB"/>
        </w:rPr>
        <w:t>26.</w:t>
      </w:r>
      <w:r w:rsidRPr="00B641C6">
        <w:rPr>
          <w:noProof/>
          <w:lang w:val="en-GB"/>
        </w:rPr>
        <w:tab/>
        <w:t xml:space="preserve">Liu, B., et al., </w:t>
      </w:r>
      <w:r w:rsidRPr="00B641C6">
        <w:rPr>
          <w:i/>
          <w:noProof/>
          <w:lang w:val="en-GB"/>
        </w:rPr>
        <w:t>Identifying functional miRNA–mRNA regulatory modules with correspondence latent dirichlet allocation.</w:t>
      </w:r>
      <w:r w:rsidRPr="00B641C6">
        <w:rPr>
          <w:noProof/>
          <w:lang w:val="en-GB"/>
        </w:rPr>
        <w:t xml:space="preserve"> Bioinformatics, 2010. </w:t>
      </w:r>
      <w:r w:rsidRPr="00B641C6">
        <w:rPr>
          <w:b/>
          <w:noProof/>
          <w:lang w:val="en-GB"/>
        </w:rPr>
        <w:t>26</w:t>
      </w:r>
      <w:r w:rsidRPr="00B641C6">
        <w:rPr>
          <w:noProof/>
          <w:lang w:val="en-GB"/>
        </w:rPr>
        <w:t>(24): p. 3105-3111.</w:t>
      </w:r>
    </w:p>
    <w:p w14:paraId="16FC6245" w14:textId="77777777" w:rsidR="00985BA6" w:rsidRPr="00B641C6" w:rsidRDefault="00985BA6" w:rsidP="00985BA6">
      <w:pPr>
        <w:pStyle w:val="EndNoteBibliography"/>
        <w:spacing w:after="0"/>
        <w:ind w:left="720" w:hanging="720"/>
        <w:rPr>
          <w:noProof/>
          <w:lang w:val="en-GB"/>
        </w:rPr>
      </w:pPr>
      <w:r w:rsidRPr="00B641C6">
        <w:rPr>
          <w:noProof/>
          <w:lang w:val="en-GB"/>
        </w:rPr>
        <w:lastRenderedPageBreak/>
        <w:t>27.</w:t>
      </w:r>
      <w:r w:rsidRPr="00B641C6">
        <w:rPr>
          <w:noProof/>
          <w:lang w:val="en-GB"/>
        </w:rPr>
        <w:tab/>
        <w:t xml:space="preserve">Sweeney, D.L., </w:t>
      </w:r>
      <w:r w:rsidRPr="00B641C6">
        <w:rPr>
          <w:i/>
          <w:noProof/>
          <w:lang w:val="en-GB"/>
        </w:rPr>
        <w:t>A Data Structure for Rapid Mass Spectral Searching.</w:t>
      </w:r>
      <w:r w:rsidRPr="00B641C6">
        <w:rPr>
          <w:noProof/>
          <w:lang w:val="en-GB"/>
        </w:rPr>
        <w:t xml:space="preserve"> Mass Spectrometry, 2014. </w:t>
      </w:r>
      <w:r w:rsidRPr="00B641C6">
        <w:rPr>
          <w:b/>
          <w:noProof/>
          <w:lang w:val="en-GB"/>
        </w:rPr>
        <w:t>3</w:t>
      </w:r>
      <w:r w:rsidRPr="00B641C6">
        <w:rPr>
          <w:noProof/>
          <w:lang w:val="en-GB"/>
        </w:rPr>
        <w:t>(Special_Issue_2): p. S0035-S0035.</w:t>
      </w:r>
    </w:p>
    <w:p w14:paraId="4F1A2082" w14:textId="77777777" w:rsidR="00985BA6" w:rsidRPr="00B641C6" w:rsidRDefault="00985BA6" w:rsidP="00985BA6">
      <w:pPr>
        <w:pStyle w:val="EndNoteBibliography"/>
        <w:spacing w:after="0"/>
        <w:ind w:left="720" w:hanging="720"/>
        <w:rPr>
          <w:noProof/>
          <w:lang w:val="en-GB"/>
        </w:rPr>
      </w:pPr>
      <w:r w:rsidRPr="00B641C6">
        <w:rPr>
          <w:noProof/>
          <w:lang w:val="en-GB"/>
        </w:rPr>
        <w:t>28.</w:t>
      </w:r>
      <w:r w:rsidRPr="00B641C6">
        <w:rPr>
          <w:noProof/>
          <w:lang w:val="en-GB"/>
        </w:rPr>
        <w:tab/>
        <w:t xml:space="preserve">Scott, D.R., </w:t>
      </w:r>
      <w:r w:rsidRPr="00B641C6">
        <w:rPr>
          <w:i/>
          <w:noProof/>
          <w:lang w:val="en-GB"/>
        </w:rPr>
        <w:t>Pattern recognition/expert system for identification of toxic compounds from low resolution mass spectra.</w:t>
      </w:r>
      <w:r w:rsidRPr="00B641C6">
        <w:rPr>
          <w:noProof/>
          <w:lang w:val="en-GB"/>
        </w:rPr>
        <w:t xml:space="preserve"> Chemometrics and Intelligent Laboratory Systems, 1994. </w:t>
      </w:r>
      <w:r w:rsidRPr="00B641C6">
        <w:rPr>
          <w:b/>
          <w:noProof/>
          <w:lang w:val="en-GB"/>
        </w:rPr>
        <w:t>23</w:t>
      </w:r>
      <w:r w:rsidRPr="00B641C6">
        <w:rPr>
          <w:noProof/>
          <w:lang w:val="en-GB"/>
        </w:rPr>
        <w:t>(2): p. 351-364.</w:t>
      </w:r>
    </w:p>
    <w:p w14:paraId="7E6600AE" w14:textId="77777777" w:rsidR="00985BA6" w:rsidRPr="00B641C6" w:rsidRDefault="00985BA6" w:rsidP="00985BA6">
      <w:pPr>
        <w:pStyle w:val="EndNoteBibliography"/>
        <w:spacing w:after="0"/>
        <w:ind w:left="720" w:hanging="720"/>
        <w:rPr>
          <w:noProof/>
          <w:lang w:val="en-GB"/>
        </w:rPr>
      </w:pPr>
      <w:r w:rsidRPr="00B641C6">
        <w:rPr>
          <w:noProof/>
          <w:lang w:val="en-GB"/>
        </w:rPr>
        <w:t>29.</w:t>
      </w:r>
      <w:r w:rsidRPr="00B641C6">
        <w:rPr>
          <w:noProof/>
          <w:lang w:val="en-GB"/>
        </w:rPr>
        <w:tab/>
        <w:t xml:space="preserve">Hummel, J., et al., </w:t>
      </w:r>
      <w:r w:rsidRPr="00B641C6">
        <w:rPr>
          <w:i/>
          <w:noProof/>
          <w:lang w:val="en-GB"/>
        </w:rPr>
        <w:t>Decision tree supported substructure prediction of metabolites from GC-MS profiles.</w:t>
      </w:r>
      <w:r w:rsidRPr="00B641C6">
        <w:rPr>
          <w:noProof/>
          <w:lang w:val="en-GB"/>
        </w:rPr>
        <w:t xml:space="preserve"> Metabolomics, 2010. </w:t>
      </w:r>
      <w:r w:rsidRPr="00B641C6">
        <w:rPr>
          <w:b/>
          <w:noProof/>
          <w:lang w:val="en-GB"/>
        </w:rPr>
        <w:t>6</w:t>
      </w:r>
      <w:r w:rsidRPr="00B641C6">
        <w:rPr>
          <w:noProof/>
          <w:lang w:val="en-GB"/>
        </w:rPr>
        <w:t>(2): p. 322-333.</w:t>
      </w:r>
    </w:p>
    <w:p w14:paraId="2592AE2F" w14:textId="77777777" w:rsidR="00985BA6" w:rsidRPr="00B641C6" w:rsidRDefault="00985BA6" w:rsidP="00985BA6">
      <w:pPr>
        <w:pStyle w:val="EndNoteBibliography"/>
        <w:spacing w:after="0"/>
        <w:ind w:left="720" w:hanging="720"/>
        <w:rPr>
          <w:noProof/>
          <w:lang w:val="en-GB"/>
        </w:rPr>
      </w:pPr>
      <w:r w:rsidRPr="00B641C6">
        <w:rPr>
          <w:noProof/>
          <w:lang w:val="en-GB"/>
        </w:rPr>
        <w:t>30.</w:t>
      </w:r>
      <w:r w:rsidRPr="00B641C6">
        <w:rPr>
          <w:noProof/>
          <w:lang w:val="en-GB"/>
        </w:rPr>
        <w:tab/>
        <w:t xml:space="preserve">Creek, D.J., et al., </w:t>
      </w:r>
      <w:r w:rsidRPr="00B641C6">
        <w:rPr>
          <w:i/>
          <w:noProof/>
          <w:lang w:val="en-GB"/>
        </w:rPr>
        <w:t>Toward Global Metabolomics Analysis with Hydrophilic Interaction Liquid Chromatography–Mass Spectrometry: Improved Metabolite Identification by Retention Time Prediction.</w:t>
      </w:r>
      <w:r w:rsidRPr="00B641C6">
        <w:rPr>
          <w:noProof/>
          <w:lang w:val="en-GB"/>
        </w:rPr>
        <w:t xml:space="preserve"> Analytical Chemistry, 2011. </w:t>
      </w:r>
      <w:r w:rsidRPr="00B641C6">
        <w:rPr>
          <w:b/>
          <w:noProof/>
          <w:lang w:val="en-GB"/>
        </w:rPr>
        <w:t>83</w:t>
      </w:r>
      <w:r w:rsidRPr="00B641C6">
        <w:rPr>
          <w:noProof/>
          <w:lang w:val="en-GB"/>
        </w:rPr>
        <w:t>(22): p. 8703-8710.</w:t>
      </w:r>
    </w:p>
    <w:p w14:paraId="2FEEE9A9" w14:textId="77777777" w:rsidR="00985BA6" w:rsidRPr="00B641C6" w:rsidRDefault="00985BA6" w:rsidP="00985BA6">
      <w:pPr>
        <w:pStyle w:val="EndNoteBibliography"/>
        <w:spacing w:after="0"/>
        <w:ind w:left="720" w:hanging="720"/>
        <w:rPr>
          <w:noProof/>
          <w:lang w:val="en-GB"/>
        </w:rPr>
      </w:pPr>
      <w:r w:rsidRPr="00B641C6">
        <w:rPr>
          <w:noProof/>
          <w:lang w:val="en-GB"/>
        </w:rPr>
        <w:t>31.</w:t>
      </w:r>
      <w:r w:rsidRPr="00B641C6">
        <w:rPr>
          <w:noProof/>
          <w:lang w:val="en-GB"/>
        </w:rPr>
        <w:tab/>
        <w:t xml:space="preserve">Smith, C.A., et al., </w:t>
      </w:r>
      <w:r w:rsidRPr="00B641C6">
        <w:rPr>
          <w:i/>
          <w:noProof/>
          <w:lang w:val="en-GB"/>
        </w:rPr>
        <w:t>XCMS:  Processing Mass Spectrometry Data for Metabolite Profiling Using Nonlinear Peak Alignment, Matching, and Identification.</w:t>
      </w:r>
      <w:r w:rsidRPr="00B641C6">
        <w:rPr>
          <w:noProof/>
          <w:lang w:val="en-GB"/>
        </w:rPr>
        <w:t xml:space="preserve"> Analytical Chemistry, 2006. </w:t>
      </w:r>
      <w:r w:rsidRPr="00B641C6">
        <w:rPr>
          <w:b/>
          <w:noProof/>
          <w:lang w:val="en-GB"/>
        </w:rPr>
        <w:t>78</w:t>
      </w:r>
      <w:r w:rsidRPr="00B641C6">
        <w:rPr>
          <w:noProof/>
          <w:lang w:val="en-GB"/>
        </w:rPr>
        <w:t>(3): p. 779-787.</w:t>
      </w:r>
    </w:p>
    <w:p w14:paraId="797C3E8E" w14:textId="77777777" w:rsidR="00985BA6" w:rsidRPr="00B641C6" w:rsidRDefault="00985BA6" w:rsidP="00985BA6">
      <w:pPr>
        <w:pStyle w:val="EndNoteBibliography"/>
        <w:spacing w:after="0"/>
        <w:ind w:left="720" w:hanging="720"/>
        <w:rPr>
          <w:noProof/>
          <w:lang w:val="en-GB"/>
        </w:rPr>
      </w:pPr>
      <w:r w:rsidRPr="00B641C6">
        <w:rPr>
          <w:noProof/>
          <w:lang w:val="en-GB"/>
        </w:rPr>
        <w:t>32.</w:t>
      </w:r>
      <w:r w:rsidRPr="00B641C6">
        <w:rPr>
          <w:noProof/>
          <w:lang w:val="en-GB"/>
        </w:rPr>
        <w:tab/>
        <w:t xml:space="preserve">Stravs, M.A., et al., </w:t>
      </w:r>
      <w:r w:rsidRPr="00B641C6">
        <w:rPr>
          <w:i/>
          <w:noProof/>
          <w:lang w:val="en-GB"/>
        </w:rPr>
        <w:t>Automatic recalibration and processing of tandem mass spectra using formula annotation.</w:t>
      </w:r>
      <w:r w:rsidRPr="00B641C6">
        <w:rPr>
          <w:noProof/>
          <w:lang w:val="en-GB"/>
        </w:rPr>
        <w:t xml:space="preserve"> Journal of Mass Spectrometry, 2013. </w:t>
      </w:r>
      <w:r w:rsidRPr="00B641C6">
        <w:rPr>
          <w:b/>
          <w:noProof/>
          <w:lang w:val="en-GB"/>
        </w:rPr>
        <w:t>48</w:t>
      </w:r>
      <w:r w:rsidRPr="00B641C6">
        <w:rPr>
          <w:noProof/>
          <w:lang w:val="en-GB"/>
        </w:rPr>
        <w:t>(1): p. 89-99.</w:t>
      </w:r>
    </w:p>
    <w:p w14:paraId="313DA94A" w14:textId="77777777" w:rsidR="00985BA6" w:rsidRPr="00B641C6" w:rsidRDefault="00985BA6" w:rsidP="00985BA6">
      <w:pPr>
        <w:pStyle w:val="EndNoteBibliography"/>
        <w:spacing w:after="0"/>
        <w:ind w:left="720" w:hanging="720"/>
        <w:rPr>
          <w:noProof/>
          <w:lang w:val="en-GB"/>
        </w:rPr>
      </w:pPr>
      <w:r w:rsidRPr="00B641C6">
        <w:rPr>
          <w:noProof/>
          <w:lang w:val="en-GB"/>
        </w:rPr>
        <w:t>33.</w:t>
      </w:r>
      <w:r w:rsidRPr="00B641C6">
        <w:rPr>
          <w:noProof/>
          <w:lang w:val="en-GB"/>
        </w:rPr>
        <w:tab/>
        <w:t xml:space="preserve">Sievert, C. and K.E. Shirley, </w:t>
      </w:r>
      <w:r w:rsidRPr="00B641C6">
        <w:rPr>
          <w:i/>
          <w:noProof/>
          <w:lang w:val="en-GB"/>
        </w:rPr>
        <w:t>LDAvis: A method for visualizing and interpreting topics.</w:t>
      </w:r>
      <w:r w:rsidRPr="00B641C6">
        <w:rPr>
          <w:noProof/>
          <w:lang w:val="en-GB"/>
        </w:rPr>
        <w:t xml:space="preserve"> Proceedings of the Workshop on Interactive Language Learning, Visualization, and Interfaces, 2014: p. 63-70.</w:t>
      </w:r>
    </w:p>
    <w:p w14:paraId="68906DC9" w14:textId="77777777" w:rsidR="00985BA6" w:rsidRPr="00B641C6" w:rsidRDefault="00985BA6" w:rsidP="00985BA6">
      <w:pPr>
        <w:pStyle w:val="EndNoteBibliography"/>
        <w:spacing w:after="0"/>
        <w:ind w:left="720" w:hanging="720"/>
        <w:rPr>
          <w:noProof/>
          <w:lang w:val="en-GB"/>
        </w:rPr>
      </w:pPr>
      <w:r w:rsidRPr="00B641C6">
        <w:rPr>
          <w:noProof/>
          <w:lang w:val="en-GB"/>
        </w:rPr>
        <w:t>34.</w:t>
      </w:r>
      <w:r w:rsidRPr="00B641C6">
        <w:rPr>
          <w:noProof/>
          <w:lang w:val="en-GB"/>
        </w:rPr>
        <w:tab/>
        <w:t xml:space="preserve">Oliphant, T., </w:t>
      </w:r>
      <w:r w:rsidRPr="00B641C6">
        <w:rPr>
          <w:i/>
          <w:noProof/>
          <w:lang w:val="en-GB"/>
        </w:rPr>
        <w:t>Numba python bytecode to LLVM translator.</w:t>
      </w:r>
      <w:r w:rsidRPr="00B641C6">
        <w:rPr>
          <w:noProof/>
          <w:lang w:val="en-GB"/>
        </w:rPr>
        <w:t xml:space="preserve"> Proceedings of the Python for Scientific Computing Conference (SciPy), 2012.</w:t>
      </w:r>
    </w:p>
    <w:p w14:paraId="68FC8522" w14:textId="77777777" w:rsidR="00985BA6" w:rsidRPr="00B641C6" w:rsidRDefault="00985BA6" w:rsidP="00985BA6">
      <w:pPr>
        <w:pStyle w:val="EndNoteBibliography"/>
        <w:spacing w:after="0"/>
        <w:ind w:left="720" w:hanging="720"/>
        <w:rPr>
          <w:noProof/>
          <w:lang w:val="en-GB"/>
        </w:rPr>
      </w:pPr>
      <w:r w:rsidRPr="00B641C6">
        <w:rPr>
          <w:noProof/>
          <w:lang w:val="en-GB"/>
        </w:rPr>
        <w:t>35.</w:t>
      </w:r>
      <w:r w:rsidRPr="00B641C6">
        <w:rPr>
          <w:noProof/>
          <w:lang w:val="en-GB"/>
        </w:rPr>
        <w:tab/>
        <w:t xml:space="preserve">Griffiths, T.L. and M. Steyvers, </w:t>
      </w:r>
      <w:r w:rsidRPr="00B641C6">
        <w:rPr>
          <w:i/>
          <w:noProof/>
          <w:lang w:val="en-GB"/>
        </w:rPr>
        <w:t>Finding scientific topics.</w:t>
      </w:r>
      <w:r w:rsidRPr="00B641C6">
        <w:rPr>
          <w:noProof/>
          <w:lang w:val="en-GB"/>
        </w:rPr>
        <w:t xml:space="preserve"> Proceedings of the National Academy of Sciences, 2004. </w:t>
      </w:r>
      <w:r w:rsidRPr="00B641C6">
        <w:rPr>
          <w:b/>
          <w:noProof/>
          <w:lang w:val="en-GB"/>
        </w:rPr>
        <w:t>101</w:t>
      </w:r>
      <w:r w:rsidRPr="00B641C6">
        <w:rPr>
          <w:noProof/>
          <w:lang w:val="en-GB"/>
        </w:rPr>
        <w:t>(suppl 1): p. 5228-5235.</w:t>
      </w:r>
    </w:p>
    <w:p w14:paraId="349C7A1F" w14:textId="77777777" w:rsidR="00985BA6" w:rsidRPr="00B641C6" w:rsidRDefault="00985BA6" w:rsidP="00985BA6">
      <w:pPr>
        <w:pStyle w:val="EndNoteBibliography"/>
        <w:spacing w:after="0"/>
        <w:ind w:left="720" w:hanging="720"/>
        <w:rPr>
          <w:noProof/>
          <w:lang w:val="en-GB"/>
        </w:rPr>
      </w:pPr>
      <w:r w:rsidRPr="00B641C6">
        <w:rPr>
          <w:noProof/>
          <w:lang w:val="en-GB"/>
        </w:rPr>
        <w:t>36.</w:t>
      </w:r>
      <w:r w:rsidRPr="00B641C6">
        <w:rPr>
          <w:noProof/>
          <w:lang w:val="en-GB"/>
        </w:rPr>
        <w:tab/>
        <w:t xml:space="preserve">Kind, T. and O. Fiehn, </w:t>
      </w:r>
      <w:r w:rsidRPr="00B641C6">
        <w:rPr>
          <w:i/>
          <w:noProof/>
          <w:lang w:val="en-GB"/>
        </w:rPr>
        <w:t>Seven Golden Rules for heuristic filtering of molecular formulas obtained by accurate mass spectrometry.</w:t>
      </w:r>
      <w:r w:rsidRPr="00B641C6">
        <w:rPr>
          <w:noProof/>
          <w:lang w:val="en-GB"/>
        </w:rPr>
        <w:t xml:space="preserve"> Bmc Bioinf., 2007. </w:t>
      </w:r>
      <w:r w:rsidRPr="00B641C6">
        <w:rPr>
          <w:b/>
          <w:noProof/>
          <w:lang w:val="en-GB"/>
        </w:rPr>
        <w:t>8</w:t>
      </w:r>
      <w:r w:rsidRPr="00B641C6">
        <w:rPr>
          <w:noProof/>
          <w:lang w:val="en-GB"/>
        </w:rPr>
        <w:t>: p. art. no. 105.</w:t>
      </w:r>
    </w:p>
    <w:p w14:paraId="64F15B94" w14:textId="77777777" w:rsidR="00985BA6" w:rsidRPr="00B641C6" w:rsidRDefault="00985BA6" w:rsidP="00985BA6">
      <w:pPr>
        <w:pStyle w:val="EndNoteBibliography"/>
        <w:spacing w:after="0"/>
        <w:ind w:left="720" w:hanging="720"/>
        <w:rPr>
          <w:noProof/>
          <w:lang w:val="en-GB"/>
        </w:rPr>
      </w:pPr>
      <w:r w:rsidRPr="00B641C6">
        <w:rPr>
          <w:noProof/>
          <w:lang w:val="en-GB"/>
        </w:rPr>
        <w:t>37.</w:t>
      </w:r>
      <w:r w:rsidRPr="00B641C6">
        <w:rPr>
          <w:noProof/>
          <w:lang w:val="en-GB"/>
        </w:rPr>
        <w:tab/>
        <w:t xml:space="preserve">Bocker, S. and Z. Liptak, </w:t>
      </w:r>
      <w:r w:rsidRPr="00B641C6">
        <w:rPr>
          <w:i/>
          <w:noProof/>
          <w:lang w:val="en-GB"/>
        </w:rPr>
        <w:t>A Fast and Simple Algorithm for the Money Changing Problem.</w:t>
      </w:r>
      <w:r w:rsidRPr="00B641C6">
        <w:rPr>
          <w:noProof/>
          <w:lang w:val="en-GB"/>
        </w:rPr>
        <w:t xml:space="preserve"> Algorithmica, 2007. </w:t>
      </w:r>
      <w:r w:rsidRPr="00B641C6">
        <w:rPr>
          <w:b/>
          <w:noProof/>
          <w:lang w:val="en-GB"/>
        </w:rPr>
        <w:t>48</w:t>
      </w:r>
      <w:r w:rsidRPr="00B641C6">
        <w:rPr>
          <w:noProof/>
          <w:lang w:val="en-GB"/>
        </w:rPr>
        <w:t>(4): p. 413-432.</w:t>
      </w:r>
    </w:p>
    <w:p w14:paraId="63ED0147" w14:textId="77777777" w:rsidR="00985BA6" w:rsidRPr="00B641C6" w:rsidRDefault="00985BA6" w:rsidP="00985BA6">
      <w:pPr>
        <w:pStyle w:val="EndNoteBibliography"/>
        <w:spacing w:after="0"/>
        <w:ind w:left="720" w:hanging="720"/>
        <w:rPr>
          <w:noProof/>
          <w:lang w:val="en-GB"/>
        </w:rPr>
      </w:pPr>
      <w:r w:rsidRPr="00B641C6">
        <w:rPr>
          <w:noProof/>
          <w:lang w:val="en-GB"/>
        </w:rPr>
        <w:t>38.</w:t>
      </w:r>
      <w:r w:rsidRPr="00B641C6">
        <w:rPr>
          <w:noProof/>
          <w:lang w:val="en-GB"/>
        </w:rPr>
        <w:tab/>
        <w:t xml:space="preserve">Böcker, S., et al., </w:t>
      </w:r>
      <w:r w:rsidRPr="00B641C6">
        <w:rPr>
          <w:i/>
          <w:noProof/>
          <w:lang w:val="en-GB"/>
        </w:rPr>
        <w:t>SIRIUS: decomposing isotope patterns for metabolite identification.</w:t>
      </w:r>
      <w:r w:rsidRPr="00B641C6">
        <w:rPr>
          <w:noProof/>
          <w:lang w:val="en-GB"/>
        </w:rPr>
        <w:t xml:space="preserve"> Bioinformatics, 2009. </w:t>
      </w:r>
      <w:r w:rsidRPr="00B641C6">
        <w:rPr>
          <w:b/>
          <w:noProof/>
          <w:lang w:val="en-GB"/>
        </w:rPr>
        <w:t>25</w:t>
      </w:r>
      <w:r w:rsidRPr="00B641C6">
        <w:rPr>
          <w:noProof/>
          <w:lang w:val="en-GB"/>
        </w:rPr>
        <w:t>(2): p. 218-224.</w:t>
      </w:r>
    </w:p>
    <w:p w14:paraId="10FBEF77" w14:textId="77777777" w:rsidR="00985BA6" w:rsidRPr="00B641C6" w:rsidRDefault="00985BA6" w:rsidP="00985BA6">
      <w:pPr>
        <w:pStyle w:val="EndNoteBibliography"/>
        <w:spacing w:after="0"/>
        <w:ind w:left="720" w:hanging="720"/>
        <w:rPr>
          <w:noProof/>
          <w:lang w:val="en-GB"/>
        </w:rPr>
      </w:pPr>
      <w:r w:rsidRPr="00B641C6">
        <w:rPr>
          <w:noProof/>
          <w:lang w:val="en-GB"/>
        </w:rPr>
        <w:t>39.</w:t>
      </w:r>
      <w:r w:rsidRPr="00B641C6">
        <w:rPr>
          <w:noProof/>
          <w:lang w:val="en-GB"/>
        </w:rPr>
        <w:tab/>
        <w:t xml:space="preserve">Scheltema, R.A., et al., </w:t>
      </w:r>
      <w:r w:rsidRPr="00B641C6">
        <w:rPr>
          <w:i/>
          <w:noProof/>
          <w:lang w:val="en-GB"/>
        </w:rPr>
        <w:t>PeakML/mzMatch: A File Format, Java Library, R Library, and Tool-Chain for Mass Spectrometry Data Analysis.</w:t>
      </w:r>
      <w:r w:rsidRPr="00B641C6">
        <w:rPr>
          <w:noProof/>
          <w:lang w:val="en-GB"/>
        </w:rPr>
        <w:t xml:space="preserve"> Analytical Chemistry, 2011. </w:t>
      </w:r>
      <w:r w:rsidRPr="00B641C6">
        <w:rPr>
          <w:b/>
          <w:noProof/>
          <w:lang w:val="en-GB"/>
        </w:rPr>
        <w:t>83</w:t>
      </w:r>
      <w:r w:rsidRPr="00B641C6">
        <w:rPr>
          <w:noProof/>
          <w:lang w:val="en-GB"/>
        </w:rPr>
        <w:t>(7): p. 2786-2793.</w:t>
      </w:r>
    </w:p>
    <w:p w14:paraId="276595C0" w14:textId="77777777" w:rsidR="00985BA6" w:rsidRPr="00B641C6" w:rsidRDefault="00985BA6" w:rsidP="00985BA6">
      <w:pPr>
        <w:pStyle w:val="EndNoteBibliography"/>
        <w:spacing w:after="0"/>
        <w:ind w:left="720" w:hanging="720"/>
        <w:rPr>
          <w:noProof/>
          <w:lang w:val="en-GB"/>
        </w:rPr>
      </w:pPr>
      <w:r w:rsidRPr="00B641C6">
        <w:rPr>
          <w:noProof/>
          <w:lang w:val="en-GB"/>
        </w:rPr>
        <w:t>40.</w:t>
      </w:r>
      <w:r w:rsidRPr="00B641C6">
        <w:rPr>
          <w:noProof/>
          <w:lang w:val="en-GB"/>
        </w:rPr>
        <w:tab/>
        <w:t xml:space="preserve">Tarca, A.L., G. Bhatti, and R. Romero, </w:t>
      </w:r>
      <w:r w:rsidRPr="00B641C6">
        <w:rPr>
          <w:i/>
          <w:noProof/>
          <w:lang w:val="en-GB"/>
        </w:rPr>
        <w:t>A Comparison of Gene Set Analysis Methods in Terms of Sensitivity, Prioritization and Specificity.</w:t>
      </w:r>
      <w:r w:rsidRPr="00B641C6">
        <w:rPr>
          <w:noProof/>
          <w:lang w:val="en-GB"/>
        </w:rPr>
        <w:t xml:space="preserve"> PLoS ONE, 2013. </w:t>
      </w:r>
      <w:r w:rsidRPr="00B641C6">
        <w:rPr>
          <w:b/>
          <w:noProof/>
          <w:lang w:val="en-GB"/>
        </w:rPr>
        <w:t>8</w:t>
      </w:r>
      <w:r w:rsidRPr="00B641C6">
        <w:rPr>
          <w:noProof/>
          <w:lang w:val="en-GB"/>
        </w:rPr>
        <w:t>(11): p. e79217.</w:t>
      </w:r>
    </w:p>
    <w:p w14:paraId="3078A03D" w14:textId="77777777" w:rsidR="00985BA6" w:rsidRPr="00B641C6" w:rsidRDefault="00985BA6" w:rsidP="00985BA6">
      <w:pPr>
        <w:pStyle w:val="EndNoteBibliography"/>
        <w:ind w:left="720" w:hanging="720"/>
        <w:rPr>
          <w:noProof/>
          <w:lang w:val="en-GB"/>
        </w:rPr>
      </w:pPr>
      <w:r w:rsidRPr="00B641C6">
        <w:rPr>
          <w:noProof/>
          <w:lang w:val="en-GB"/>
        </w:rPr>
        <w:t>41.</w:t>
      </w:r>
      <w:r w:rsidRPr="00B641C6">
        <w:rPr>
          <w:noProof/>
          <w:lang w:val="en-GB"/>
        </w:rPr>
        <w:tab/>
        <w:t xml:space="preserve">Tomfohr, J., J. Lu, and T.B. Kepler, </w:t>
      </w:r>
      <w:r w:rsidRPr="00B641C6">
        <w:rPr>
          <w:i/>
          <w:noProof/>
          <w:lang w:val="en-GB"/>
        </w:rPr>
        <w:t>Pathway level analysis of gene expression using singular value decomposition.</w:t>
      </w:r>
      <w:r w:rsidRPr="00B641C6">
        <w:rPr>
          <w:noProof/>
          <w:lang w:val="en-GB"/>
        </w:rPr>
        <w:t xml:space="preserve"> BMC Bioinformatics, 2005. </w:t>
      </w:r>
      <w:r w:rsidRPr="00B641C6">
        <w:rPr>
          <w:b/>
          <w:noProof/>
          <w:lang w:val="en-GB"/>
        </w:rPr>
        <w:t>6</w:t>
      </w:r>
      <w:r w:rsidRPr="00B641C6">
        <w:rPr>
          <w:noProof/>
          <w:lang w:val="en-GB"/>
        </w:rPr>
        <w:t>(1): p. 1-11.</w:t>
      </w:r>
    </w:p>
    <w:p w14:paraId="7D0A70C0" w14:textId="285DFD8D" w:rsidR="004614ED" w:rsidRPr="00B641C6" w:rsidRDefault="0007548A" w:rsidP="00CC0764">
      <w:pPr>
        <w:pStyle w:val="EndNoteBibliography"/>
        <w:rPr>
          <w:lang w:val="en-GB"/>
        </w:rPr>
      </w:pPr>
      <w:r w:rsidRPr="00B641C6">
        <w:rPr>
          <w:lang w:val="en-GB"/>
        </w:rPr>
        <w:fldChar w:fldCharType="end"/>
      </w:r>
    </w:p>
    <w:sectPr w:rsidR="004614ED" w:rsidRPr="00B641C6" w:rsidSect="005033C7">
      <w:pgSz w:w="11906" w:h="16838"/>
      <w:pgMar w:top="1440" w:right="1440" w:bottom="1440" w:left="1440" w:header="0" w:footer="0" w:gutter="0"/>
      <w:cols w:space="720"/>
      <w:formProt w:val="0"/>
      <w:docGrid w:linePitch="24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7" w:author="Mike" w:date="2016-03-31T22:32:00Z" w:initials="M">
    <w:p w14:paraId="52872CDB" w14:textId="2829CCB4" w:rsidR="00D403E3" w:rsidRDefault="00D403E3">
      <w:pPr>
        <w:pStyle w:val="CommentText"/>
      </w:pPr>
      <w:r>
        <w:rPr>
          <w:rStyle w:val="CommentReference"/>
        </w:rPr>
        <w:annotationRef/>
      </w:r>
      <w:r>
        <w:t>Good!  Well done that’s clearer</w:t>
      </w:r>
    </w:p>
  </w:comment>
  <w:comment w:id="268" w:author="Simon Rogers" w:date="2016-04-08T16:21:00Z" w:initials="SR">
    <w:p w14:paraId="1800A3FF" w14:textId="25DB3CCC" w:rsidR="00D403E3" w:rsidRDefault="00D403E3">
      <w:pPr>
        <w:pStyle w:val="CommentText"/>
      </w:pPr>
      <w:r>
        <w:rPr>
          <w:rStyle w:val="CommentReference"/>
        </w:rPr>
        <w:annotationRef/>
      </w:r>
      <w:r>
        <w:t>Do we need to keep saying ‘supporting’?</w:t>
      </w:r>
    </w:p>
  </w:comment>
  <w:comment w:id="308" w:author="Mike" w:date="2016-03-31T22:32:00Z" w:initials="M">
    <w:p w14:paraId="7B12983B" w14:textId="77777777" w:rsidR="00D403E3" w:rsidRDefault="00D403E3">
      <w:pPr>
        <w:pStyle w:val="CommentText"/>
      </w:pPr>
      <w:r>
        <w:rPr>
          <w:rStyle w:val="CommentReference"/>
        </w:rPr>
        <w:annotationRef/>
      </w:r>
      <w:r>
        <w:t xml:space="preserve">Is it better to </w:t>
      </w:r>
      <w:proofErr w:type="gramStart"/>
      <w:r>
        <w:t>say</w:t>
      </w:r>
      <w:proofErr w:type="gramEnd"/>
    </w:p>
    <w:p w14:paraId="7850097F" w14:textId="08F13E61" w:rsidR="00D403E3" w:rsidRDefault="00D403E3">
      <w:pPr>
        <w:pStyle w:val="CommentText"/>
      </w:pPr>
      <w:r>
        <w:t>“Gaining biochemically relevant insights from 70% of the spectra presents a clear advantage over existing methods where only 6-25% of spectra provide meaningful insights about the biochemistry of a system when used in isolation”</w:t>
      </w:r>
    </w:p>
  </w:comment>
  <w:comment w:id="500" w:author="Mike" w:date="2016-03-31T22:32:00Z" w:initials="M">
    <w:p w14:paraId="4FAAC947" w14:textId="2DAD9C13" w:rsidR="00D403E3" w:rsidRDefault="00D403E3">
      <w:pPr>
        <w:pStyle w:val="CommentText"/>
      </w:pPr>
      <w:r>
        <w:rPr>
          <w:rStyle w:val="CommentReference"/>
        </w:rPr>
        <w:annotationRef/>
      </w:r>
      <w:r>
        <w:t xml:space="preserve">Sorry, my </w:t>
      </w:r>
      <w:proofErr w:type="spellStart"/>
      <w:r>
        <w:t>stupidness</w:t>
      </w:r>
      <w:proofErr w:type="spellEnd"/>
      <w:r>
        <w:t xml:space="preserve">, I don’t see what the comparator is. Zero </w:t>
      </w:r>
      <w:proofErr w:type="spellStart"/>
      <w:r>
        <w:t>ferulic</w:t>
      </w:r>
      <w:proofErr w:type="spellEnd"/>
      <w:r>
        <w:t>-acid related hits in databased compared to how many in MS2LDA?</w:t>
      </w:r>
    </w:p>
  </w:comment>
  <w:comment w:id="513" w:author="Simon Rogers" w:date="2016-04-10T11:30:00Z" w:initials="SR">
    <w:p w14:paraId="109D5CB6" w14:textId="3F25C8F0" w:rsidR="00D403E3" w:rsidRDefault="00D403E3">
      <w:pPr>
        <w:pStyle w:val="CommentText"/>
      </w:pPr>
      <w:r>
        <w:rPr>
          <w:rStyle w:val="CommentReference"/>
        </w:rPr>
        <w:annotationRef/>
      </w:r>
      <w:r>
        <w:t>Justin: please add!</w:t>
      </w:r>
    </w:p>
  </w:comment>
  <w:comment w:id="520" w:author="Mike" w:date="2016-03-31T22:32:00Z" w:initials="M">
    <w:p w14:paraId="78494EB4" w14:textId="388444ED" w:rsidR="00D403E3" w:rsidRDefault="00D403E3">
      <w:pPr>
        <w:pStyle w:val="CommentText"/>
      </w:pPr>
      <w:r>
        <w:rPr>
          <w:rStyle w:val="CommentReference"/>
        </w:rPr>
        <w:annotationRef/>
      </w:r>
      <w:r>
        <w:t>Again what is the comparative success rate?</w:t>
      </w:r>
    </w:p>
  </w:comment>
  <w:comment w:id="534" w:author="Mike" w:date="2016-03-31T22:32:00Z" w:initials="M">
    <w:p w14:paraId="2E7ACD94" w14:textId="0A76334E" w:rsidR="00D403E3" w:rsidRDefault="00D403E3">
      <w:pPr>
        <w:pStyle w:val="CommentText"/>
      </w:pPr>
      <w:r>
        <w:rPr>
          <w:rStyle w:val="CommentReference"/>
        </w:rPr>
        <w:annotationRef/>
      </w:r>
      <w:r>
        <w:t>I think the figure and legend have slipped out of sync here</w:t>
      </w:r>
    </w:p>
  </w:comment>
  <w:comment w:id="702" w:author="Simon Rogers" w:date="2016-04-10T15:07:00Z" w:initials="SR">
    <w:p w14:paraId="0F67C577" w14:textId="2F2311DD" w:rsidR="00D403E3" w:rsidRDefault="00D403E3">
      <w:pPr>
        <w:pStyle w:val="CommentText"/>
      </w:pPr>
      <w:r>
        <w:rPr>
          <w:rStyle w:val="CommentReference"/>
        </w:rPr>
        <w:annotationRef/>
      </w:r>
      <w:r>
        <w:t>These numbers seem a bit odd? How were they chosen?</w:t>
      </w:r>
    </w:p>
  </w:comment>
  <w:comment w:id="746" w:author="Mike" w:date="2016-03-31T22:32:00Z" w:initials="M">
    <w:p w14:paraId="2844BE71" w14:textId="1556D539" w:rsidR="00D403E3" w:rsidRDefault="00D403E3">
      <w:pPr>
        <w:pStyle w:val="CommentText"/>
      </w:pPr>
      <w:r>
        <w:rPr>
          <w:rStyle w:val="CommentReference"/>
        </w:rPr>
        <w:annotationRef/>
      </w:r>
      <w:r>
        <w:t>Can you clarify this second half of the sentence?</w:t>
      </w:r>
    </w:p>
  </w:comment>
  <w:comment w:id="820" w:author="Simon Rogers" w:date="2016-04-10T15:28:00Z" w:initials="SR">
    <w:p w14:paraId="5691E716" w14:textId="6C480AED" w:rsidR="009563EA" w:rsidRDefault="009563EA">
      <w:pPr>
        <w:pStyle w:val="CommentText"/>
      </w:pPr>
      <w:r>
        <w:rPr>
          <w:rStyle w:val="CommentReference"/>
        </w:rPr>
        <w:annotationRef/>
      </w:r>
      <w:r>
        <w:t xml:space="preserve">Can we say something better than ‘very close’ – ‘functionally </w:t>
      </w:r>
      <w:proofErr w:type="spellStart"/>
      <w:r>
        <w:t>identitcal</w:t>
      </w:r>
      <w:proofErr w:type="spellEnd"/>
      <w:r>
        <w:t>’? ‘high functional similarity’?</w:t>
      </w:r>
      <w:r w:rsidR="00935BFD">
        <w:t xml:space="preserve"> And what about the other 13 – did they get no hits or incorrect hits?</w:t>
      </w:r>
    </w:p>
  </w:comment>
  <w:comment w:id="834" w:author="Mike" w:date="2016-03-31T22:32:00Z" w:initials="M">
    <w:p w14:paraId="2DD4737D" w14:textId="77F4929B" w:rsidR="00D403E3" w:rsidRDefault="00D403E3">
      <w:pPr>
        <w:pStyle w:val="CommentText"/>
      </w:pPr>
      <w:r>
        <w:rPr>
          <w:rStyle w:val="CommentReference"/>
        </w:rPr>
        <w:annotationRef/>
      </w:r>
      <w:r>
        <w:t>What this sentence doesn’t say, however, is what the numerical comparator of MS2LDA to the 2-3% classified, annotated or identified in that other study, or is it the 70% number given above, i.e. you have a 23-</w:t>
      </w:r>
      <w:proofErr w:type="gramStart"/>
      <w:r>
        <w:t>35 fold</w:t>
      </w:r>
      <w:proofErr w:type="gramEnd"/>
      <w:r>
        <w:t xml:space="preserve"> improvement in performance.  But the if the 2-3% are solid identifications to actual metabolites while the 70% is a grouping to related structures you are not making a head-to-head comparison, but offering a different kind of </w:t>
      </w:r>
      <w:proofErr w:type="spellStart"/>
      <w:r>
        <w:t>deconvolution</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872CDB" w15:done="0"/>
  <w15:commentEx w15:paraId="1800A3FF" w15:done="0"/>
  <w15:commentEx w15:paraId="7850097F" w15:done="0"/>
  <w15:commentEx w15:paraId="4FAAC947" w15:done="0"/>
  <w15:commentEx w15:paraId="109D5CB6" w15:done="0"/>
  <w15:commentEx w15:paraId="78494EB4" w15:done="0"/>
  <w15:commentEx w15:paraId="2E7ACD94" w15:done="0"/>
  <w15:commentEx w15:paraId="0F67C577" w15:done="0"/>
  <w15:commentEx w15:paraId="2844BE71" w15:done="0"/>
  <w15:commentEx w15:paraId="5691E716" w15:done="0"/>
  <w15:commentEx w15:paraId="2DD4737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0108A4" w14:textId="77777777" w:rsidR="00C80AFB" w:rsidRDefault="00C80AFB">
      <w:pPr>
        <w:spacing w:after="0" w:line="240" w:lineRule="auto"/>
      </w:pPr>
      <w:r>
        <w:separator/>
      </w:r>
    </w:p>
  </w:endnote>
  <w:endnote w:type="continuationSeparator" w:id="0">
    <w:p w14:paraId="4BA8EF63" w14:textId="77777777" w:rsidR="00C80AFB" w:rsidRDefault="00C80A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Liberation Sans">
    <w:altName w:val="Arial"/>
    <w:charset w:val="01"/>
    <w:family w:val="swiss"/>
    <w:pitch w:val="variable"/>
  </w:font>
  <w:font w:name="Lohit Devanagari">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737F91" w14:textId="77777777" w:rsidR="00C80AFB" w:rsidRDefault="00C80AFB">
      <w:pPr>
        <w:spacing w:after="0" w:line="240" w:lineRule="auto"/>
      </w:pPr>
      <w:r>
        <w:separator/>
      </w:r>
    </w:p>
  </w:footnote>
  <w:footnote w:type="continuationSeparator" w:id="0">
    <w:p w14:paraId="4CCAC8D1" w14:textId="77777777" w:rsidR="00C80AFB" w:rsidRDefault="00C80AF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295FB4"/>
    <w:multiLevelType w:val="hybridMultilevel"/>
    <w:tmpl w:val="3A4A906E"/>
    <w:lvl w:ilvl="0" w:tplc="411054EC">
      <w:numFmt w:val="bullet"/>
      <w:lvlText w:val="-"/>
      <w:lvlJc w:val="left"/>
      <w:pPr>
        <w:ind w:left="720" w:hanging="360"/>
      </w:pPr>
      <w:rPr>
        <w:rFonts w:ascii="Helvetica" w:eastAsiaTheme="minorEastAsia"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BDA1538"/>
    <w:multiLevelType w:val="hybridMultilevel"/>
    <w:tmpl w:val="72CA2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DA73417"/>
    <w:multiLevelType w:val="hybridMultilevel"/>
    <w:tmpl w:val="60B0A2CC"/>
    <w:lvl w:ilvl="0" w:tplc="31643096">
      <w:start w:val="1"/>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mon Rogers">
    <w15:presenceInfo w15:providerId="None" w15:userId="Simon Rogers"/>
  </w15:person>
  <w15:person w15:author="Joe Wandy">
    <w15:presenceInfo w15:providerId="None" w15:userId="Joe Wan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d09p5xxesz9qestsq5rzzpp5zdtsxz02dr&quot;&gt;LC-MS&lt;record-ids&gt;&lt;item&gt;15&lt;/item&gt;&lt;item&gt;16&lt;/item&gt;&lt;item&gt;620&lt;/item&gt;&lt;item&gt;798&lt;/item&gt;&lt;item&gt;937&lt;/item&gt;&lt;item&gt;965&lt;/item&gt;&lt;item&gt;990&lt;/item&gt;&lt;item&gt;1283&lt;/item&gt;&lt;item&gt;1987&lt;/item&gt;&lt;item&gt;1991&lt;/item&gt;&lt;item&gt;2061&lt;/item&gt;&lt;item&gt;2133&lt;/item&gt;&lt;item&gt;2142&lt;/item&gt;&lt;item&gt;2468&lt;/item&gt;&lt;item&gt;2497&lt;/item&gt;&lt;item&gt;3088&lt;/item&gt;&lt;item&gt;3142&lt;/item&gt;&lt;item&gt;3225&lt;/item&gt;&lt;item&gt;3404&lt;/item&gt;&lt;item&gt;3465&lt;/item&gt;&lt;item&gt;3647&lt;/item&gt;&lt;item&gt;3668&lt;/item&gt;&lt;item&gt;3685&lt;/item&gt;&lt;item&gt;3701&lt;/item&gt;&lt;item&gt;3726&lt;/item&gt;&lt;item&gt;3760&lt;/item&gt;&lt;item&gt;3762&lt;/item&gt;&lt;item&gt;3795&lt;/item&gt;&lt;item&gt;3796&lt;/item&gt;&lt;item&gt;3797&lt;/item&gt;&lt;item&gt;3892&lt;/item&gt;&lt;item&gt;3893&lt;/item&gt;&lt;item&gt;3894&lt;/item&gt;&lt;item&gt;3895&lt;/item&gt;&lt;item&gt;3896&lt;/item&gt;&lt;item&gt;4014&lt;/item&gt;&lt;item&gt;4015&lt;/item&gt;&lt;item&gt;4016&lt;/item&gt;&lt;item&gt;4017&lt;/item&gt;&lt;item&gt;4485&lt;/item&gt;&lt;item&gt;4486&lt;/item&gt;&lt;/record-ids&gt;&lt;/item&gt;&lt;/Libraries&gt;"/>
  </w:docVars>
  <w:rsids>
    <w:rsidRoot w:val="004614ED"/>
    <w:rsid w:val="00001624"/>
    <w:rsid w:val="000047BF"/>
    <w:rsid w:val="00006954"/>
    <w:rsid w:val="000072AC"/>
    <w:rsid w:val="0001792A"/>
    <w:rsid w:val="00022793"/>
    <w:rsid w:val="00023974"/>
    <w:rsid w:val="00030AF7"/>
    <w:rsid w:val="000319A7"/>
    <w:rsid w:val="000336AC"/>
    <w:rsid w:val="00033E5D"/>
    <w:rsid w:val="00036368"/>
    <w:rsid w:val="00037A91"/>
    <w:rsid w:val="00044663"/>
    <w:rsid w:val="00046BB3"/>
    <w:rsid w:val="00047190"/>
    <w:rsid w:val="00053B99"/>
    <w:rsid w:val="00053F60"/>
    <w:rsid w:val="00054A17"/>
    <w:rsid w:val="00061D02"/>
    <w:rsid w:val="0007213E"/>
    <w:rsid w:val="000722B4"/>
    <w:rsid w:val="000730C9"/>
    <w:rsid w:val="00073745"/>
    <w:rsid w:val="0007548A"/>
    <w:rsid w:val="00075988"/>
    <w:rsid w:val="00091729"/>
    <w:rsid w:val="00092620"/>
    <w:rsid w:val="00093365"/>
    <w:rsid w:val="0009736D"/>
    <w:rsid w:val="00097433"/>
    <w:rsid w:val="0009758B"/>
    <w:rsid w:val="000A02D8"/>
    <w:rsid w:val="000A109E"/>
    <w:rsid w:val="000A1772"/>
    <w:rsid w:val="000A7B85"/>
    <w:rsid w:val="000B1D08"/>
    <w:rsid w:val="000B4D90"/>
    <w:rsid w:val="000C0B5A"/>
    <w:rsid w:val="000C244E"/>
    <w:rsid w:val="000C6B44"/>
    <w:rsid w:val="000C7578"/>
    <w:rsid w:val="000D4826"/>
    <w:rsid w:val="000D5F11"/>
    <w:rsid w:val="000E47B5"/>
    <w:rsid w:val="000E6B19"/>
    <w:rsid w:val="000F3F93"/>
    <w:rsid w:val="00100E13"/>
    <w:rsid w:val="0011291E"/>
    <w:rsid w:val="001268ED"/>
    <w:rsid w:val="00127D64"/>
    <w:rsid w:val="00131052"/>
    <w:rsid w:val="001314E4"/>
    <w:rsid w:val="001465BD"/>
    <w:rsid w:val="00147813"/>
    <w:rsid w:val="001545F4"/>
    <w:rsid w:val="0016426C"/>
    <w:rsid w:val="001801F0"/>
    <w:rsid w:val="001934D2"/>
    <w:rsid w:val="001978D9"/>
    <w:rsid w:val="001A1C1A"/>
    <w:rsid w:val="001A2C7C"/>
    <w:rsid w:val="001A5B97"/>
    <w:rsid w:val="001A64B9"/>
    <w:rsid w:val="001B6AE4"/>
    <w:rsid w:val="001C2CF2"/>
    <w:rsid w:val="001C454E"/>
    <w:rsid w:val="001C5BC2"/>
    <w:rsid w:val="001C5EAB"/>
    <w:rsid w:val="001D49EB"/>
    <w:rsid w:val="001D635D"/>
    <w:rsid w:val="001E1A65"/>
    <w:rsid w:val="001E4199"/>
    <w:rsid w:val="001E588E"/>
    <w:rsid w:val="001E6FE5"/>
    <w:rsid w:val="001E7B83"/>
    <w:rsid w:val="001F42FE"/>
    <w:rsid w:val="00202557"/>
    <w:rsid w:val="0020276A"/>
    <w:rsid w:val="002070A0"/>
    <w:rsid w:val="00210690"/>
    <w:rsid w:val="00210A7F"/>
    <w:rsid w:val="002118C1"/>
    <w:rsid w:val="00212435"/>
    <w:rsid w:val="002221AA"/>
    <w:rsid w:val="00222671"/>
    <w:rsid w:val="00225990"/>
    <w:rsid w:val="00227EEA"/>
    <w:rsid w:val="00230118"/>
    <w:rsid w:val="002318BA"/>
    <w:rsid w:val="00231E18"/>
    <w:rsid w:val="0023228B"/>
    <w:rsid w:val="00236FA8"/>
    <w:rsid w:val="002448BC"/>
    <w:rsid w:val="00247CFC"/>
    <w:rsid w:val="00251A4B"/>
    <w:rsid w:val="00255DB3"/>
    <w:rsid w:val="00255E7E"/>
    <w:rsid w:val="002650C7"/>
    <w:rsid w:val="00276596"/>
    <w:rsid w:val="00281799"/>
    <w:rsid w:val="002818AF"/>
    <w:rsid w:val="00283EBC"/>
    <w:rsid w:val="00286737"/>
    <w:rsid w:val="00292369"/>
    <w:rsid w:val="002934CB"/>
    <w:rsid w:val="002A47A8"/>
    <w:rsid w:val="002A57E6"/>
    <w:rsid w:val="002B0877"/>
    <w:rsid w:val="002C14E1"/>
    <w:rsid w:val="002C3E9B"/>
    <w:rsid w:val="002D2773"/>
    <w:rsid w:val="002D7186"/>
    <w:rsid w:val="002E0830"/>
    <w:rsid w:val="002E2181"/>
    <w:rsid w:val="002F3E6C"/>
    <w:rsid w:val="002F536B"/>
    <w:rsid w:val="002F5835"/>
    <w:rsid w:val="002F7EC6"/>
    <w:rsid w:val="003011A6"/>
    <w:rsid w:val="00301ECF"/>
    <w:rsid w:val="00304FEE"/>
    <w:rsid w:val="0030630D"/>
    <w:rsid w:val="00310327"/>
    <w:rsid w:val="00310722"/>
    <w:rsid w:val="00320F42"/>
    <w:rsid w:val="003232B9"/>
    <w:rsid w:val="00323F07"/>
    <w:rsid w:val="0032513F"/>
    <w:rsid w:val="003266FF"/>
    <w:rsid w:val="00326A1E"/>
    <w:rsid w:val="003324E5"/>
    <w:rsid w:val="00335A94"/>
    <w:rsid w:val="00340DD9"/>
    <w:rsid w:val="00342052"/>
    <w:rsid w:val="00343976"/>
    <w:rsid w:val="00343E2C"/>
    <w:rsid w:val="003450EC"/>
    <w:rsid w:val="003545D7"/>
    <w:rsid w:val="003624DE"/>
    <w:rsid w:val="003626E5"/>
    <w:rsid w:val="00362BAD"/>
    <w:rsid w:val="0037011F"/>
    <w:rsid w:val="0037478D"/>
    <w:rsid w:val="00374F5C"/>
    <w:rsid w:val="00375816"/>
    <w:rsid w:val="00377760"/>
    <w:rsid w:val="00380CE1"/>
    <w:rsid w:val="00390AD4"/>
    <w:rsid w:val="0039123B"/>
    <w:rsid w:val="00396C1D"/>
    <w:rsid w:val="00397A18"/>
    <w:rsid w:val="003A1B98"/>
    <w:rsid w:val="003A27AA"/>
    <w:rsid w:val="003A7B36"/>
    <w:rsid w:val="003B1863"/>
    <w:rsid w:val="003B65B2"/>
    <w:rsid w:val="003B74EE"/>
    <w:rsid w:val="003C2C6E"/>
    <w:rsid w:val="003C2CDC"/>
    <w:rsid w:val="003C3F18"/>
    <w:rsid w:val="003C75FA"/>
    <w:rsid w:val="003D0FF0"/>
    <w:rsid w:val="003D167A"/>
    <w:rsid w:val="003E1465"/>
    <w:rsid w:val="003E64D0"/>
    <w:rsid w:val="003E6F5F"/>
    <w:rsid w:val="003F0EE1"/>
    <w:rsid w:val="004024CF"/>
    <w:rsid w:val="004040DB"/>
    <w:rsid w:val="0040417F"/>
    <w:rsid w:val="0040584A"/>
    <w:rsid w:val="0040701E"/>
    <w:rsid w:val="00411404"/>
    <w:rsid w:val="00420C4D"/>
    <w:rsid w:val="00433324"/>
    <w:rsid w:val="00435273"/>
    <w:rsid w:val="00437409"/>
    <w:rsid w:val="004401D1"/>
    <w:rsid w:val="0044146C"/>
    <w:rsid w:val="004457E8"/>
    <w:rsid w:val="00460718"/>
    <w:rsid w:val="004614ED"/>
    <w:rsid w:val="004640FE"/>
    <w:rsid w:val="00465163"/>
    <w:rsid w:val="00467337"/>
    <w:rsid w:val="004702E3"/>
    <w:rsid w:val="004761A8"/>
    <w:rsid w:val="0047652A"/>
    <w:rsid w:val="00481528"/>
    <w:rsid w:val="004873EC"/>
    <w:rsid w:val="0049431F"/>
    <w:rsid w:val="00496A4C"/>
    <w:rsid w:val="004975DA"/>
    <w:rsid w:val="004A22AC"/>
    <w:rsid w:val="004A28E8"/>
    <w:rsid w:val="004A381F"/>
    <w:rsid w:val="004A3AD7"/>
    <w:rsid w:val="004A7248"/>
    <w:rsid w:val="004B1516"/>
    <w:rsid w:val="004B4D9E"/>
    <w:rsid w:val="004B5959"/>
    <w:rsid w:val="004B619F"/>
    <w:rsid w:val="004C11E3"/>
    <w:rsid w:val="004C3E9E"/>
    <w:rsid w:val="004D3080"/>
    <w:rsid w:val="004E1A42"/>
    <w:rsid w:val="004E25A0"/>
    <w:rsid w:val="004E5590"/>
    <w:rsid w:val="004F139D"/>
    <w:rsid w:val="004F65D2"/>
    <w:rsid w:val="004F6F1C"/>
    <w:rsid w:val="00500046"/>
    <w:rsid w:val="005033C7"/>
    <w:rsid w:val="005111EC"/>
    <w:rsid w:val="0051525A"/>
    <w:rsid w:val="00516C1E"/>
    <w:rsid w:val="00516D7A"/>
    <w:rsid w:val="0052355C"/>
    <w:rsid w:val="005315CF"/>
    <w:rsid w:val="00534173"/>
    <w:rsid w:val="00535867"/>
    <w:rsid w:val="0054476F"/>
    <w:rsid w:val="00546A16"/>
    <w:rsid w:val="00546C8B"/>
    <w:rsid w:val="00547E41"/>
    <w:rsid w:val="00551E93"/>
    <w:rsid w:val="005539D2"/>
    <w:rsid w:val="005574CF"/>
    <w:rsid w:val="00557544"/>
    <w:rsid w:val="00561F4D"/>
    <w:rsid w:val="005665E1"/>
    <w:rsid w:val="00567730"/>
    <w:rsid w:val="00570E39"/>
    <w:rsid w:val="0058232E"/>
    <w:rsid w:val="00585AA3"/>
    <w:rsid w:val="00587A98"/>
    <w:rsid w:val="005A223A"/>
    <w:rsid w:val="005A3F10"/>
    <w:rsid w:val="005A402E"/>
    <w:rsid w:val="005A6A28"/>
    <w:rsid w:val="005C058B"/>
    <w:rsid w:val="005C22F2"/>
    <w:rsid w:val="005C4C41"/>
    <w:rsid w:val="005C6D15"/>
    <w:rsid w:val="005C783C"/>
    <w:rsid w:val="005D5B3A"/>
    <w:rsid w:val="005D7560"/>
    <w:rsid w:val="005D7DDB"/>
    <w:rsid w:val="005E346B"/>
    <w:rsid w:val="005E37B4"/>
    <w:rsid w:val="005E5D32"/>
    <w:rsid w:val="005F25C9"/>
    <w:rsid w:val="005F40CA"/>
    <w:rsid w:val="005F7D7E"/>
    <w:rsid w:val="00612AD1"/>
    <w:rsid w:val="006134E1"/>
    <w:rsid w:val="006152DB"/>
    <w:rsid w:val="00623D2E"/>
    <w:rsid w:val="00635273"/>
    <w:rsid w:val="0063771C"/>
    <w:rsid w:val="00637C18"/>
    <w:rsid w:val="00653A5E"/>
    <w:rsid w:val="00655FBD"/>
    <w:rsid w:val="00657096"/>
    <w:rsid w:val="00661529"/>
    <w:rsid w:val="00662181"/>
    <w:rsid w:val="00662C8B"/>
    <w:rsid w:val="00666669"/>
    <w:rsid w:val="00666671"/>
    <w:rsid w:val="00666815"/>
    <w:rsid w:val="00670270"/>
    <w:rsid w:val="00671056"/>
    <w:rsid w:val="00671DA5"/>
    <w:rsid w:val="006746DA"/>
    <w:rsid w:val="006759A8"/>
    <w:rsid w:val="0068203C"/>
    <w:rsid w:val="00685A58"/>
    <w:rsid w:val="00690D04"/>
    <w:rsid w:val="00694039"/>
    <w:rsid w:val="00694200"/>
    <w:rsid w:val="00694964"/>
    <w:rsid w:val="00695F8B"/>
    <w:rsid w:val="00696470"/>
    <w:rsid w:val="006A0070"/>
    <w:rsid w:val="006A26FA"/>
    <w:rsid w:val="006A4AF2"/>
    <w:rsid w:val="006A642D"/>
    <w:rsid w:val="006B188C"/>
    <w:rsid w:val="006C195C"/>
    <w:rsid w:val="006C251A"/>
    <w:rsid w:val="006C539F"/>
    <w:rsid w:val="006C7BB7"/>
    <w:rsid w:val="006D3566"/>
    <w:rsid w:val="006D4829"/>
    <w:rsid w:val="006D6B1F"/>
    <w:rsid w:val="006D7E2C"/>
    <w:rsid w:val="006E0BB2"/>
    <w:rsid w:val="006E164C"/>
    <w:rsid w:val="006E3D3D"/>
    <w:rsid w:val="006E65EE"/>
    <w:rsid w:val="006E7B42"/>
    <w:rsid w:val="006F4FD1"/>
    <w:rsid w:val="006F722F"/>
    <w:rsid w:val="006F725E"/>
    <w:rsid w:val="00700B13"/>
    <w:rsid w:val="007079F3"/>
    <w:rsid w:val="00716026"/>
    <w:rsid w:val="00743363"/>
    <w:rsid w:val="00743D4D"/>
    <w:rsid w:val="007525C4"/>
    <w:rsid w:val="007561D2"/>
    <w:rsid w:val="0076121E"/>
    <w:rsid w:val="00762543"/>
    <w:rsid w:val="00764C91"/>
    <w:rsid w:val="00770F9C"/>
    <w:rsid w:val="007733FE"/>
    <w:rsid w:val="00776E8D"/>
    <w:rsid w:val="00783F17"/>
    <w:rsid w:val="00787022"/>
    <w:rsid w:val="00791A5B"/>
    <w:rsid w:val="007B61B5"/>
    <w:rsid w:val="007B7120"/>
    <w:rsid w:val="007C22E3"/>
    <w:rsid w:val="007C2AEC"/>
    <w:rsid w:val="007D14DF"/>
    <w:rsid w:val="007D5459"/>
    <w:rsid w:val="007E2DE0"/>
    <w:rsid w:val="007E54F7"/>
    <w:rsid w:val="007F0900"/>
    <w:rsid w:val="007F0ECA"/>
    <w:rsid w:val="008045BF"/>
    <w:rsid w:val="00817667"/>
    <w:rsid w:val="00827E01"/>
    <w:rsid w:val="00832596"/>
    <w:rsid w:val="008338BA"/>
    <w:rsid w:val="00850190"/>
    <w:rsid w:val="00854562"/>
    <w:rsid w:val="00857541"/>
    <w:rsid w:val="00857842"/>
    <w:rsid w:val="00861C4A"/>
    <w:rsid w:val="008649A3"/>
    <w:rsid w:val="00865106"/>
    <w:rsid w:val="00865690"/>
    <w:rsid w:val="0086730D"/>
    <w:rsid w:val="00867691"/>
    <w:rsid w:val="0087339A"/>
    <w:rsid w:val="00875357"/>
    <w:rsid w:val="008756CA"/>
    <w:rsid w:val="0088135E"/>
    <w:rsid w:val="008856CF"/>
    <w:rsid w:val="00886C9E"/>
    <w:rsid w:val="00892847"/>
    <w:rsid w:val="00897D0D"/>
    <w:rsid w:val="008A4A13"/>
    <w:rsid w:val="008A79A1"/>
    <w:rsid w:val="008B1906"/>
    <w:rsid w:val="008B3E4A"/>
    <w:rsid w:val="008B425F"/>
    <w:rsid w:val="008B7812"/>
    <w:rsid w:val="008C147F"/>
    <w:rsid w:val="008C6975"/>
    <w:rsid w:val="008D7BD9"/>
    <w:rsid w:val="008E6A72"/>
    <w:rsid w:val="008E6C52"/>
    <w:rsid w:val="008E75EE"/>
    <w:rsid w:val="008F3BF0"/>
    <w:rsid w:val="00902D75"/>
    <w:rsid w:val="00910D8A"/>
    <w:rsid w:val="00913126"/>
    <w:rsid w:val="00913FBF"/>
    <w:rsid w:val="00914775"/>
    <w:rsid w:val="009201AB"/>
    <w:rsid w:val="00923536"/>
    <w:rsid w:val="009248F8"/>
    <w:rsid w:val="00925579"/>
    <w:rsid w:val="00927D29"/>
    <w:rsid w:val="009306B7"/>
    <w:rsid w:val="00935BFD"/>
    <w:rsid w:val="00943D01"/>
    <w:rsid w:val="0095081A"/>
    <w:rsid w:val="00951597"/>
    <w:rsid w:val="00951877"/>
    <w:rsid w:val="0095270C"/>
    <w:rsid w:val="0095374A"/>
    <w:rsid w:val="009563EA"/>
    <w:rsid w:val="00961820"/>
    <w:rsid w:val="00964337"/>
    <w:rsid w:val="009657DA"/>
    <w:rsid w:val="00965A70"/>
    <w:rsid w:val="00966889"/>
    <w:rsid w:val="00970E48"/>
    <w:rsid w:val="00973EAC"/>
    <w:rsid w:val="0098021D"/>
    <w:rsid w:val="00983C03"/>
    <w:rsid w:val="009849E7"/>
    <w:rsid w:val="00985BA6"/>
    <w:rsid w:val="00995188"/>
    <w:rsid w:val="009963EF"/>
    <w:rsid w:val="009A165A"/>
    <w:rsid w:val="009A1B56"/>
    <w:rsid w:val="009A24E8"/>
    <w:rsid w:val="009A2599"/>
    <w:rsid w:val="009A2859"/>
    <w:rsid w:val="009A2A4F"/>
    <w:rsid w:val="009A6F17"/>
    <w:rsid w:val="009B0215"/>
    <w:rsid w:val="009B047A"/>
    <w:rsid w:val="009B2463"/>
    <w:rsid w:val="009B2D80"/>
    <w:rsid w:val="009B304E"/>
    <w:rsid w:val="009B52EE"/>
    <w:rsid w:val="009B7A06"/>
    <w:rsid w:val="009C08FE"/>
    <w:rsid w:val="009C35F4"/>
    <w:rsid w:val="009D0E76"/>
    <w:rsid w:val="009D1D6A"/>
    <w:rsid w:val="009D28DC"/>
    <w:rsid w:val="009D380B"/>
    <w:rsid w:val="009E5CE8"/>
    <w:rsid w:val="009E7866"/>
    <w:rsid w:val="009F0CD4"/>
    <w:rsid w:val="009F3430"/>
    <w:rsid w:val="009F3E84"/>
    <w:rsid w:val="009F5278"/>
    <w:rsid w:val="009F6143"/>
    <w:rsid w:val="00A00197"/>
    <w:rsid w:val="00A009F8"/>
    <w:rsid w:val="00A0349B"/>
    <w:rsid w:val="00A03D70"/>
    <w:rsid w:val="00A04BB7"/>
    <w:rsid w:val="00A06FE7"/>
    <w:rsid w:val="00A27393"/>
    <w:rsid w:val="00A348CF"/>
    <w:rsid w:val="00A4195C"/>
    <w:rsid w:val="00A467E9"/>
    <w:rsid w:val="00A52140"/>
    <w:rsid w:val="00A52315"/>
    <w:rsid w:val="00A63D69"/>
    <w:rsid w:val="00A672A5"/>
    <w:rsid w:val="00A70ED4"/>
    <w:rsid w:val="00A727D9"/>
    <w:rsid w:val="00A76CAB"/>
    <w:rsid w:val="00A85289"/>
    <w:rsid w:val="00A853E8"/>
    <w:rsid w:val="00A85B4A"/>
    <w:rsid w:val="00A86BC8"/>
    <w:rsid w:val="00A87546"/>
    <w:rsid w:val="00A9413B"/>
    <w:rsid w:val="00A9679D"/>
    <w:rsid w:val="00A9723D"/>
    <w:rsid w:val="00AA0B72"/>
    <w:rsid w:val="00AA4065"/>
    <w:rsid w:val="00AB04C7"/>
    <w:rsid w:val="00AB1D99"/>
    <w:rsid w:val="00AB2CAA"/>
    <w:rsid w:val="00AB4D26"/>
    <w:rsid w:val="00AC1032"/>
    <w:rsid w:val="00AC1419"/>
    <w:rsid w:val="00AC1F93"/>
    <w:rsid w:val="00AD462F"/>
    <w:rsid w:val="00AE6C75"/>
    <w:rsid w:val="00AF0160"/>
    <w:rsid w:val="00AF078F"/>
    <w:rsid w:val="00AF37FF"/>
    <w:rsid w:val="00AF4A67"/>
    <w:rsid w:val="00AF67D7"/>
    <w:rsid w:val="00B00C5D"/>
    <w:rsid w:val="00B02AC1"/>
    <w:rsid w:val="00B164FF"/>
    <w:rsid w:val="00B16D33"/>
    <w:rsid w:val="00B51F62"/>
    <w:rsid w:val="00B532DE"/>
    <w:rsid w:val="00B64130"/>
    <w:rsid w:val="00B641C6"/>
    <w:rsid w:val="00B71752"/>
    <w:rsid w:val="00B758DE"/>
    <w:rsid w:val="00B878D6"/>
    <w:rsid w:val="00B90F91"/>
    <w:rsid w:val="00B91902"/>
    <w:rsid w:val="00B938CA"/>
    <w:rsid w:val="00BA655E"/>
    <w:rsid w:val="00BC1B13"/>
    <w:rsid w:val="00BC331C"/>
    <w:rsid w:val="00BC4589"/>
    <w:rsid w:val="00BC7C96"/>
    <w:rsid w:val="00BD0E49"/>
    <w:rsid w:val="00BD46A3"/>
    <w:rsid w:val="00BE3DE7"/>
    <w:rsid w:val="00BF2D9B"/>
    <w:rsid w:val="00C01155"/>
    <w:rsid w:val="00C0382C"/>
    <w:rsid w:val="00C17BFE"/>
    <w:rsid w:val="00C202A6"/>
    <w:rsid w:val="00C22320"/>
    <w:rsid w:val="00C23A73"/>
    <w:rsid w:val="00C26F79"/>
    <w:rsid w:val="00C277C6"/>
    <w:rsid w:val="00C322E2"/>
    <w:rsid w:val="00C34F33"/>
    <w:rsid w:val="00C372F9"/>
    <w:rsid w:val="00C41177"/>
    <w:rsid w:val="00C5214D"/>
    <w:rsid w:val="00C53984"/>
    <w:rsid w:val="00C61B90"/>
    <w:rsid w:val="00C7557D"/>
    <w:rsid w:val="00C763C0"/>
    <w:rsid w:val="00C77960"/>
    <w:rsid w:val="00C80AFB"/>
    <w:rsid w:val="00C879DA"/>
    <w:rsid w:val="00C900E9"/>
    <w:rsid w:val="00C92352"/>
    <w:rsid w:val="00C972C2"/>
    <w:rsid w:val="00CA5A4C"/>
    <w:rsid w:val="00CA7A22"/>
    <w:rsid w:val="00CB0E9B"/>
    <w:rsid w:val="00CB0E9F"/>
    <w:rsid w:val="00CB4E5B"/>
    <w:rsid w:val="00CC0286"/>
    <w:rsid w:val="00CC0764"/>
    <w:rsid w:val="00CC237C"/>
    <w:rsid w:val="00CC50D3"/>
    <w:rsid w:val="00CC5109"/>
    <w:rsid w:val="00CC6501"/>
    <w:rsid w:val="00CF7EB8"/>
    <w:rsid w:val="00D02485"/>
    <w:rsid w:val="00D034A3"/>
    <w:rsid w:val="00D140C8"/>
    <w:rsid w:val="00D149CE"/>
    <w:rsid w:val="00D20234"/>
    <w:rsid w:val="00D21675"/>
    <w:rsid w:val="00D218F6"/>
    <w:rsid w:val="00D222E9"/>
    <w:rsid w:val="00D26DAA"/>
    <w:rsid w:val="00D31CFD"/>
    <w:rsid w:val="00D3559A"/>
    <w:rsid w:val="00D403E3"/>
    <w:rsid w:val="00D45381"/>
    <w:rsid w:val="00D50D3B"/>
    <w:rsid w:val="00D52C7F"/>
    <w:rsid w:val="00D56B8B"/>
    <w:rsid w:val="00D705D8"/>
    <w:rsid w:val="00D70761"/>
    <w:rsid w:val="00D800F2"/>
    <w:rsid w:val="00D80CAB"/>
    <w:rsid w:val="00D81F7A"/>
    <w:rsid w:val="00D82224"/>
    <w:rsid w:val="00D831C7"/>
    <w:rsid w:val="00D87067"/>
    <w:rsid w:val="00D9101C"/>
    <w:rsid w:val="00D92606"/>
    <w:rsid w:val="00D95ACD"/>
    <w:rsid w:val="00D967F2"/>
    <w:rsid w:val="00DA3434"/>
    <w:rsid w:val="00DC1685"/>
    <w:rsid w:val="00DC3CE6"/>
    <w:rsid w:val="00DC49E5"/>
    <w:rsid w:val="00DC56B4"/>
    <w:rsid w:val="00DC5B41"/>
    <w:rsid w:val="00DC7896"/>
    <w:rsid w:val="00DD2683"/>
    <w:rsid w:val="00DD3512"/>
    <w:rsid w:val="00DD5EC0"/>
    <w:rsid w:val="00DE196A"/>
    <w:rsid w:val="00DE58B2"/>
    <w:rsid w:val="00DE699C"/>
    <w:rsid w:val="00DE75B3"/>
    <w:rsid w:val="00DF087A"/>
    <w:rsid w:val="00DF1696"/>
    <w:rsid w:val="00DF169E"/>
    <w:rsid w:val="00DF3969"/>
    <w:rsid w:val="00DF6A56"/>
    <w:rsid w:val="00E006D1"/>
    <w:rsid w:val="00E0123F"/>
    <w:rsid w:val="00E021FB"/>
    <w:rsid w:val="00E0457F"/>
    <w:rsid w:val="00E05584"/>
    <w:rsid w:val="00E069DC"/>
    <w:rsid w:val="00E141F1"/>
    <w:rsid w:val="00E17A2C"/>
    <w:rsid w:val="00E27E15"/>
    <w:rsid w:val="00E3513B"/>
    <w:rsid w:val="00E355D5"/>
    <w:rsid w:val="00E43395"/>
    <w:rsid w:val="00E449E6"/>
    <w:rsid w:val="00E53295"/>
    <w:rsid w:val="00E54F30"/>
    <w:rsid w:val="00E57CE2"/>
    <w:rsid w:val="00E60C26"/>
    <w:rsid w:val="00E66C84"/>
    <w:rsid w:val="00E70BBF"/>
    <w:rsid w:val="00E75F36"/>
    <w:rsid w:val="00E82C83"/>
    <w:rsid w:val="00E85869"/>
    <w:rsid w:val="00E90557"/>
    <w:rsid w:val="00E9608F"/>
    <w:rsid w:val="00EA5B65"/>
    <w:rsid w:val="00EB51A0"/>
    <w:rsid w:val="00EB5E99"/>
    <w:rsid w:val="00EC5280"/>
    <w:rsid w:val="00EF2C78"/>
    <w:rsid w:val="00EF7494"/>
    <w:rsid w:val="00F06318"/>
    <w:rsid w:val="00F12A6B"/>
    <w:rsid w:val="00F17480"/>
    <w:rsid w:val="00F20926"/>
    <w:rsid w:val="00F2651C"/>
    <w:rsid w:val="00F41442"/>
    <w:rsid w:val="00F464CB"/>
    <w:rsid w:val="00F50A58"/>
    <w:rsid w:val="00F532AF"/>
    <w:rsid w:val="00F53825"/>
    <w:rsid w:val="00F60986"/>
    <w:rsid w:val="00F63972"/>
    <w:rsid w:val="00F63A72"/>
    <w:rsid w:val="00F6562B"/>
    <w:rsid w:val="00F670D4"/>
    <w:rsid w:val="00F763C1"/>
    <w:rsid w:val="00F77F8E"/>
    <w:rsid w:val="00F8083B"/>
    <w:rsid w:val="00F8104E"/>
    <w:rsid w:val="00F82E4A"/>
    <w:rsid w:val="00F84BC5"/>
    <w:rsid w:val="00F8551A"/>
    <w:rsid w:val="00F90868"/>
    <w:rsid w:val="00F9228E"/>
    <w:rsid w:val="00F95DE4"/>
    <w:rsid w:val="00FA3BC4"/>
    <w:rsid w:val="00FA626A"/>
    <w:rsid w:val="00FB2DDD"/>
    <w:rsid w:val="00FB7CFB"/>
    <w:rsid w:val="00FC365F"/>
    <w:rsid w:val="00FE007E"/>
    <w:rsid w:val="00FE0310"/>
    <w:rsid w:val="00FE2287"/>
    <w:rsid w:val="00FE7CC7"/>
    <w:rsid w:val="00FF2842"/>
    <w:rsid w:val="00FF647D"/>
    <w:rsid w:val="00FF7F7D"/>
    <w:rsid w:val="67CC028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9D9B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line="252" w:lineRule="auto"/>
        <w:jc w:val="both"/>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592"/>
    <w:pPr>
      <w:suppressAutoHyphens/>
      <w:spacing w:after="160"/>
      <w:jc w:val="left"/>
    </w:pPr>
  </w:style>
  <w:style w:type="paragraph" w:styleId="Heading1">
    <w:name w:val="heading 1"/>
    <w:basedOn w:val="Normal"/>
    <w:next w:val="Normal"/>
    <w:link w:val="Heading1Char"/>
    <w:uiPriority w:val="9"/>
    <w:qFormat/>
    <w:rsid w:val="000D3592"/>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0D3592"/>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0D3592"/>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0D3592"/>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0D3592"/>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0D3592"/>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0D3592"/>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0D3592"/>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0D3592"/>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rsid w:val="005033C7"/>
    <w:rPr>
      <w:color w:val="000080"/>
      <w:u w:val="single"/>
    </w:rPr>
  </w:style>
  <w:style w:type="character" w:customStyle="1" w:styleId="None">
    <w:name w:val="None"/>
    <w:rsid w:val="005033C7"/>
  </w:style>
  <w:style w:type="character" w:customStyle="1" w:styleId="Hyperlink0">
    <w:name w:val="Hyperlink.0"/>
    <w:basedOn w:val="None"/>
    <w:rsid w:val="005033C7"/>
    <w:rPr>
      <w:color w:val="0000FF"/>
      <w:u w:val="single" w:color="0000FF"/>
    </w:rPr>
  </w:style>
  <w:style w:type="character" w:customStyle="1" w:styleId="Hyperlink1">
    <w:name w:val="Hyperlink.1"/>
    <w:basedOn w:val="None"/>
    <w:rsid w:val="005033C7"/>
    <w:rPr>
      <w:color w:val="0000FF"/>
      <w:u w:val="single" w:color="0000FF"/>
    </w:rPr>
  </w:style>
  <w:style w:type="character" w:customStyle="1" w:styleId="Hyperlink2">
    <w:name w:val="Hyperlink.2"/>
    <w:basedOn w:val="None"/>
    <w:rsid w:val="005033C7"/>
    <w:rPr>
      <w:color w:val="00000A"/>
      <w:u w:val="single" w:color="00000A"/>
    </w:rPr>
  </w:style>
  <w:style w:type="character" w:customStyle="1" w:styleId="CommentTextChar">
    <w:name w:val="Comment Text Char"/>
    <w:basedOn w:val="DefaultParagraphFont"/>
    <w:link w:val="CommentText"/>
    <w:uiPriority w:val="99"/>
    <w:semiHidden/>
    <w:rsid w:val="005033C7"/>
    <w:rPr>
      <w:lang w:val="en-US" w:eastAsia="en-US"/>
    </w:rPr>
  </w:style>
  <w:style w:type="character" w:styleId="CommentReference">
    <w:name w:val="annotation reference"/>
    <w:basedOn w:val="DefaultParagraphFont"/>
    <w:uiPriority w:val="99"/>
    <w:semiHidden/>
    <w:unhideWhenUsed/>
    <w:rsid w:val="005033C7"/>
    <w:rPr>
      <w:sz w:val="16"/>
      <w:szCs w:val="16"/>
    </w:rPr>
  </w:style>
  <w:style w:type="character" w:customStyle="1" w:styleId="BalloonTextChar">
    <w:name w:val="Balloon Text Char"/>
    <w:basedOn w:val="DefaultParagraphFont"/>
    <w:link w:val="BalloonText"/>
    <w:uiPriority w:val="99"/>
    <w:semiHidden/>
    <w:rsid w:val="002F4A11"/>
    <w:rPr>
      <w:rFonts w:ascii="Tahoma" w:hAnsi="Tahoma" w:cs="Tahoma"/>
      <w:sz w:val="16"/>
      <w:szCs w:val="16"/>
      <w:lang w:val="en-US" w:eastAsia="en-US"/>
    </w:rPr>
  </w:style>
  <w:style w:type="character" w:customStyle="1" w:styleId="CommentSubjectChar">
    <w:name w:val="Comment Subject Char"/>
    <w:basedOn w:val="CommentTextChar"/>
    <w:link w:val="CommentSubject"/>
    <w:uiPriority w:val="99"/>
    <w:semiHidden/>
    <w:rsid w:val="00622170"/>
    <w:rPr>
      <w:b/>
      <w:bCs/>
      <w:lang w:val="en-US" w:eastAsia="en-US"/>
    </w:rPr>
  </w:style>
  <w:style w:type="character" w:customStyle="1" w:styleId="BodyChar">
    <w:name w:val="Body Char"/>
    <w:basedOn w:val="DefaultParagraphFont"/>
    <w:link w:val="Body"/>
    <w:rsid w:val="009F4E8B"/>
    <w:rPr>
      <w:rFonts w:ascii="Calibri" w:hAnsi="Calibri" w:cs="Arial Unicode MS"/>
      <w:color w:val="000000"/>
      <w:sz w:val="22"/>
      <w:szCs w:val="22"/>
      <w:u w:val="none" w:color="000000"/>
      <w:lang w:val="en-US"/>
    </w:rPr>
  </w:style>
  <w:style w:type="character" w:customStyle="1" w:styleId="EndNoteBibliographyTitleChar">
    <w:name w:val="EndNote Bibliography Title Char"/>
    <w:basedOn w:val="BodyChar"/>
    <w:link w:val="EndNoteBibliographyTitle"/>
    <w:rsid w:val="009F4E8B"/>
    <w:rPr>
      <w:rFonts w:ascii="Calibri" w:hAnsi="Calibri" w:cs="Arial Unicode MS"/>
      <w:color w:val="000000"/>
      <w:sz w:val="22"/>
      <w:szCs w:val="22"/>
      <w:u w:val="none" w:color="000000"/>
      <w:lang w:val="en-US"/>
    </w:rPr>
  </w:style>
  <w:style w:type="character" w:customStyle="1" w:styleId="Heading1Char">
    <w:name w:val="Heading 1 Char"/>
    <w:basedOn w:val="DefaultParagraphFont"/>
    <w:link w:val="Heading1"/>
    <w:uiPriority w:val="9"/>
    <w:rsid w:val="000D3592"/>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0D3592"/>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0D3592"/>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0D3592"/>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0D3592"/>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0D359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0D3592"/>
    <w:rPr>
      <w:i/>
      <w:iCs/>
    </w:rPr>
  </w:style>
  <w:style w:type="character" w:customStyle="1" w:styleId="Heading8Char">
    <w:name w:val="Heading 8 Char"/>
    <w:basedOn w:val="DefaultParagraphFont"/>
    <w:link w:val="Heading8"/>
    <w:uiPriority w:val="9"/>
    <w:semiHidden/>
    <w:rsid w:val="000D3592"/>
    <w:rPr>
      <w:b/>
      <w:bCs/>
    </w:rPr>
  </w:style>
  <w:style w:type="character" w:customStyle="1" w:styleId="Heading9Char">
    <w:name w:val="Heading 9 Char"/>
    <w:basedOn w:val="DefaultParagraphFont"/>
    <w:link w:val="Heading9"/>
    <w:uiPriority w:val="9"/>
    <w:semiHidden/>
    <w:rsid w:val="000D3592"/>
    <w:rPr>
      <w:i/>
      <w:iCs/>
    </w:rPr>
  </w:style>
  <w:style w:type="character" w:customStyle="1" w:styleId="TitleChar">
    <w:name w:val="Title Char"/>
    <w:basedOn w:val="DefaultParagraphFont"/>
    <w:link w:val="Title"/>
    <w:uiPriority w:val="10"/>
    <w:rsid w:val="000D3592"/>
    <w:rPr>
      <w:rFonts w:asciiTheme="majorHAnsi" w:eastAsiaTheme="majorEastAsia" w:hAnsiTheme="majorHAnsi" w:cstheme="majorBidi"/>
      <w:b/>
      <w:bCs/>
      <w:spacing w:val="-7"/>
      <w:sz w:val="48"/>
      <w:szCs w:val="48"/>
    </w:rPr>
  </w:style>
  <w:style w:type="character" w:customStyle="1" w:styleId="SubtitleChar">
    <w:name w:val="Subtitle Char"/>
    <w:basedOn w:val="DefaultParagraphFont"/>
    <w:link w:val="Subtitle"/>
    <w:uiPriority w:val="11"/>
    <w:rsid w:val="000D3592"/>
    <w:rPr>
      <w:rFonts w:asciiTheme="majorHAnsi" w:eastAsiaTheme="majorEastAsia" w:hAnsiTheme="majorHAnsi" w:cstheme="majorBidi"/>
      <w:sz w:val="24"/>
      <w:szCs w:val="24"/>
    </w:rPr>
  </w:style>
  <w:style w:type="character" w:styleId="Strong">
    <w:name w:val="Strong"/>
    <w:basedOn w:val="DefaultParagraphFont"/>
    <w:uiPriority w:val="22"/>
    <w:qFormat/>
    <w:rsid w:val="000D3592"/>
    <w:rPr>
      <w:b/>
      <w:bCs/>
      <w:color w:val="00000A"/>
    </w:rPr>
  </w:style>
  <w:style w:type="character" w:styleId="Emphasis">
    <w:name w:val="Emphasis"/>
    <w:basedOn w:val="DefaultParagraphFont"/>
    <w:uiPriority w:val="20"/>
    <w:qFormat/>
    <w:rsid w:val="000D3592"/>
    <w:rPr>
      <w:i/>
      <w:iCs/>
      <w:color w:val="00000A"/>
    </w:rPr>
  </w:style>
  <w:style w:type="character" w:customStyle="1" w:styleId="QuoteChar">
    <w:name w:val="Quote Char"/>
    <w:basedOn w:val="DefaultParagraphFont"/>
    <w:link w:val="Quote"/>
    <w:uiPriority w:val="29"/>
    <w:rsid w:val="000D3592"/>
    <w:rPr>
      <w:rFonts w:asciiTheme="majorHAnsi" w:eastAsiaTheme="majorEastAsia" w:hAnsiTheme="majorHAnsi" w:cstheme="majorBidi"/>
      <w:i/>
      <w:iCs/>
      <w:sz w:val="24"/>
      <w:szCs w:val="24"/>
    </w:rPr>
  </w:style>
  <w:style w:type="character" w:customStyle="1" w:styleId="IntenseQuoteChar">
    <w:name w:val="Intense Quote Char"/>
    <w:basedOn w:val="DefaultParagraphFont"/>
    <w:link w:val="IntenseQuote"/>
    <w:uiPriority w:val="30"/>
    <w:rsid w:val="000D3592"/>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0D3592"/>
    <w:rPr>
      <w:i/>
      <w:iCs/>
      <w:color w:val="00000A"/>
    </w:rPr>
  </w:style>
  <w:style w:type="character" w:styleId="IntenseEmphasis">
    <w:name w:val="Intense Emphasis"/>
    <w:basedOn w:val="DefaultParagraphFont"/>
    <w:uiPriority w:val="21"/>
    <w:qFormat/>
    <w:rsid w:val="000D3592"/>
    <w:rPr>
      <w:b/>
      <w:bCs/>
      <w:i/>
      <w:iCs/>
      <w:color w:val="00000A"/>
    </w:rPr>
  </w:style>
  <w:style w:type="character" w:styleId="SubtleReference">
    <w:name w:val="Subtle Reference"/>
    <w:basedOn w:val="DefaultParagraphFont"/>
    <w:uiPriority w:val="31"/>
    <w:qFormat/>
    <w:rsid w:val="000D3592"/>
    <w:rPr>
      <w:smallCaps/>
      <w:color w:val="00000A"/>
      <w:u w:val="single" w:color="7F7F7F"/>
    </w:rPr>
  </w:style>
  <w:style w:type="character" w:styleId="IntenseReference">
    <w:name w:val="Intense Reference"/>
    <w:basedOn w:val="DefaultParagraphFont"/>
    <w:uiPriority w:val="32"/>
    <w:qFormat/>
    <w:rsid w:val="000D3592"/>
    <w:rPr>
      <w:b/>
      <w:bCs/>
      <w:smallCaps/>
      <w:color w:val="00000A"/>
      <w:u w:val="single"/>
    </w:rPr>
  </w:style>
  <w:style w:type="character" w:styleId="BookTitle">
    <w:name w:val="Book Title"/>
    <w:basedOn w:val="DefaultParagraphFont"/>
    <w:uiPriority w:val="33"/>
    <w:qFormat/>
    <w:rsid w:val="000D3592"/>
    <w:rPr>
      <w:b/>
      <w:bCs/>
      <w:smallCaps/>
      <w:color w:val="00000A"/>
    </w:rPr>
  </w:style>
  <w:style w:type="character" w:customStyle="1" w:styleId="ListLabel1">
    <w:name w:val="ListLabel 1"/>
    <w:rsid w:val="005033C7"/>
    <w:rPr>
      <w:caps w:val="0"/>
      <w:smallCaps w:val="0"/>
      <w:strike w:val="0"/>
      <w:dstrike w:val="0"/>
      <w:color w:val="000000"/>
      <w:spacing w:val="0"/>
      <w:w w:val="100"/>
      <w:position w:val="0"/>
      <w:sz w:val="22"/>
      <w:shd w:val="clear" w:color="auto" w:fill="000000"/>
      <w:vertAlign w:val="baseline"/>
    </w:rPr>
  </w:style>
  <w:style w:type="character" w:customStyle="1" w:styleId="ListLabel2">
    <w:name w:val="ListLabel 2"/>
    <w:rsid w:val="005033C7"/>
    <w:rPr>
      <w:rFonts w:eastAsia="Arial Unicode MS" w:cs="Arial Unicode MS"/>
      <w:b w:val="0"/>
      <w:bCs w:val="0"/>
      <w:i w:val="0"/>
      <w:iCs w:val="0"/>
      <w:caps w:val="0"/>
      <w:smallCaps w:val="0"/>
      <w:strike w:val="0"/>
      <w:dstrike w:val="0"/>
      <w:color w:val="000000"/>
      <w:spacing w:val="0"/>
      <w:w w:val="100"/>
      <w:position w:val="0"/>
      <w:sz w:val="22"/>
      <w:shd w:val="clear" w:color="auto" w:fill="000000"/>
      <w:vertAlign w:val="baseline"/>
    </w:rPr>
  </w:style>
  <w:style w:type="character" w:customStyle="1" w:styleId="ListLabel3">
    <w:name w:val="ListLabel 3"/>
    <w:rsid w:val="005033C7"/>
    <w:rPr>
      <w:rFonts w:eastAsia="Wingdings" w:cs="Wingdings"/>
      <w:b w:val="0"/>
      <w:bCs w:val="0"/>
      <w:i w:val="0"/>
      <w:iCs w:val="0"/>
      <w:caps w:val="0"/>
      <w:smallCaps w:val="0"/>
      <w:strike w:val="0"/>
      <w:dstrike w:val="0"/>
      <w:color w:val="000000"/>
      <w:spacing w:val="0"/>
      <w:w w:val="100"/>
      <w:position w:val="0"/>
      <w:sz w:val="22"/>
      <w:shd w:val="clear" w:color="auto" w:fill="000000"/>
      <w:vertAlign w:val="baseline"/>
    </w:rPr>
  </w:style>
  <w:style w:type="character" w:customStyle="1" w:styleId="ListLabel4">
    <w:name w:val="ListLabel 4"/>
    <w:rsid w:val="005033C7"/>
    <w:rPr>
      <w:rFonts w:eastAsia="Calibri" w:cs="Calibri"/>
      <w:b w:val="0"/>
      <w:bCs w:val="0"/>
      <w:i w:val="0"/>
      <w:iCs w:val="0"/>
      <w:caps w:val="0"/>
      <w:smallCaps w:val="0"/>
      <w:strike w:val="0"/>
      <w:dstrike w:val="0"/>
      <w:color w:val="000000"/>
      <w:spacing w:val="0"/>
      <w:w w:val="100"/>
      <w:position w:val="0"/>
      <w:sz w:val="22"/>
      <w:shd w:val="clear" w:color="auto" w:fill="000000"/>
      <w:vertAlign w:val="baseline"/>
    </w:rPr>
  </w:style>
  <w:style w:type="character" w:customStyle="1" w:styleId="ListLabel5">
    <w:name w:val="ListLabel 5"/>
    <w:rsid w:val="005033C7"/>
    <w:rPr>
      <w:rFonts w:eastAsia="Arial Unicode MS" w:cs="Times New Roman"/>
    </w:rPr>
  </w:style>
  <w:style w:type="character" w:customStyle="1" w:styleId="ListLabel6">
    <w:name w:val="ListLabel 6"/>
    <w:rsid w:val="005033C7"/>
    <w:rPr>
      <w:rFonts w:cs="Courier New"/>
    </w:rPr>
  </w:style>
  <w:style w:type="paragraph" w:customStyle="1" w:styleId="Heading">
    <w:name w:val="Heading"/>
    <w:basedOn w:val="Normal"/>
    <w:next w:val="TextBody"/>
    <w:rsid w:val="005033C7"/>
    <w:pPr>
      <w:keepNext/>
      <w:spacing w:before="240" w:after="120"/>
    </w:pPr>
    <w:rPr>
      <w:rFonts w:ascii="Liberation Sans" w:eastAsia="Tahoma" w:hAnsi="Liberation Sans" w:cs="Lohit Devanagari"/>
      <w:sz w:val="28"/>
      <w:szCs w:val="28"/>
    </w:rPr>
  </w:style>
  <w:style w:type="paragraph" w:customStyle="1" w:styleId="TextBody">
    <w:name w:val="Text Body"/>
    <w:basedOn w:val="Normal"/>
    <w:rsid w:val="005033C7"/>
    <w:pPr>
      <w:spacing w:after="140" w:line="288" w:lineRule="auto"/>
    </w:pPr>
    <w:rPr>
      <w:rFonts w:ascii="Calibri" w:hAnsi="Calibri" w:cs="Arial Unicode MS"/>
      <w:color w:val="000000"/>
      <w:u w:color="000000"/>
      <w:lang w:val="en-US"/>
    </w:rPr>
  </w:style>
  <w:style w:type="paragraph" w:styleId="List">
    <w:name w:val="List"/>
    <w:basedOn w:val="TextBody"/>
    <w:rsid w:val="005033C7"/>
    <w:rPr>
      <w:rFonts w:cs="Lohit Devanagari"/>
    </w:rPr>
  </w:style>
  <w:style w:type="paragraph" w:styleId="Caption">
    <w:name w:val="caption"/>
    <w:basedOn w:val="Normal"/>
    <w:next w:val="Normal"/>
    <w:uiPriority w:val="35"/>
    <w:semiHidden/>
    <w:unhideWhenUsed/>
    <w:qFormat/>
    <w:rsid w:val="000D3592"/>
    <w:rPr>
      <w:b/>
      <w:bCs/>
      <w:sz w:val="18"/>
      <w:szCs w:val="18"/>
    </w:rPr>
  </w:style>
  <w:style w:type="paragraph" w:customStyle="1" w:styleId="Index">
    <w:name w:val="Index"/>
    <w:basedOn w:val="Normal"/>
    <w:rsid w:val="005033C7"/>
    <w:pPr>
      <w:suppressLineNumbers/>
    </w:pPr>
    <w:rPr>
      <w:rFonts w:cs="Lohit Devanagari"/>
    </w:rPr>
  </w:style>
  <w:style w:type="paragraph" w:customStyle="1" w:styleId="HeaderFooter">
    <w:name w:val="Header &amp; Footer"/>
    <w:rsid w:val="005033C7"/>
    <w:pPr>
      <w:tabs>
        <w:tab w:val="right" w:pos="9020"/>
      </w:tabs>
      <w:suppressAutoHyphens/>
      <w:spacing w:after="160"/>
      <w:jc w:val="left"/>
    </w:pPr>
    <w:rPr>
      <w:rFonts w:ascii="Helvetica" w:eastAsia="Helvetica" w:hAnsi="Helvetica" w:cs="Arial Unicode MS"/>
      <w:color w:val="000000"/>
      <w:sz w:val="24"/>
      <w:szCs w:val="24"/>
    </w:rPr>
  </w:style>
  <w:style w:type="paragraph" w:customStyle="1" w:styleId="Body">
    <w:name w:val="Body"/>
    <w:link w:val="BodyChar"/>
    <w:rsid w:val="005033C7"/>
    <w:pPr>
      <w:suppressAutoHyphens/>
      <w:spacing w:after="200" w:line="276" w:lineRule="auto"/>
      <w:jc w:val="left"/>
    </w:pPr>
    <w:rPr>
      <w:rFonts w:ascii="Calibri" w:eastAsia="Helvetica" w:hAnsi="Calibri" w:cs="Arial Unicode MS"/>
      <w:color w:val="000000"/>
      <w:u w:color="000000"/>
      <w:lang w:val="en-US"/>
    </w:rPr>
  </w:style>
  <w:style w:type="paragraph" w:styleId="ListParagraph">
    <w:name w:val="List Paragraph"/>
    <w:uiPriority w:val="34"/>
    <w:qFormat/>
    <w:rsid w:val="005033C7"/>
    <w:pPr>
      <w:suppressAutoHyphens/>
      <w:spacing w:after="160"/>
      <w:ind w:left="720"/>
      <w:contextualSpacing/>
      <w:jc w:val="left"/>
    </w:pPr>
  </w:style>
  <w:style w:type="paragraph" w:customStyle="1" w:styleId="Default">
    <w:name w:val="Default"/>
    <w:rsid w:val="005033C7"/>
    <w:pPr>
      <w:suppressAutoHyphens/>
      <w:spacing w:after="160"/>
      <w:jc w:val="left"/>
    </w:pPr>
    <w:rPr>
      <w:rFonts w:ascii="Helvetica" w:eastAsia="Helvetica" w:hAnsi="Helvetica" w:cs="Helvetica"/>
      <w:color w:val="000000"/>
    </w:rPr>
  </w:style>
  <w:style w:type="paragraph" w:customStyle="1" w:styleId="EndNoteBibliography">
    <w:name w:val="EndNote Bibliography"/>
    <w:rsid w:val="005033C7"/>
    <w:pPr>
      <w:suppressAutoHyphens/>
      <w:spacing w:after="200" w:line="240" w:lineRule="auto"/>
      <w:jc w:val="left"/>
    </w:pPr>
    <w:rPr>
      <w:rFonts w:ascii="Calibri" w:eastAsia="Calibri" w:hAnsi="Calibri" w:cs="Calibri"/>
      <w:color w:val="000000"/>
      <w:u w:color="000000"/>
      <w:lang w:val="en-US"/>
    </w:rPr>
  </w:style>
  <w:style w:type="paragraph" w:styleId="CommentText">
    <w:name w:val="annotation text"/>
    <w:basedOn w:val="Normal"/>
    <w:link w:val="CommentTextChar"/>
    <w:uiPriority w:val="99"/>
    <w:semiHidden/>
    <w:unhideWhenUsed/>
    <w:rsid w:val="005033C7"/>
    <w:rPr>
      <w:sz w:val="20"/>
      <w:szCs w:val="20"/>
    </w:rPr>
  </w:style>
  <w:style w:type="paragraph" w:styleId="BalloonText">
    <w:name w:val="Balloon Text"/>
    <w:basedOn w:val="Normal"/>
    <w:link w:val="BalloonTextChar"/>
    <w:uiPriority w:val="99"/>
    <w:semiHidden/>
    <w:unhideWhenUsed/>
    <w:rsid w:val="002F4A11"/>
    <w:rPr>
      <w:rFonts w:ascii="Tahoma" w:hAnsi="Tahoma" w:cs="Tahoma"/>
      <w:sz w:val="16"/>
      <w:szCs w:val="16"/>
    </w:rPr>
  </w:style>
  <w:style w:type="paragraph" w:styleId="CommentSubject">
    <w:name w:val="annotation subject"/>
    <w:basedOn w:val="CommentText"/>
    <w:link w:val="CommentSubjectChar"/>
    <w:uiPriority w:val="99"/>
    <w:semiHidden/>
    <w:unhideWhenUsed/>
    <w:rsid w:val="00622170"/>
    <w:rPr>
      <w:b/>
      <w:bCs/>
    </w:rPr>
  </w:style>
  <w:style w:type="paragraph" w:customStyle="1" w:styleId="EndNoteBibliographyTitle">
    <w:name w:val="EndNote Bibliography Title"/>
    <w:basedOn w:val="Normal"/>
    <w:link w:val="EndNoteBibliographyTitleChar"/>
    <w:rsid w:val="009F4E8B"/>
    <w:pPr>
      <w:jc w:val="center"/>
    </w:pPr>
    <w:rPr>
      <w:rFonts w:ascii="Calibri" w:hAnsi="Calibri"/>
    </w:rPr>
  </w:style>
  <w:style w:type="paragraph" w:styleId="Title">
    <w:name w:val="Title"/>
    <w:basedOn w:val="Normal"/>
    <w:next w:val="Normal"/>
    <w:link w:val="TitleChar"/>
    <w:uiPriority w:val="10"/>
    <w:qFormat/>
    <w:rsid w:val="000D3592"/>
    <w:pPr>
      <w:spacing w:after="0" w:line="240" w:lineRule="auto"/>
      <w:contextualSpacing/>
      <w:jc w:val="center"/>
    </w:pPr>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0D3592"/>
    <w:pPr>
      <w:spacing w:after="240"/>
      <w:jc w:val="center"/>
    </w:pPr>
    <w:rPr>
      <w:rFonts w:asciiTheme="majorHAnsi" w:eastAsiaTheme="majorEastAsia" w:hAnsiTheme="majorHAnsi" w:cstheme="majorBidi"/>
      <w:sz w:val="24"/>
      <w:szCs w:val="24"/>
    </w:rPr>
  </w:style>
  <w:style w:type="paragraph" w:styleId="NoSpacing">
    <w:name w:val="No Spacing"/>
    <w:uiPriority w:val="1"/>
    <w:qFormat/>
    <w:rsid w:val="000D3592"/>
    <w:pPr>
      <w:suppressAutoHyphens/>
      <w:spacing w:line="240" w:lineRule="auto"/>
      <w:jc w:val="left"/>
    </w:pPr>
  </w:style>
  <w:style w:type="paragraph" w:styleId="Quote">
    <w:name w:val="Quote"/>
    <w:basedOn w:val="Normal"/>
    <w:next w:val="Normal"/>
    <w:link w:val="QuoteChar"/>
    <w:uiPriority w:val="29"/>
    <w:qFormat/>
    <w:rsid w:val="000D3592"/>
    <w:pPr>
      <w:spacing w:before="200" w:line="264" w:lineRule="auto"/>
      <w:ind w:left="864" w:right="864"/>
      <w:jc w:val="center"/>
    </w:pPr>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0D3592"/>
    <w:pPr>
      <w:spacing w:before="280" w:after="240"/>
      <w:ind w:left="936" w:right="936"/>
      <w:jc w:val="center"/>
    </w:pPr>
    <w:rPr>
      <w:rFonts w:asciiTheme="majorHAnsi" w:eastAsiaTheme="majorEastAsia" w:hAnsiTheme="majorHAnsi" w:cstheme="majorBidi"/>
      <w:sz w:val="26"/>
      <w:szCs w:val="26"/>
    </w:rPr>
  </w:style>
  <w:style w:type="paragraph" w:customStyle="1" w:styleId="ContentsHeading">
    <w:name w:val="Contents Heading"/>
    <w:basedOn w:val="Heading1"/>
    <w:next w:val="Normal"/>
    <w:uiPriority w:val="39"/>
    <w:semiHidden/>
    <w:unhideWhenUsed/>
    <w:qFormat/>
    <w:rsid w:val="000D3592"/>
  </w:style>
  <w:style w:type="paragraph" w:styleId="Header">
    <w:name w:val="header"/>
    <w:basedOn w:val="Normal"/>
    <w:rsid w:val="005033C7"/>
  </w:style>
  <w:style w:type="paragraph" w:styleId="Footer">
    <w:name w:val="footer"/>
    <w:basedOn w:val="Normal"/>
    <w:rsid w:val="005033C7"/>
  </w:style>
  <w:style w:type="numbering" w:customStyle="1" w:styleId="ImportedStyle1">
    <w:name w:val="Imported Style 1"/>
    <w:rsid w:val="005033C7"/>
  </w:style>
  <w:style w:type="numbering" w:customStyle="1" w:styleId="ImportedStyle2">
    <w:name w:val="Imported Style 2"/>
    <w:rsid w:val="005033C7"/>
  </w:style>
  <w:style w:type="numbering" w:customStyle="1" w:styleId="ImportedStyle3">
    <w:name w:val="Imported Style 3"/>
    <w:rsid w:val="005033C7"/>
  </w:style>
  <w:style w:type="numbering" w:customStyle="1" w:styleId="ImportedStyle4">
    <w:name w:val="Imported Style 4"/>
    <w:rsid w:val="005033C7"/>
  </w:style>
  <w:style w:type="numbering" w:customStyle="1" w:styleId="ImportedStyle5">
    <w:name w:val="Imported Style 5"/>
    <w:rsid w:val="005033C7"/>
  </w:style>
  <w:style w:type="numbering" w:customStyle="1" w:styleId="ImportedStyle6">
    <w:name w:val="Imported Style 6"/>
    <w:rsid w:val="005033C7"/>
  </w:style>
  <w:style w:type="numbering" w:customStyle="1" w:styleId="ImportedStyle7">
    <w:name w:val="Imported Style 7"/>
    <w:rsid w:val="005033C7"/>
  </w:style>
  <w:style w:type="numbering" w:customStyle="1" w:styleId="ImportedStyle8">
    <w:name w:val="Imported Style 8"/>
    <w:rsid w:val="005033C7"/>
  </w:style>
  <w:style w:type="character" w:styleId="Hyperlink">
    <w:name w:val="Hyperlink"/>
    <w:basedOn w:val="DefaultParagraphFont"/>
    <w:uiPriority w:val="99"/>
    <w:unhideWhenUsed/>
    <w:rsid w:val="00CC0764"/>
    <w:rPr>
      <w:color w:val="0000FF" w:themeColor="hyperlink"/>
      <w:u w:val="single"/>
    </w:rPr>
  </w:style>
  <w:style w:type="paragraph" w:styleId="NormalWeb">
    <w:name w:val="Normal (Web)"/>
    <w:basedOn w:val="Normal"/>
    <w:uiPriority w:val="99"/>
    <w:semiHidden/>
    <w:unhideWhenUsed/>
    <w:rsid w:val="0087339A"/>
    <w:pPr>
      <w:spacing w:before="280" w:after="280" w:line="240" w:lineRule="auto"/>
    </w:pPr>
    <w:rPr>
      <w:rFonts w:ascii="Times New Roman" w:hAnsi="Times New Roman" w:cs="Times New Roman"/>
      <w:color w:val="00000A"/>
      <w:sz w:val="24"/>
      <w:szCs w:val="24"/>
    </w:rPr>
  </w:style>
  <w:style w:type="table" w:styleId="TableGrid">
    <w:name w:val="Table Grid"/>
    <w:basedOn w:val="TableNormal"/>
    <w:uiPriority w:val="59"/>
    <w:rsid w:val="0087339A"/>
    <w:pPr>
      <w:spacing w:line="240" w:lineRule="auto"/>
      <w:jc w:val="left"/>
    </w:pPr>
    <w:rPr>
      <w:rFonts w:ascii="Times New Roman" w:eastAsia="Arial Unicode MS"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
    <w:name w:val="Paragraph"/>
    <w:basedOn w:val="Normal"/>
    <w:link w:val="ParagraphChar"/>
    <w:qFormat/>
    <w:rsid w:val="0087339A"/>
    <w:pPr>
      <w:spacing w:after="0" w:line="276" w:lineRule="auto"/>
      <w:jc w:val="both"/>
    </w:pPr>
    <w:rPr>
      <w:rFonts w:ascii="Times New Roman" w:eastAsia="Arial Unicode MS" w:hAnsi="Times New Roman" w:cs="Times New Roman"/>
      <w:color w:val="00000A"/>
      <w:sz w:val="20"/>
      <w:szCs w:val="24"/>
      <w:lang w:val="en-US" w:eastAsia="en-US"/>
    </w:rPr>
  </w:style>
  <w:style w:type="character" w:customStyle="1" w:styleId="ParagraphChar">
    <w:name w:val="Paragraph Char"/>
    <w:basedOn w:val="DefaultParagraphFont"/>
    <w:link w:val="Paragraph"/>
    <w:rsid w:val="0087339A"/>
    <w:rPr>
      <w:rFonts w:ascii="Times New Roman" w:eastAsia="Arial Unicode MS" w:hAnsi="Times New Roman" w:cs="Times New Roman"/>
      <w:color w:val="00000A"/>
      <w:sz w:val="20"/>
      <w:szCs w:val="24"/>
      <w:lang w:val="en-US" w:eastAsia="en-US"/>
    </w:rPr>
  </w:style>
  <w:style w:type="table" w:styleId="LightList-Accent1">
    <w:name w:val="Light List Accent 1"/>
    <w:basedOn w:val="TableNormal"/>
    <w:uiPriority w:val="61"/>
    <w:rsid w:val="00BC7C96"/>
    <w:pPr>
      <w:spacing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Revision">
    <w:name w:val="Revision"/>
    <w:hidden/>
    <w:uiPriority w:val="99"/>
    <w:semiHidden/>
    <w:rsid w:val="002F3E6C"/>
    <w:pPr>
      <w:spacing w:line="240" w:lineRule="auto"/>
      <w:jc w:val="left"/>
    </w:pPr>
  </w:style>
  <w:style w:type="character" w:styleId="PlaceholderText">
    <w:name w:val="Placeholder Text"/>
    <w:basedOn w:val="DefaultParagraphFont"/>
    <w:uiPriority w:val="99"/>
    <w:semiHidden/>
    <w:rsid w:val="00DE699C"/>
    <w:rPr>
      <w:color w:val="808080"/>
    </w:rPr>
  </w:style>
  <w:style w:type="paragraph" w:customStyle="1" w:styleId="SubHead">
    <w:name w:val="SubHead"/>
    <w:basedOn w:val="Normal"/>
    <w:qFormat/>
    <w:rsid w:val="003232B9"/>
    <w:pPr>
      <w:spacing w:line="276" w:lineRule="auto"/>
      <w:jc w:val="both"/>
    </w:pPr>
    <w:rPr>
      <w:rFonts w:ascii="Times New Roman" w:hAnsi="Times New Roman" w:cs="Times New Roman"/>
      <w:b/>
    </w:rPr>
  </w:style>
  <w:style w:type="paragraph" w:customStyle="1" w:styleId="OurBody">
    <w:name w:val="OurBody"/>
    <w:basedOn w:val="Normal"/>
    <w:qFormat/>
    <w:rsid w:val="003232B9"/>
    <w:pPr>
      <w:spacing w:line="276" w:lineRule="auto"/>
      <w:jc w:val="both"/>
    </w:pPr>
    <w:rPr>
      <w:rFonts w:ascii="Times New Roman" w:hAnsi="Times New Roman" w:cs="Times New Roman"/>
      <w:sz w:val="20"/>
    </w:rPr>
  </w:style>
  <w:style w:type="paragraph" w:customStyle="1" w:styleId="ms2ldabody">
    <w:name w:val="ms2ldabody"/>
    <w:basedOn w:val="Normal"/>
    <w:qFormat/>
    <w:rsid w:val="001465BD"/>
    <w:pPr>
      <w:spacing w:line="276" w:lineRule="auto"/>
      <w:jc w:val="both"/>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44300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hyperlink" Target="http://www.williamsbrosbrew.com/beerboard/bottles/seven-giraffes" TargetMode="External"/><Relationship Id="rId12" Type="http://schemas.openxmlformats.org/officeDocument/2006/relationships/hyperlink" Target="https://www.blacksheepbrewery.com/beers/15/black-sheep-ale" TargetMode="External"/><Relationship Id="rId13" Type="http://schemas.openxmlformats.org/officeDocument/2006/relationships/image" Target="media/image2.png"/><Relationship Id="rId14" Type="http://schemas.openxmlformats.org/officeDocument/2006/relationships/hyperlink" Target="https://github.com/sdrogers/ms2lda" TargetMode="External"/><Relationship Id="rId15" Type="http://schemas.openxmlformats.org/officeDocument/2006/relationships/hyperlink" Target="http://www.mzcloud.org/"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26F10E-A867-8046-90B4-AAA0BDBD3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21</Pages>
  <Words>17370</Words>
  <Characters>99012</Characters>
  <Application>Microsoft Macintosh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6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tin van der Hooft</dc:creator>
  <cp:lastModifiedBy>Joe Wandy</cp:lastModifiedBy>
  <cp:revision>44</cp:revision>
  <cp:lastPrinted>2016-01-20T10:04:00Z</cp:lastPrinted>
  <dcterms:created xsi:type="dcterms:W3CDTF">2016-03-31T21:32:00Z</dcterms:created>
  <dcterms:modified xsi:type="dcterms:W3CDTF">2016-04-11T18:14:00Z</dcterms:modified>
  <dc:language>en-GB</dc:language>
</cp:coreProperties>
</file>